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4530A" w14:textId="66BAF52E" w:rsidR="00080CB2" w:rsidRPr="005B1183" w:rsidRDefault="005B1183" w:rsidP="005B1183">
      <w:pPr>
        <w:jc w:val="center"/>
        <w:rPr>
          <w:sz w:val="20"/>
          <w:szCs w:val="20"/>
          <w:lang w:val="id-ID"/>
        </w:rPr>
      </w:pPr>
      <w:r w:rsidRPr="005B1183">
        <w:rPr>
          <w:rFonts w:cs="Arial"/>
          <w:b/>
          <w:bCs/>
          <w:kern w:val="1"/>
          <w:sz w:val="28"/>
          <w:szCs w:val="28"/>
          <w:lang w:eastAsia="ar-SA"/>
        </w:rPr>
        <w:t>PEMBERDAYAAN MASYARAKAT DESA SAWOCANGKARING KEC. WONOAYU MELALUI PENGENALAN E-WALLET PADA PENJUAL PAKAIAN ADAT</w:t>
      </w:r>
    </w:p>
    <w:p w14:paraId="43926965" w14:textId="6AE58B3F" w:rsidR="00080CB2" w:rsidRPr="0070048F" w:rsidRDefault="005B1183" w:rsidP="00080CB2">
      <w:pPr>
        <w:pStyle w:val="Author"/>
      </w:pPr>
      <w:r>
        <w:t>Siti Lailatul Khurnia</w:t>
      </w:r>
      <w:r w:rsidR="00080CB2" w:rsidRPr="002A6613">
        <w:rPr>
          <w:vertAlign w:val="superscript"/>
          <w:lang w:val="id-ID"/>
        </w:rPr>
        <w:t>1</w:t>
      </w:r>
      <w:r w:rsidR="00080CB2">
        <w:rPr>
          <w:lang w:val="id-ID"/>
        </w:rPr>
        <w:t xml:space="preserve">, </w:t>
      </w:r>
      <w:r>
        <w:t>Wahyu Eko Pujianto</w:t>
      </w:r>
      <w:r w:rsidR="00080CB2">
        <w:rPr>
          <w:vertAlign w:val="superscript"/>
          <w:lang w:val="id-ID"/>
        </w:rPr>
        <w:t>2</w:t>
      </w:r>
      <w:r w:rsidR="00080CB2">
        <w:rPr>
          <w:lang w:val="id-ID"/>
        </w:rPr>
        <w:t xml:space="preserve"> </w:t>
      </w:r>
      <w:r w:rsidR="00080CB2">
        <w:t xml:space="preserve"> </w:t>
      </w:r>
    </w:p>
    <w:p w14:paraId="62E21B76" w14:textId="77777777" w:rsidR="00080CB2" w:rsidRDefault="00080CB2" w:rsidP="00080CB2">
      <w:pPr>
        <w:jc w:val="center"/>
        <w:rPr>
          <w:i/>
          <w:lang w:val="id-ID"/>
        </w:rPr>
      </w:pPr>
    </w:p>
    <w:p w14:paraId="3452C783" w14:textId="76FD34F5" w:rsidR="00080CB2" w:rsidRPr="009E4DDC" w:rsidRDefault="00080CB2" w:rsidP="005B1183">
      <w:pPr>
        <w:jc w:val="center"/>
        <w:rPr>
          <w:i/>
          <w:sz w:val="20"/>
          <w:szCs w:val="20"/>
          <w:lang w:val="id-ID"/>
        </w:rPr>
      </w:pPr>
      <w:r w:rsidRPr="009E4DDC">
        <w:rPr>
          <w:i/>
          <w:sz w:val="20"/>
          <w:szCs w:val="20"/>
        </w:rPr>
        <w:t xml:space="preserve">Jurusan </w:t>
      </w:r>
      <w:r w:rsidR="005B1183">
        <w:rPr>
          <w:i/>
          <w:sz w:val="20"/>
          <w:szCs w:val="20"/>
        </w:rPr>
        <w:t>Manajemen</w:t>
      </w:r>
      <w:r w:rsidRPr="009E4DDC">
        <w:rPr>
          <w:i/>
          <w:sz w:val="20"/>
          <w:szCs w:val="20"/>
        </w:rPr>
        <w:t>, Fakultas</w:t>
      </w:r>
      <w:r w:rsidR="005B1183">
        <w:rPr>
          <w:i/>
          <w:sz w:val="20"/>
          <w:szCs w:val="20"/>
        </w:rPr>
        <w:t>Ekonomi, Universitas Nahdlatul Ulama Sidoarjo</w:t>
      </w:r>
      <w:r>
        <w:rPr>
          <w:i/>
          <w:sz w:val="20"/>
          <w:szCs w:val="20"/>
        </w:rPr>
        <w:t>, Indonesia</w:t>
      </w:r>
    </w:p>
    <w:p w14:paraId="66BCC2D5" w14:textId="2DB686BF" w:rsidR="00080CB2" w:rsidRPr="00080CB2" w:rsidRDefault="004D4637" w:rsidP="00080CB2">
      <w:pPr>
        <w:jc w:val="center"/>
        <w:rPr>
          <w:sz w:val="20"/>
          <w:szCs w:val="20"/>
        </w:rPr>
      </w:pPr>
      <w:r w:rsidRPr="004D4637">
        <w:rPr>
          <w:i/>
          <w:iCs/>
          <w:sz w:val="20"/>
          <w:szCs w:val="20"/>
        </w:rPr>
        <w:t>khurniania002@gmail.com</w:t>
      </w:r>
    </w:p>
    <w:p w14:paraId="728B41D6" w14:textId="77777777" w:rsidR="00080CB2" w:rsidRPr="002A6613" w:rsidRDefault="00080CB2" w:rsidP="00080CB2">
      <w:pPr>
        <w:jc w:val="center"/>
        <w:rPr>
          <w:sz w:val="20"/>
          <w:szCs w:val="20"/>
          <w:lang w:val="id-ID"/>
        </w:rPr>
      </w:pPr>
    </w:p>
    <w:p w14:paraId="6369B47D" w14:textId="67914C28" w:rsidR="00080CB2" w:rsidRPr="00156A3C" w:rsidRDefault="00080CB2" w:rsidP="004D4637">
      <w:pPr>
        <w:pStyle w:val="AbstractTitle"/>
        <w:rPr>
          <w:sz w:val="24"/>
          <w:szCs w:val="24"/>
        </w:rPr>
      </w:pPr>
      <w:r w:rsidRPr="00156A3C">
        <w:rPr>
          <w:sz w:val="24"/>
          <w:szCs w:val="24"/>
        </w:rPr>
        <w:t xml:space="preserve">Abstrak </w:t>
      </w:r>
    </w:p>
    <w:p w14:paraId="693E0217" w14:textId="77777777" w:rsidR="00080CB2" w:rsidRPr="00E87434" w:rsidRDefault="00080CB2" w:rsidP="00080CB2">
      <w:pPr>
        <w:rPr>
          <w:sz w:val="20"/>
          <w:szCs w:val="20"/>
        </w:rPr>
      </w:pPr>
    </w:p>
    <w:p w14:paraId="0AE30EAA" w14:textId="1A883C2C" w:rsidR="00080CB2" w:rsidRPr="00B82A5B" w:rsidRDefault="005B1183" w:rsidP="005B1183">
      <w:pPr>
        <w:pStyle w:val="BodyAbstract"/>
        <w:rPr>
          <w:lang w:val="fr-FR"/>
        </w:rPr>
      </w:pPr>
      <w:r w:rsidRPr="005B1183">
        <w:t>Perkembangan dunia teknologi saat ini berjalan sangat cepat ke arah yang serba digital. Dengan ini diadakannya program pengenalan e-wallet di Desa Sawocangkring. Dompet digital atau sering dikenal dengan e-wallet adalah sebuah program perangkat lunak (aplikasi), layanan, atau bahkan gadget elektronik yang memungkinkan penggunanya untuk melakukan transaksi online dengan pengguna lainnya, untuk membeli barang dan jasa. Pengabdian ini bertujuan untuk mengenalkan program elektronik berbasis digital yakni E-wallat yang dapat memudahkan masyarakat dalam bertransaksi. Laporan ini menggunakan metode kualitatif. Teknik yang digunakan dalam menjalankan program ini yakni dengan observasi, sosialisasi, pelatihan, dan evaluasi. Subjek pengabdian ini yakni ibu - ibu rumah tangga dan UMKM Pakaian adat yang ada di Desa Sawocangkring Kec. Wonoayu. Hasil dari pengabdian masyarakat ini yakni masyarakat Desa Sawocangkring bisa memahami serta menerapkan e-wallet atau dompet digital seperti Dana sebagai alat transaksi yang mudah dan aman.</w:t>
      </w:r>
      <w:r w:rsidR="00080CB2" w:rsidRPr="00B82A5B">
        <w:t xml:space="preserve"> </w:t>
      </w:r>
    </w:p>
    <w:p w14:paraId="43B64F39" w14:textId="77777777" w:rsidR="00080CB2" w:rsidRPr="00B82A5B" w:rsidRDefault="00080CB2" w:rsidP="00080CB2">
      <w:pPr>
        <w:rPr>
          <w:sz w:val="20"/>
          <w:szCs w:val="20"/>
        </w:rPr>
      </w:pPr>
    </w:p>
    <w:p w14:paraId="440A11C7" w14:textId="5B0BDD8E" w:rsidR="00080CB2" w:rsidRPr="00B82A5B" w:rsidRDefault="00080CB2" w:rsidP="005B1183">
      <w:pPr>
        <w:pStyle w:val="BodyAbstract"/>
        <w:rPr>
          <w:lang w:val="id-ID"/>
        </w:rPr>
      </w:pPr>
      <w:r w:rsidRPr="00B82A5B">
        <w:rPr>
          <w:b/>
          <w:bCs/>
          <w:i w:val="0"/>
          <w:iCs/>
        </w:rPr>
        <w:t>Kata kunci</w:t>
      </w:r>
      <w:r w:rsidRPr="00B82A5B">
        <w:rPr>
          <w:b/>
          <w:bCs/>
          <w:iCs/>
        </w:rPr>
        <w:t>:</w:t>
      </w:r>
      <w:r w:rsidRPr="00B82A5B">
        <w:t xml:space="preserve"> </w:t>
      </w:r>
      <w:r w:rsidR="005B1183">
        <w:t>Pemberdayaan, E-Wallet, UMKM</w:t>
      </w:r>
      <w:r w:rsidR="005B1183">
        <w:rPr>
          <w:lang w:val="id-ID"/>
        </w:rPr>
        <w:t xml:space="preserve"> </w:t>
      </w:r>
    </w:p>
    <w:p w14:paraId="5158D17D" w14:textId="77777777" w:rsidR="00080CB2" w:rsidRPr="0018745D" w:rsidRDefault="00080CB2" w:rsidP="00080CB2">
      <w:pPr>
        <w:pStyle w:val="BodyAbstract"/>
        <w:rPr>
          <w:sz w:val="24"/>
          <w:szCs w:val="24"/>
          <w:lang w:val="id-ID"/>
        </w:rPr>
      </w:pPr>
    </w:p>
    <w:p w14:paraId="57698C37" w14:textId="4E5C22F4" w:rsidR="00080CB2" w:rsidRPr="0018745D" w:rsidRDefault="00080CB2" w:rsidP="004D4637">
      <w:pPr>
        <w:pStyle w:val="AbstractTitle"/>
        <w:rPr>
          <w:sz w:val="24"/>
          <w:szCs w:val="24"/>
        </w:rPr>
      </w:pPr>
      <w:r w:rsidRPr="0018745D">
        <w:rPr>
          <w:sz w:val="24"/>
          <w:szCs w:val="24"/>
        </w:rPr>
        <w:t>Abstra</w:t>
      </w:r>
      <w:proofErr w:type="spellStart"/>
      <w:r w:rsidRPr="0018745D">
        <w:rPr>
          <w:sz w:val="24"/>
          <w:szCs w:val="24"/>
          <w:lang w:val="id-ID"/>
        </w:rPr>
        <w:t>ct</w:t>
      </w:r>
      <w:proofErr w:type="spellEnd"/>
      <w:r w:rsidRPr="0018745D">
        <w:rPr>
          <w:sz w:val="24"/>
          <w:szCs w:val="24"/>
        </w:rPr>
        <w:t xml:space="preserve"> </w:t>
      </w:r>
    </w:p>
    <w:p w14:paraId="0734F1BA" w14:textId="77777777" w:rsidR="00080CB2" w:rsidRPr="0018745D" w:rsidRDefault="00080CB2" w:rsidP="00080CB2"/>
    <w:p w14:paraId="152A1496" w14:textId="087BD66F" w:rsidR="00080CB2" w:rsidRPr="005B1183" w:rsidRDefault="005B1183" w:rsidP="005B1183">
      <w:pPr>
        <w:pStyle w:val="BodyAbstract"/>
      </w:pPr>
      <w:r w:rsidRPr="005B1183">
        <w:rPr>
          <w:lang w:val="id-ID"/>
        </w:rPr>
        <w:t xml:space="preserve">The development of the world of technology is currently moving very fast in an all-digital direction.  With this, an e-wallet introduction program was held in Sawocangkring Village.  A digital wallet or often known as an e-wallet is a software program (application), service, or even an electronic gadget that allows its users to make online transactions with other users, to buy goods and services.  This service aims to introduce a digital-based electronic program, namely E-wallat, which can make it easier for people to make transactions.  This report uses a qualitative method.  The techniques used in carrying out this program are observation, outreach, training, and evaluation.  The subjects of this service are housewives and MSMEs in traditional clothing in Sawocangkring Village, Kec.  Wonoayu.  The result of this community service is that the people of Sawocakring Village can understand and apply e-wallets or digital wallets such as Funds as an easy and safe transaction </w:t>
      </w:r>
      <w:r>
        <w:t>tool.</w:t>
      </w:r>
    </w:p>
    <w:p w14:paraId="0A6471D2" w14:textId="77777777" w:rsidR="00080CB2" w:rsidRPr="00B82A5B" w:rsidRDefault="00080CB2" w:rsidP="00080CB2">
      <w:pPr>
        <w:rPr>
          <w:sz w:val="20"/>
          <w:szCs w:val="20"/>
          <w:lang w:val="id-ID"/>
        </w:rPr>
      </w:pPr>
    </w:p>
    <w:p w14:paraId="73EE736D" w14:textId="46F3477D" w:rsidR="00080CB2" w:rsidRDefault="00080CB2" w:rsidP="00DB4E56">
      <w:pPr>
        <w:pStyle w:val="BodyAbstract"/>
        <w:rPr>
          <w:lang w:val="id-ID"/>
        </w:rPr>
      </w:pPr>
      <w:r w:rsidRPr="00B82A5B">
        <w:rPr>
          <w:b/>
          <w:bCs/>
          <w:i w:val="0"/>
          <w:iCs/>
          <w:lang w:val="id-ID"/>
        </w:rPr>
        <w:t>Keywords</w:t>
      </w:r>
      <w:r w:rsidRPr="00B82A5B">
        <w:rPr>
          <w:b/>
          <w:bCs/>
          <w:iCs/>
        </w:rPr>
        <w:t>:</w:t>
      </w:r>
      <w:r w:rsidRPr="00B82A5B">
        <w:t xml:space="preserve"> </w:t>
      </w:r>
      <w:r w:rsidR="005B1183" w:rsidRPr="00720EC2">
        <w:t>Empowerment</w:t>
      </w:r>
      <w:r w:rsidR="005B1183">
        <w:t>, E-Wallet, UMKM</w:t>
      </w:r>
      <w:r w:rsidR="005B1183">
        <w:rPr>
          <w:lang w:val="id-ID"/>
        </w:rPr>
        <w:t xml:space="preserve"> </w:t>
      </w:r>
    </w:p>
    <w:p w14:paraId="7E0A6D6F" w14:textId="77777777" w:rsidR="00DB4E56" w:rsidRDefault="00DB4E56" w:rsidP="00DB4E56">
      <w:pPr>
        <w:pStyle w:val="BodyAbstract"/>
        <w:rPr>
          <w:lang w:val="id-ID"/>
        </w:rPr>
      </w:pPr>
    </w:p>
    <w:p w14:paraId="71153228" w14:textId="77777777" w:rsidR="00DB4E56" w:rsidRPr="00DB4E56" w:rsidRDefault="00DB4E56" w:rsidP="00DB4E56">
      <w:pPr>
        <w:pStyle w:val="BodyAbstract"/>
        <w:rPr>
          <w:sz w:val="24"/>
          <w:szCs w:val="24"/>
          <w:lang w:val="id-ID"/>
        </w:rPr>
        <w:sectPr w:rsidR="00DB4E56" w:rsidRPr="00DB4E56" w:rsidSect="00605102">
          <w:pgSz w:w="12240" w:h="15840"/>
          <w:pgMar w:top="1701" w:right="1134" w:bottom="1134" w:left="1418" w:header="720" w:footer="720" w:gutter="0"/>
          <w:cols w:space="720"/>
          <w:docGrid w:linePitch="360"/>
        </w:sectPr>
      </w:pPr>
    </w:p>
    <w:p w14:paraId="795BDC55" w14:textId="77777777" w:rsidR="00080CB2" w:rsidRPr="00B82A5B" w:rsidRDefault="00080CB2" w:rsidP="00DB4E56">
      <w:pPr>
        <w:pStyle w:val="Judul1"/>
        <w:numPr>
          <w:ilvl w:val="0"/>
          <w:numId w:val="0"/>
        </w:numPr>
      </w:pPr>
    </w:p>
    <w:p w14:paraId="542091DA" w14:textId="77777777" w:rsidR="00080CB2" w:rsidRDefault="00080CB2" w:rsidP="00080CB2">
      <w:pPr>
        <w:pStyle w:val="Body"/>
        <w:numPr>
          <w:ilvl w:val="0"/>
          <w:numId w:val="4"/>
        </w:numPr>
        <w:ind w:left="284" w:hanging="284"/>
        <w:rPr>
          <w:lang w:val="id-ID"/>
        </w:rPr>
      </w:pPr>
      <w:r w:rsidRPr="00B82A5B">
        <w:rPr>
          <w:b/>
          <w:lang w:val="id-ID"/>
        </w:rPr>
        <w:t>PENDAHULUAN</w:t>
      </w:r>
    </w:p>
    <w:p w14:paraId="1A9124C1" w14:textId="1C6515B6" w:rsidR="005B1183" w:rsidRPr="005B1183" w:rsidRDefault="005B1183" w:rsidP="00D313CF">
      <w:pPr>
        <w:pStyle w:val="Body"/>
        <w:rPr>
          <w:lang w:val="id-ID"/>
        </w:rPr>
      </w:pPr>
      <w:r w:rsidRPr="005B1183">
        <w:rPr>
          <w:lang w:val="id-ID"/>
        </w:rPr>
        <w:t>Perkembangan dunia teknologi saat ini berjalan sangat cepat ke arah yang serba digital. Dengan adanya teknologi dapat mempermudah aktivitas masyarakat sehari-hari, dengan teknologi dapat mempermudah kegiatan ekonomi dan implementasi strategi untuk pembangunan di semua sektor. Dengan begitu, masyarakat memanfaatkan teknologi tersebut untuk membangun UMKM dan produknya agar dapat berkembang dan dikenal banyak orang. “Pemanfaatan teknologi digital untuk mendorong pengembangan usaha mikro, kecil, dan menengah harus dilaksanakan sebagai bagian dari transformasi ekonomi dan memperkuat ekonomi kelompok sosial terbawah agar lebih produktif</w:t>
      </w:r>
      <w:r w:rsidR="00D313CF">
        <w:rPr>
          <w:lang w:val="id-ID"/>
        </w:rPr>
        <w:t xml:space="preserve"> </w:t>
      </w:r>
      <w:r w:rsidRPr="005B1183">
        <w:rPr>
          <w:lang w:val="id-ID"/>
        </w:rPr>
        <w:t xml:space="preserve">dan mencapai nilai tambah yang tinggi,” </w:t>
      </w:r>
      <w:r w:rsidR="00895DF4" w:rsidRPr="00895DF4">
        <w:rPr>
          <w:lang w:val="id-ID"/>
        </w:rPr>
        <w:t xml:space="preserve">kata Wakil Presiden (Wapres) K.H.  pada Selasa saat video </w:t>
      </w:r>
      <w:proofErr w:type="spellStart"/>
      <w:r w:rsidR="00895DF4" w:rsidRPr="00895DF4">
        <w:rPr>
          <w:lang w:val="id-ID"/>
        </w:rPr>
        <w:t>conference</w:t>
      </w:r>
      <w:proofErr w:type="spellEnd"/>
      <w:r w:rsidR="00895DF4" w:rsidRPr="00895DF4">
        <w:rPr>
          <w:lang w:val="id-ID"/>
        </w:rPr>
        <w:t xml:space="preserve"> dari rumah dinas Wakil Presiden di Jalan Diponegoro, Jakarta, </w:t>
      </w:r>
      <w:r w:rsidR="005D09EE">
        <w:rPr>
          <w:lang w:val="id-ID"/>
        </w:rPr>
        <w:t>pada</w:t>
      </w:r>
      <w:r w:rsidR="00895DF4" w:rsidRPr="00895DF4">
        <w:rPr>
          <w:lang w:val="id-ID"/>
        </w:rPr>
        <w:t xml:space="preserve"> pengenalan Program Pelatihan Pemasaran Produk Halal dan Manajemen Digitalisasi </w:t>
      </w:r>
      <w:proofErr w:type="spellStart"/>
      <w:r w:rsidR="00895DF4" w:rsidRPr="00895DF4">
        <w:rPr>
          <w:lang w:val="id-ID"/>
        </w:rPr>
        <w:t>Ma'ruf</w:t>
      </w:r>
      <w:proofErr w:type="spellEnd"/>
      <w:r w:rsidR="00895DF4" w:rsidRPr="00895DF4">
        <w:rPr>
          <w:lang w:val="id-ID"/>
        </w:rPr>
        <w:t xml:space="preserve"> Amin untuk UKM.</w:t>
      </w:r>
      <w:r w:rsidR="00895DF4" w:rsidRPr="005B1183">
        <w:rPr>
          <w:lang w:val="id-ID"/>
        </w:rPr>
        <w:t xml:space="preserve"> </w:t>
      </w:r>
      <w:r w:rsidRPr="005B1183">
        <w:rPr>
          <w:lang w:val="id-ID"/>
        </w:rPr>
        <w:t xml:space="preserve">(20/10/2020) </w:t>
      </w:r>
      <w:r w:rsidR="00DB4E56" w:rsidRPr="00DB4E56">
        <w:rPr>
          <w:lang w:val="id-ID"/>
        </w:rPr>
        <w:t>(</w:t>
      </w:r>
      <w:r w:rsidR="00DB4E56" w:rsidRPr="005B1183">
        <w:rPr>
          <w:lang w:val="id-ID"/>
        </w:rPr>
        <w:t>Tingkatkan Produktivitas Dan Nilai Tambah UMKM Melalui Tekonologi Digital, 2020).</w:t>
      </w:r>
      <w:r w:rsidR="00DB4E56">
        <w:rPr>
          <w:lang w:val="id-ID"/>
        </w:rPr>
        <w:fldChar w:fldCharType="begin" w:fldLock="1"/>
      </w:r>
      <w:r w:rsidR="00DB4E56">
        <w:rPr>
          <w:lang w:val="id-ID"/>
        </w:rPr>
        <w:instrText>ADDIN CSL_CITATION {"citationItems":[{"id":"ITEM-1","itemData":{"ISBN":"9786235383484","abstract":"Pemberdayaan masyarakat adalah konsep pembanguan ekonomi yang merangkum nilai-nilai masyarakat untuk membangun paradigma baru dalam pembangunan yang bersifat people-centered, participatory, Dalam kerangka ini upaya untuk memberdayakan masyarakat (empowering) dapat dikaji dari 3 (tiga) aspek : Pertama, ENABLING yaitu menciptakan suasana yang memungkinkan potensi masyarakat dapat berkembang. Kedua, EMPOWERING yaitu memperkuat potensi yang dimiliki masyarakat melalui langkah-langkah nyata yang menyangkut penyediaan berbagai input dan pembukaan dalam berbagai peluang yang akan membuat masyarakat semakin berdaya. Ketiga, PROTECTING yaitu melindungi dan membela kepentingan masyarakat lemah. Pendekatan pemberdayaan pada intinya memberikan tekanan pada otonomi pengambilan keputusan dari kelompok masyarakat yang berlandaskan pada sumberdaya pribadi, langsung, demokratis dan pembelajaran social. Memberdayakan masyarakat adalah upaya untuk meningkatkan harkat dan martabat lapisan masyarakat bawah (grass root) yang dengan segala keterbatasannya belum mampu melepaskan diri dari perangkap kemiskinan, kebodohan dan keterbelakangan, sehingga pemberdayaan masyarakat tidak hanya penguatan individu tetapi juga pranata-pranata sosial yang ada. Menanamkan nilai-nilai buaya modern seperti kerja keras, hemat, keterbukaan, tanggung jawab adalah bagian penting dalam upaya pemberdayaan.","author":[{"dropping-particle":"","family":"Munawar","given":"Noor","non-dropping-particle":"","parse-names":false,"suffix":""}],"container-title":"Jurnal Ilmiah CIVIS","id":"ITEM-1","issue":"2","issued":{"date-parts":[["2011"]]},"number-of-pages":"87-99","title":"Pemberdayaan Masyarakat","type":"book","volume":"I"},"uris":["http://www.mendeley.com/documents/?uuid=86d61a72-0a3b-420e-bd29-9c035b33a407"]}],"mendeley":{"formattedCitation":"(Munawar, 2011)","plainTextFormattedCitation":"(Munawar, 2011)","previouslyFormattedCitation":"(Munawar, 2011)"},"properties":{"noteIndex":0},"schema":"https://github.com/citation-style-language/schema/raw/master/csl-citation.json"}</w:instrText>
      </w:r>
      <w:r w:rsidR="00DB4E56">
        <w:rPr>
          <w:lang w:val="id-ID"/>
        </w:rPr>
        <w:fldChar w:fldCharType="separate"/>
      </w:r>
      <w:r w:rsidR="00DB4E56">
        <w:rPr>
          <w:noProof/>
          <w:lang w:val="id-ID"/>
        </w:rPr>
        <w:t>(Munawar, 201</w:t>
      </w:r>
      <w:r w:rsidR="00DB4E56">
        <w:rPr>
          <w:noProof/>
        </w:rPr>
        <w:t>1</w:t>
      </w:r>
      <w:r w:rsidR="00DB4E56" w:rsidRPr="00DB4E56">
        <w:rPr>
          <w:noProof/>
          <w:lang w:val="id-ID"/>
        </w:rPr>
        <w:t>)</w:t>
      </w:r>
      <w:r w:rsidR="00DB4E56">
        <w:rPr>
          <w:lang w:val="id-ID"/>
        </w:rPr>
        <w:fldChar w:fldCharType="end"/>
      </w:r>
    </w:p>
    <w:p w14:paraId="4D3BB59D" w14:textId="503FD999" w:rsidR="005B1183" w:rsidRPr="00DB4E56" w:rsidRDefault="00ED335B" w:rsidP="00DB4E56">
      <w:pPr>
        <w:pStyle w:val="Body"/>
      </w:pPr>
      <w:r w:rsidRPr="00ED335B">
        <w:rPr>
          <w:lang w:val="id-ID"/>
        </w:rPr>
        <w:t xml:space="preserve">Pemerintah terus membantu UMKM (usaha mikro, kecil, dan menengah) melakukan digitalisasi agar bisa berkembang dua kali lebih cepat dalam kondisi </w:t>
      </w:r>
      <w:r w:rsidR="00D07FAE" w:rsidRPr="00ED335B">
        <w:rPr>
          <w:lang w:val="id-ID"/>
        </w:rPr>
        <w:t>apa pun</w:t>
      </w:r>
      <w:r w:rsidRPr="00ED335B">
        <w:rPr>
          <w:lang w:val="id-ID"/>
        </w:rPr>
        <w:t>.</w:t>
      </w:r>
      <w:r w:rsidR="00D07FAE">
        <w:rPr>
          <w:lang w:val="id-ID"/>
        </w:rPr>
        <w:t xml:space="preserve"> </w:t>
      </w:r>
      <w:r w:rsidR="005B1183" w:rsidRPr="005B1183">
        <w:rPr>
          <w:lang w:val="id-ID"/>
        </w:rPr>
        <w:t xml:space="preserve">Tidak main-main juga seberapa besar kontribusi UKM terhadap perekonomian nasional. </w:t>
      </w:r>
      <w:r w:rsidR="00B92C95">
        <w:rPr>
          <w:lang w:val="id-ID"/>
        </w:rPr>
        <w:t>Menurut Kementerian Koperasi, Usaha Kecil dan Menengah (KUKM), terdapat 64,2 juta usaha kecil dan menengah (UKM) di Indonesia pada tahun 2018, terhitung 99,99% dari seluruh perusahaan.</w:t>
      </w:r>
      <w:r w:rsidR="00916D7B">
        <w:rPr>
          <w:lang w:val="id-ID"/>
        </w:rPr>
        <w:t xml:space="preserve"> </w:t>
      </w:r>
      <w:r w:rsidR="005B1183" w:rsidRPr="005B1183">
        <w:rPr>
          <w:lang w:val="id-ID"/>
        </w:rPr>
        <w:t xml:space="preserve">Sedikitnya 117 juta tenaga kerja, atau 97% dari total kapasitas dunia usaha, dapat diserap oleh para pekerja UMKM. Sebanyak 5.550 perusahaan </w:t>
      </w:r>
      <w:r w:rsidR="005B1183" w:rsidRPr="005B1183">
        <w:rPr>
          <w:lang w:val="id-ID"/>
        </w:rPr>
        <w:lastRenderedPageBreak/>
        <w:t xml:space="preserve">besar merupakan 38,9% sisanya dari perekonomian nasional (PDB), yang terdiri dari 61,1% UKM. Berdasarkan data tersebut di atas, Indonesia memiliki potensi fondasi ekonomi nasional yang kuat karena tingginya konsentrasi UKM, khususnya usaha mikro, dan daya serap tenaga kerja yang tinggi. Perdagangan cepat, pemanfaatan barang-barang produksi dalam negeri, dan interaksi langsung dengan kebutuhan pokok masyarakat, semuanya menunjukkan bahwa usaha mikro mampu bertahan dari krisis ekonomi. </w:t>
      </w:r>
      <w:r w:rsidR="00DB4E56">
        <w:rPr>
          <w:lang w:val="id-ID"/>
        </w:rPr>
        <w:fldChar w:fldCharType="begin" w:fldLock="1"/>
      </w:r>
      <w:r w:rsidR="00DB4E56">
        <w:rPr>
          <w:lang w:val="id-ID"/>
        </w:rPr>
        <w:instrText>ADDIN CSL_CITATION {"citationItems":[{"id":"ITEM-1","itemData":{"URL":"https://www.djkn.kemenkeu.go.id/artikel/baca/13317/UMKM-Bangkit-Ekonomi-Indonesia-Terungkit.html","accessed":{"date-parts":[["2023","7","9"]]},"id":"ITEM-1","issued":{"date-parts":[["0"]]},"title":"UMKM Bangkit, Ekonomi Indonesia Terungkit","type":"webpage"},"uris":["http://www.mendeley.com/documents/?uuid=13336647-261b-370f-a516-72f948becbbf"]}],"mendeley":{"formattedCitation":"(&lt;i&gt;UMKM Bangkit, Ekonomi Indonesia Terungkit&lt;/i&gt;, n.d.)","manualFormatting":"(UMKM Bangkit, Ekonomi Indonesia Terungkit, 2020.)","plainTextFormattedCitation":"(UMKM Bangkit, Ekonomi Indonesia Terungkit, n.d.)","previouslyFormattedCitation":"(&lt;i&gt;UMKM Bangkit, Ekonomi Indonesia Terungkit&lt;/i&gt;, n.d.)"},"properties":{"noteIndex":0},"schema":"https://github.com/citation-style-language/schema/raw/master/csl-citation.json"}</w:instrText>
      </w:r>
      <w:r w:rsidR="00DB4E56">
        <w:rPr>
          <w:lang w:val="id-ID"/>
        </w:rPr>
        <w:fldChar w:fldCharType="separate"/>
      </w:r>
      <w:r w:rsidR="00DB4E56" w:rsidRPr="00DB4E56">
        <w:rPr>
          <w:noProof/>
          <w:lang w:val="id-ID"/>
        </w:rPr>
        <w:t>(</w:t>
      </w:r>
      <w:r w:rsidR="00DB4E56" w:rsidRPr="00DB4E56">
        <w:rPr>
          <w:i/>
          <w:noProof/>
          <w:lang w:val="id-ID"/>
        </w:rPr>
        <w:t>UMKM Bangkit, Ekonomi Indonesia Terungkit</w:t>
      </w:r>
      <w:r w:rsidR="00DB4E56">
        <w:rPr>
          <w:noProof/>
          <w:lang w:val="id-ID"/>
        </w:rPr>
        <w:t>,</w:t>
      </w:r>
      <w:r w:rsidR="00DB4E56">
        <w:rPr>
          <w:noProof/>
        </w:rPr>
        <w:t xml:space="preserve"> 2020</w:t>
      </w:r>
      <w:r w:rsidR="00DB4E56" w:rsidRPr="00DB4E56">
        <w:rPr>
          <w:noProof/>
          <w:lang w:val="id-ID"/>
        </w:rPr>
        <w:t>.)</w:t>
      </w:r>
      <w:r w:rsidR="00DB4E56">
        <w:rPr>
          <w:lang w:val="id-ID"/>
        </w:rPr>
        <w:fldChar w:fldCharType="end"/>
      </w:r>
      <w:r w:rsidR="00DB4E56">
        <w:t>.</w:t>
      </w:r>
    </w:p>
    <w:p w14:paraId="06B3160A" w14:textId="352CB016" w:rsidR="005B1183" w:rsidRPr="005B1183" w:rsidRDefault="005B1183" w:rsidP="00DB4E56">
      <w:pPr>
        <w:pStyle w:val="Body"/>
        <w:rPr>
          <w:lang w:val="id-ID"/>
        </w:rPr>
      </w:pPr>
      <w:r w:rsidRPr="005B1183">
        <w:rPr>
          <w:lang w:val="id-ID"/>
        </w:rPr>
        <w:t xml:space="preserve">Perkembangan teknologi dan informasi berkontribusi pada pertumbuhan ekonomi digital dan mempercepat integrasi ekonomi negara </w:t>
      </w:r>
      <w:r w:rsidR="00DB4E56">
        <w:rPr>
          <w:lang w:val="id-ID"/>
        </w:rPr>
        <w:fldChar w:fldCharType="begin" w:fldLock="1"/>
      </w:r>
      <w:r w:rsidR="00DB4E56">
        <w:rPr>
          <w:lang w:val="id-ID"/>
        </w:rPr>
        <w:instrText>ADDIN CSL_CITATION {"citationItems":[{"id":"ITEM-1","itemData":{"ISSN":"2548-1398","abstract":"Perkembangan teknologi informasi dan komunikasi serta internet, yang secara tak terduga telah diakselerasi oleh kehadiran pandemi, dalam sekejap mengubah kehidupan sosial dan perekonomian. Era Revolusi Industri 4.0 membawa transformasi digital ke dalam kehidupan ekonomi dan masyarakat dan melahirkan sebuat ekonomi digital. Permasalahan di Indonesia dalam menghadapi ekonomi digital diantaranya mulai dari proses perijinan dan pemberian lisensi bisnis yang masih berjalan lambat, hingga belum tercapainya efisiensi sistem rantai pasok dan rantai nilai produk digital. Kekuatan Indonesia untuk membangun ekonomi digital mulai dari pembangunan infrastruktur TIK dan internet hingga pemodalan untuk start-up Indonesia yang mencapai jumlah 2.300 perusahaan. Ancaman yang dihadapi diantaranya mulai dari kejahatan siber, daya tawar pembeli yang tinggi, hingga belum dimilikinya nerve center platform dalam negeri. Beberapa upaya yang telah dijalankan oleh pemerintah adalah menyusun strategi Making Indonesia 4.0, membangun SPBE, gerakan 100 smart city, menyiapkan Undang-undang yang mengatur tentang informasi dan transaksi elektronik, menetapkan Lighthouse 4.0, serta mengadakan gerakan Ayo Belanja Online.","author":[{"dropping-particle":"","family":"Asnawi","given":"Anita","non-dropping-particle":"","parse-names":false,"suffix":""}],"container-title":"Jurnal Ilmiah Indonesia","id":"ITEM-1","issue":"1","issued":{"date-parts":[["2022"]]},"page":"399-413","title":"Indonesia's Readiness to Build a Digital Economy in the Era Industrial Revolution 4.0","type":"article-journal","volume":"7"},"uris":["http://www.mendeley.com/documents/?uuid=3ebf3e15-9952-4eed-a209-04f43399c4ab"]}],"mendeley":{"formattedCitation":"(Asnawi, 2022)","plainTextFormattedCitation":"(Asnawi, 2022)","previouslyFormattedCitation":"(Asnawi, 2022)"},"properties":{"noteIndex":0},"schema":"https://github.com/citation-style-language/schema/raw/master/csl-citation.json"}</w:instrText>
      </w:r>
      <w:r w:rsidR="00DB4E56">
        <w:rPr>
          <w:lang w:val="id-ID"/>
        </w:rPr>
        <w:fldChar w:fldCharType="separate"/>
      </w:r>
      <w:r w:rsidR="00DB4E56" w:rsidRPr="00DB4E56">
        <w:rPr>
          <w:noProof/>
          <w:lang w:val="id-ID"/>
        </w:rPr>
        <w:t>(Asnawi, 2022)</w:t>
      </w:r>
      <w:r w:rsidR="00DB4E56">
        <w:rPr>
          <w:lang w:val="id-ID"/>
        </w:rPr>
        <w:fldChar w:fldCharType="end"/>
      </w:r>
      <w:r w:rsidR="00DB4E56">
        <w:t>.</w:t>
      </w:r>
      <w:r w:rsidRPr="005B1183">
        <w:rPr>
          <w:lang w:val="id-ID"/>
        </w:rPr>
        <w:t xml:space="preserve"> Salah satu bentuk aplikasi antara teknologi informasi dan pertumbuhan ekonomi. Metode pembayaran digital gratis. Menurut laporan Bank Indonesia, hingga 48 operator metode pembayaran diizinkan untuk melakukan transaksi pembayaran gratis </w:t>
      </w:r>
      <w:r w:rsidR="00DB4E56">
        <w:rPr>
          <w:lang w:val="id-ID"/>
        </w:rPr>
        <w:fldChar w:fldCharType="begin" w:fldLock="1"/>
      </w:r>
      <w:r w:rsidR="00DB4E56">
        <w:rPr>
          <w:lang w:val="id-ID"/>
        </w:rPr>
        <w:instrText>ADDIN CSL_CITATION {"citationItems":[{"id":"ITEM-1","itemData":{"URL":"https://www.cimbniaga.co.id/id/inspirasi/perencanaan/mengenal-sistem-pembayaran-yang-ada-di-indonesia","accessed":{"date-parts":[["2023","7","9"]]},"id":"ITEM-1","issued":{"date-parts":[["0"]]},"title":"Mengenal Sistem Pembayaran yang Ada di Indonesia","type":"webpage"},"uris":["http://www.mendeley.com/documents/?uuid=40b4f349-d37a-38c9-8e58-17723bb4464a"]}],"mendeley":{"formattedCitation":"(&lt;i&gt;Mengenal Sistem Pembayaran Yang Ada Di Indonesia&lt;/i&gt;, n.d.)","manualFormatting":"(Mengenal Sistem Pembayaran Yang Ada Di Indonesia, 2022.)","plainTextFormattedCitation":"(Mengenal Sistem Pembayaran Yang Ada Di Indonesia, n.d.)","previouslyFormattedCitation":"(&lt;i&gt;Mengenal Sistem Pembayaran Yang Ada Di Indonesia&lt;/i&gt;, n.d.)"},"properties":{"noteIndex":0},"schema":"https://github.com/citation-style-language/schema/raw/master/csl-citation.json"}</w:instrText>
      </w:r>
      <w:r w:rsidR="00DB4E56">
        <w:rPr>
          <w:lang w:val="id-ID"/>
        </w:rPr>
        <w:fldChar w:fldCharType="separate"/>
      </w:r>
      <w:r w:rsidR="00DB4E56" w:rsidRPr="00DB4E56">
        <w:rPr>
          <w:noProof/>
          <w:lang w:val="id-ID"/>
        </w:rPr>
        <w:t>(</w:t>
      </w:r>
      <w:r w:rsidR="00DB4E56" w:rsidRPr="00DB4E56">
        <w:rPr>
          <w:i/>
          <w:noProof/>
          <w:lang w:val="id-ID"/>
        </w:rPr>
        <w:t>Mengenal Sistem Pembayaran Yang Ada Di Indonesia</w:t>
      </w:r>
      <w:r w:rsidR="00DB4E56">
        <w:rPr>
          <w:noProof/>
          <w:lang w:val="id-ID"/>
        </w:rPr>
        <w:t xml:space="preserve">, </w:t>
      </w:r>
      <w:r w:rsidR="00DB4E56">
        <w:rPr>
          <w:noProof/>
        </w:rPr>
        <w:t>2022</w:t>
      </w:r>
      <w:r w:rsidR="00DB4E56" w:rsidRPr="00DB4E56">
        <w:rPr>
          <w:noProof/>
          <w:lang w:val="id-ID"/>
        </w:rPr>
        <w:t>.)</w:t>
      </w:r>
      <w:r w:rsidR="00DB4E56">
        <w:rPr>
          <w:lang w:val="id-ID"/>
        </w:rPr>
        <w:fldChar w:fldCharType="end"/>
      </w:r>
      <w:r w:rsidRPr="005B1183">
        <w:rPr>
          <w:lang w:val="id-ID"/>
        </w:rPr>
        <w:t xml:space="preserve"> 34 pihak non perbankan dan 14 pihak perbankan hadir.  ATM, kartu kredit, wesel, cek, rekening bank, dan uang elektronik adalah contoh sistem pembayaran nontunai. Tren pembayaran nontunai pada 2019 adalah 95,75 triliun uang elektronik, naik 60 triliun transaksi dibanding tahun sebelumnya (2018), menurut data Bank Indonesia. Karena banyaknya perangkat elektronik berbasis server dan berbasis chip, seperti dompet elektronik, dan kartu uang elektronik, seperti transaksi pembayaran gratis, uang elektronik banyak digunakan.</w:t>
      </w:r>
    </w:p>
    <w:p w14:paraId="1F61347C" w14:textId="06012A3B" w:rsidR="005B1183" w:rsidRPr="005B1183" w:rsidRDefault="005B1183" w:rsidP="004419AB">
      <w:pPr>
        <w:pStyle w:val="Body"/>
        <w:rPr>
          <w:lang w:val="id-ID"/>
        </w:rPr>
      </w:pPr>
      <w:r w:rsidRPr="005B1183">
        <w:rPr>
          <w:lang w:val="id-ID"/>
        </w:rPr>
        <w:t>Pemberdayaan didefinisikan sebagai konsep pembangunan masyarakat dalam bidang ekonomi dan politik yang bercirikan People centered, Participato</w:t>
      </w:r>
      <w:r w:rsidR="004419AB">
        <w:rPr>
          <w:lang w:val="id-ID"/>
        </w:rPr>
        <w:t>ry, empowering, and sustainable</w:t>
      </w:r>
      <w:r w:rsidRPr="005B1183">
        <w:rPr>
          <w:lang w:val="id-ID"/>
        </w:rPr>
        <w:t xml:space="preserve"> Tujuan pemberdayaan masyarakat adalah untuk meningkatkan kapasitas masyarakat melalui inspirasi, energi, peningkatan pengetahuan potensi mereka, dan upaya untuk menerjemahkan potensi tersebut ke dalam tindakan nyata. Dalam rangka memperkuat kemampuan masyarakat miskin untuk menguasai masa depan mereka sendiri dan mengambil bagian dalam kehidupan komunal, pemberdayaan mengacu pada penyediaan sumber daya, kesempatan, pengetahuan, dan keterampilan.</w:t>
      </w:r>
    </w:p>
    <w:p w14:paraId="6F272B06" w14:textId="77777777" w:rsidR="005B1183" w:rsidRPr="005B1183" w:rsidRDefault="005B1183" w:rsidP="005B1183">
      <w:pPr>
        <w:pStyle w:val="Body"/>
        <w:rPr>
          <w:lang w:val="id-ID"/>
        </w:rPr>
      </w:pPr>
      <w:r w:rsidRPr="005B1183">
        <w:rPr>
          <w:lang w:val="id-ID"/>
        </w:rPr>
        <w:t>Dompet digital atau sering dikenal dengan e-wallet adalah sebuah program perangkat lunak (aplikasi), layanan, atau bahkan gadget elektronik yang memungkinkan penggunanya untuk melakukan transaksi online dengan pengguna lainnya, untuk membeli barang dan jasa. Uang yang sebelumnya disimpan di dompet digital diwakili oleh saldo atau uang di dompet elektronik. Dalam kasus yang lain, untuk top up e wallet juga bisa dilakukan dengan cara menautkan rekening bank ke akun dompet digitalnya. Karena didalamnya terdapat uang elektronik, tentu saja setiap akun juga dilengkapi dengan data identitas yang lengkap terkait pemilik akun</w:t>
      </w:r>
    </w:p>
    <w:p w14:paraId="4CAA64F0" w14:textId="7962C548" w:rsidR="005B1183" w:rsidRPr="005B1183" w:rsidRDefault="005B1183" w:rsidP="00DB4E56">
      <w:pPr>
        <w:pStyle w:val="Body"/>
        <w:rPr>
          <w:lang w:val="id-ID"/>
        </w:rPr>
      </w:pPr>
      <w:r w:rsidRPr="005B1183">
        <w:rPr>
          <w:lang w:val="id-ID"/>
        </w:rPr>
        <w:t xml:space="preserve">E-wallet adalah layanan aplikasi pengiriman uang yang digunakan pada perangkat seluler yang menggunakan internet sebagai perantaranya. E-wallet ini merupakan teknologi yang memungkinkan saudara untuk melakukan transaksi online hanya dengan menggunakan ponsel Anda </w:t>
      </w:r>
      <w:r w:rsidR="00DB4E56">
        <w:rPr>
          <w:lang w:val="id-ID"/>
        </w:rPr>
        <w:fldChar w:fldCharType="begin" w:fldLock="1"/>
      </w:r>
      <w:r w:rsidR="004419AB">
        <w:rPr>
          <w:lang w:val="id-ID"/>
        </w:rPr>
        <w:instrText>ADDIN CSL_CITATION {"citationItems":[{"id":"ITEM-1","itemData":{"author":[{"dropping-particle":"","family":"E-wallet","given":"I N Optimizing","non-dropping-particle":"","parse-names":false,"suffix":""}],"id":"ITEM-1","issued":{"date-parts":[["2023"]]},"page":"578-584","title":"Abdimas Galuh","type":"article-journal","volume":"5"},"uris":["http://www.mendeley.com/documents/?uuid=abaa47ab-fad7-472d-a848-34f434e61c75"]}],"mendeley":{"formattedCitation":"(E-wallet, 2023)","manualFormatting":"(Hasan et.al, 2023)","plainTextFormattedCitation":"(E-wallet, 2023)","previouslyFormattedCitation":"(E-wallet, 2023)"},"properties":{"noteIndex":0},"schema":"https://github.com/citation-style-language/schema/raw/master/csl-citation.json"}</w:instrText>
      </w:r>
      <w:r w:rsidR="00DB4E56">
        <w:rPr>
          <w:lang w:val="id-ID"/>
        </w:rPr>
        <w:fldChar w:fldCharType="separate"/>
      </w:r>
      <w:r w:rsidR="004419AB">
        <w:rPr>
          <w:noProof/>
          <w:lang w:val="id-ID"/>
        </w:rPr>
        <w:t>(</w:t>
      </w:r>
      <w:r w:rsidR="004419AB">
        <w:rPr>
          <w:noProof/>
        </w:rPr>
        <w:t>Hasan et.al</w:t>
      </w:r>
      <w:r w:rsidR="00DB4E56" w:rsidRPr="00DB4E56">
        <w:rPr>
          <w:noProof/>
          <w:lang w:val="id-ID"/>
        </w:rPr>
        <w:t>, 2023)</w:t>
      </w:r>
      <w:r w:rsidR="00DB4E56">
        <w:rPr>
          <w:lang w:val="id-ID"/>
        </w:rPr>
        <w:fldChar w:fldCharType="end"/>
      </w:r>
      <w:r w:rsidR="00DB4E56">
        <w:t>.</w:t>
      </w:r>
      <w:r w:rsidRPr="005B1183">
        <w:rPr>
          <w:lang w:val="id-ID"/>
        </w:rPr>
        <w:t xml:space="preserve"> E wallet juga dapat menyimpan riwayat transaksi masuk dan keluar melalui aplikasi. E-wallet juga dapat disebut dengan dompet digital yang memiliki banyak kegunaan seperti belanja online, bayar tagihan, beli pulsa, paket data internet,dan investasi. Dompet digital juga dapat digunakan untuk menyimpan uang kemudian digunakan untuk transfer ke rekening bank atau untuk menarik uang. Selain itu, ini digunakan untuk melacak saldo, yang merupakan aset keuangan yang disimpan secara digital. Fintech berkembang pesat di Indonesia, makanya banyak bermunculan startup E-wallet seperti Ovo, Gopay, Funds </w:t>
      </w:r>
      <w:r w:rsidR="00DB4E56">
        <w:rPr>
          <w:lang w:val="id-ID"/>
        </w:rPr>
        <w:fldChar w:fldCharType="begin" w:fldLock="1"/>
      </w:r>
      <w:r w:rsidR="00370A89">
        <w:rPr>
          <w:lang w:val="id-ID"/>
        </w:rPr>
        <w:instrText>ADDIN CSL_CITATION {"citationItems":[{"id":"ITEM-1","itemData":{"ISBN":"9780415475976","ISSN":"1662453X","PMID":"2524640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tudent","given":"M Tech","non-dropping-particle":"","parse-names":false,"suffix":""},{"dropping-particle":"","family":"Kumar","given":"Rahul Richa","non-dropping-particle":"","parse-names":false,"suffix":""},{"dropping-particle":"","family":"Omments","given":"R Eviewers C","non-dropping-particle":"","parse-names":false,"suffix":""},{"dropping-particle":"","family":"Prajapati","given":"Ajit","non-dropping-particle":"","parse-names":false,"suffix":""},{"dropping-particle":"","family":"Blockchain","given":"Track- A","non-dropping-particle":"","parse-names":false,"suffix":""},{"dropping-particle":"","family":"Ml","given":"A I","non-dropping-particle":"","parse-names":false,"suffix":""},{"dropping-particle":"","family":"Randive","given":"Prof Santosh N","non-dropping-particle":"","parse-names":false,"suffix":""},{"dropping-particle":"","family":"Chaudhari","given":"Shilpa","non-dropping-particle":"","parse-names":false,"suffix":""},{"dropping-particle":"","family":"Barde","given":"Snehlata","non-dropping-particle":"","parse-names":false,"suffix":""},{"dropping-particle":"","family":"Devices","given":"Electron","non-dropping-particle":"","parse-names":false,"suffix":""},{"dropping-particle":"","family":"Mittal","given":"Sparsh","non-dropping-particle":"","parse-names":false,"suffix":""},{"dropping-particle":"","family":"Schmidt","given":"Max W. Martin","non-dropping-particle":"","parse-names":false,"suffix":""},{"dropping-particle":"","family":"Id","given":"Submission No Application","non-dropping-particle":"","parse-names":false,"suffix":""},{"dropping-particle":"","family":"PREISER","given":"Wolfgang F E","non-dropping-particle":"","parse-names":false,"suffix":""},{"dropping-particle":"","family":"OSTROFF","given":"Elaine","non-dropping-particle":"","parse-names":false,"suffix":""},{"dropping-particle":"","family":"Choudhary","given":"Rehan","non-dropping-particle":"","parse-names":false,"suffix":""},{"dropping-particle":"","family":"Bit-cell","given":"Mram","non-dropping-particle":"","parse-names":false,"suffix":""},{"dropping-particle":"","family":"In","given":"Switching Submitted","non-dropping-particle":"","parse-names":false,"suffix":""},{"dropping-particle":"","family":"Fullfillment","given":"Partial","non-dropping-particle":"","parse-names":false,"suffix":""},{"dropping-particle":"","family":"The","given":"O F","non-dropping-particle":"","parse-names":false,"suffix":""},{"dropping-particle":"","family":"The","given":"Requirement F O R","non-dropping-particle":"","parse-names":false,"suffix":""},{"dropping-particle":"","family":"Of","given":"Award Application","non-dropping-particle":"","parse-names":false,"suffix":""},{"dropping-particle":"","family":"Degree","given":"T H E","non-dropping-particle":"","parse-names":false,"suffix":""},{"dropping-particle":"","family":"Technology","given":"Master O F","non-dropping-particle":"","parse-names":false,"suffix":""},{"dropping-particle":"","family":"Balaji","given":"Dhumal Manoj","non-dropping-particle":"","parse-names":false,"suffix":""},{"dropping-particle":"","family":"Peng","given":"Jie Jiaxi","non-dropping-particle":"","parse-names":false,"suffix":""},{"dropping-particle":"","family":"Li","given":"Zhiwei Zhen Ping Zhaojing","non-dropping-particle":"","parse-names":false,"suffix":""},{"dropping-particle":"","family":"Liu","given":"Hongxia Haijun Hongbo Huiran Hengwei Hongchao","non-dropping-particle":"","parse-names":false,"suffix":""},{"dropping-particle":"","family":"Huang","given":"Lixing","non-dropping-particle":"","parse-names":false,"suffix":""},{"dropping-particle":"","family":"Li","given":"Qingjiang Quan Qingfa","non-dropping-particle":"","parse-names":false,"suffix":""},{"dropping-particle":"","family":"Campus","given":"South","non-dropping-particle":"","parse-names":false,"suffix":""},{"dropping-particle":"","family":"Fu","given":"Zhenxiao","non-dropping-particle":"","parse-names":false,"suffix":""},{"dropping-particle":"","family":"Shukla","given":"Arvind Kumar Amit Kumar Arvind Kumar Anuradha","non-dropping-particle":"","parse-names":false,"suffix":""},{"dropping-particle":"","family":"Mu","given":"Zhiqiang","non-dropping-particle":"","parse-names":false,"suffix":""},{"dropping-particle":"","family":"Lu","given":"Kai","non-dropping-particle":"","parse-names":false,"suffix":""},{"dropping-particle":"","family":"Dong","given":"Yu Yemin","non-dropping-particle":"","parse-names":false,"suffix":""},{"dropping-particle":"","family":"Luo","given":"Ziyan","non-dropping-particle":"","parse-names":false,"suffix":""},{"dropping-particle":"","family":"Verma","given":"Gaurav","non-dropping-particle":"","parse-names":false,"suffix":""},{"dropping-particle":"","family":"Philosophy","given":"Doctor O F","non-dropping-particle":"","parse-names":false,"suffix":""},{"dropping-particle":"","family":"Verma","given":"Gaurav","non-dropping-particle":"","parse-names":false,"suffix":""},{"dropping-particle":"","family":"Kilmer","given":"Paulette D","non-dropping-particle":"","parse-names":false,"suffix":""},{"dropping-particle":"","family":"Mittal","given":"Sparsh","non-dropping-particle":"","parse-names":false,"suffix":""},{"dropping-particle":"","family":"</w:instrText>
      </w:r>
      <w:r w:rsidR="00370A89">
        <w:rPr>
          <w:rFonts w:ascii="Batang" w:hAnsi="Batang" w:cs="Batang"/>
          <w:lang w:val="id-ID"/>
        </w:rPr>
        <w:instrText>鳥居</w:instrText>
      </w:r>
      <w:r w:rsidR="00370A89">
        <w:rPr>
          <w:rFonts w:ascii="MS Gothic" w:hAnsi="MS Gothic" w:cs="MS Gothic"/>
          <w:lang w:val="id-ID"/>
        </w:rPr>
        <w:instrText>寿夫</w:instrText>
      </w:r>
      <w:r w:rsidR="00370A89">
        <w:rPr>
          <w:lang w:val="id-ID"/>
        </w:rPr>
        <w:instrText>","given":"","non-dropping-particle":"","parse-names":false,"suffix":""},{"dropping-particle":"","family":"Panchore","given":"Meena","non-dropping-particle":"","parse-names":false,"suffix":""},{"dropping-particle":"","family":"Singh","given":"Sangeeta Sunpreet","non-dropping-particle":"","parse-names":false,"suffix":""},{"dropping-particle":"","family":"Cai","given":"Hao","non-dropping-particle":"","parse-names":false,"suffix":""},{"dropping-particle":"","family":"Bian","given":"Zhongjian","non-dropping-particle":"","parse-names":false,"suffix":""},{"dropping-particle":"","family":"Fan","given":"Zhonghua","non-dropping-particle":"","parse-names":false,"suffix":""},{"dropping-particle":"","family":"Member","given":"Senior Student","non-dropping-particle":"","parse-names":false,"suffix":""},{"dropping-particle":"","family":"Liu","given":"By Chang Bolan Bin Bo","non-dropping-particle":"","parse-names":false,"suffix":""},{"dropping-particle":"","family":"Prajapati","given":"Ajit","non-dropping-particle":"","parse-names":false,"suffix":""},{"dropping-particle":"","family":"Engineering","given":"Communication College Chemical","non-dropping-particle":"","parse-names":false,"suffix":""},{"dropping-particle":"","family":"Award","given":"Samsung Innovation","non-dropping-particle":"","parse-names":false,"suffix":""},{"dropping-particle":"","family":"Award","given":"Samsung Innovation","non-dropping-particle":"","parse-names":false,"suffix":""},{"dropping-particle":"","family":"Samsung","given":"The","non-dropping-particle":"","parse-names":false,"suffix":""},{"dropping-particle":"","family":"Award","given":"Innovation","non-dropping-particle":"","parse-names":false,"suffix":""},{"dropping-particle":"","family":"Award","given":"Samsung Innovation","non-dropping-particle":"","parse-names":false,"suffix":""},{"dropping-particle":"","family":"Award","given":"Samsung Innovation","non-dropping-particle":"","parse-names":false,"suffix":""},{"dropping-particle":"","family":"Singh","given":"Akash Deep Anjali Anoop Akhilendra Pratap","non-dropping-particle":"","parse-names":false,"suffix":""},{"dropping-particle":"","family":"Gaffari","given":"Abuzar","non-dropping-particle":"","parse-names":false,"suffix":""},{"dropping-particle":"","family":"Debmallik","given":"Pramit","non-dropping-particle":"","parse-names":false,"suffix":""},{"dropping-particle":"","family":"Gulia","given":"Aman","non-dropping-particle":"","parse-names":false,"suffix":""},{"dropping-particle":"","family":"Dwivedi","given":"Ayush Chandra","non-dropping-particle":"","parse-names":false,"suffix":""},{"dropping-particle":"","family":"Bhargava","given":"Kabil","non-dropping-particle":"","parse-names":false,"suffix":""},{"dropping-particle":"","family":"Kumar","given":"Abhishek Ashutosh Alok Amit Ankit","non-dropping-particle":"","parse-names":false,"suffix":""},{"dropping-particle":"","family":"Kumar","given":"Yogesh","non-dropping-particle":"","parse-names":false,"suffix":""},{"dropping-particle":"","family":"Kumar","given":"Abhishek Ashutosh Alok Amit Ankit","non-dropping-particle":"","parse-names":false,"suffix":""},{"dropping-particle":"","family":"Garg","given":"Tushar","non-dropping-particle":"","parse-names":false,"suffix":""},{"dropping-particle":"","family":"Anand","given":"Anurag","non-dropping-particle":"","parse-names":false,"suffix":""},{"dropping-particle":"","family":"Singh","given":"Akash Deep Anjali Anoop Akhilendra Pratap","non-dropping-particle":"","parse-names":false,"suffix":""},{"dropping-particle":"","family":"Ramu","given":"Pathipati","non-dropping-particle":"","parse-names":false,"suffix":""},{"dropping-particle":"","family":"Tomar","given":"Abhishek Singh","non-dropping-particle":"","parse-names":false,"suffix":""},{"dropping-particle":"","family":"Garg","given":"Vijayank","non-dropping-particle":"","parse-names":false,"suffix":""},{"dropping-particle":"","family":"Kumar","given":"Pramod","non-dropping-particle":"","parse-names":false,"suffix":""},{"dropping-particle":"","family":"Thapliyal","given":"Subodh","non-dropping-particle":"","parse-names":false,"suffix":""},{"dropping-particle":"","family":"Liu","given":"Scott Samuel Shu","non-dropping-particle":"","parse-names":false,"suffix":""},{"dropping-particle":"","family":"Bennett","given":"Christopher H.","non-dropping-particle":"","parse-names":false,"suffix":""},{"dropping-particle":"","family":"Friedman","given":"Joseph S. D","non-dropping-particle":"","parse-names":false,"suffix":""},{"dropping-particle":"","family":"Paydarfar","given":"David","non-dropping-particle":"","parse-names":false,"suffix":""},{"dropping-particle":"","family":"Incorvia","given":"Jean Anne C","non-dropping-particle":"","parse-names":false,"suffix":""},{"dropping-particle":"","family":"Marinella","given":"Matthew M. J","non-dropping-particle":"","parse-names":false,"suffix":""},{"dropping-particle":"","family":"Member","given":"Senior Student","non-dropping-particle":"","parse-names":false,"suffix":""},{"dropping-particle":"","family":"Jerger","given":"Natalie Enright","non-dropping-particle":"","parse-names":false,"suffix":""},{"dropping-particle":"","family":"Hassan","given":"Norhidayah Abdul Naimul","non-dropping-particle":"","parse-names":false,"suffix":""},{"dropping-particle":"","family":"Hu","given":"Xiaoqi Xincheng Xiaojun Xuan","non-dropping-particle":"","parse-names":false,"suffix":""},{"dropping-particle":"","family":"Jiang-wei","given":"Lucian","non-dropping-particle":"","parse-names":false,"suffix":""},{"dropping-particle":"","family":"Brigner","given":"Wesley H","non-dropping-particle":"","parse-names":false,"suffix":""},{"dropping-particle":"","family":"Akinola","given":"Otitoaleke G","non-dropping-particle":"","parse-names":false,"suffix":""},{"dropping-particle":"","family":"Garcia-sanchez","given":"Felipe","non-dropping-particle":"","parse-names":false,"suffix":""},{"dropping-particle":"","family":"Pasquale","given":"Massimo","non-dropping-particle":"","parse-names":false,"suffix":""},{"dropping-particle":"","family":"Bennett","given":"Christopher H.","non-dropping-particle":"","parse-names":false,"suffix":""},{"dropping-particle":"","family":"Incorvia","given":"Jean Anne C","non-dropping-particle":"","parse-names":false,"suffix":""},{"dropping-particle":"","family":"Friedman","given":"Joseph S. D","non-dropping-particle":"","parse-names":false,"suffix":""},{"dropping-particle":"","family":"Hassan","given":"Norhidayah Abdul Naimul","non-dropping-particle":"","parse-names":false,"suffix":""},{"dropping-particle":"","family":"Hu","given":"Xiaoqi Xincheng Xiaojun Xuan","non-dropping-particle":"","parse-names":false,"suffix":""},{"dropping-particle":"","family":"Jiang-wei","given":"Lucian","non-dropping-particle":"","parse-names":false,"suffix":""},{"dropping-particle":"","family":"Brigner","given":"Wesley H","non-dropping-particle":"","parse-names":false,"suffix":""},{"dropping-particle":"","family":"Bennett","given":"Christopher H.","non-dropping-particle":"","parse-names":false,"suffix":""},{"dropping-particle":"","family":"Incorvia","given":"Jean Anne C","non-dropping-particle":"","parse-names":false,"suffix":""},{"dropping-particle":"","family":"Friedman","given":"Joseph S. D","non-dropping-particle":"","parse-names":false,"suffix":""},{"dropping-particle":"","family":"Seo","given":"Youngguk Yeongkyo","non-dropping-particle":"","parse-names":false,"suffix":""},{"dropping-particle":"","family":"Kwon","given":"Kon-woo Woo","non-dropping-particle":"","parse-names":false,"suffix":""},{"dropping-particle":"","family":"Kumar","given":"Rahul Richa","non-dropping-particle":"","parse-names":false,"suffix":""},{"dropping-particle":"","family":"Gyanendra","given":"Gyanendra","non-dropping-particle":"","parse-names":false,"suffix":""},{"dropping-particle":"","family":"Technology","given":"Master O F","non-dropping-particle":"","parse-names":false,"suffix":""},{"dropping-particle":"","family":"Kaur","given":"Eknoor","non-dropping-particle":"","parse-names":false,"suffix":""},{"dropping-particle":"","family":"Id","given":"Submission No Application","non-dropping-particle":"","parse-names":false,"suffix":""},{"dropping-particle":"","family":"Gv","given":"Gv","non-dropping-particle":"","parse-names":false,"suffix":""},{"dropping-particle":"","family":"Hopfield","given":"John J.","non-dropping-particle":"","parse-names":false,"suffix":""},{"dropping-particle":"","family":"Ostojic","given":"Srdjan","non-dropping-particle":"","parse-names":false,"suffix":""},{"dropping-particle":"","family":"Brunel","given":"Nicolas","non-dropping-particle":"","parse-names":false,"suffix":""},{"dropping-particle":"","family":"Dhull","given":"Seema","non-dropping-particle":"","parse-names":false,"suffix":""},{"dropping-particle":"","family":"Member","given":"Senior Student","non-dropping-particle":"","parse-names":false,"suffix":""},{"dropping-particle":"","family":"Nisar","given":"Arshid","non-dropping-particle":"","parse-names":false,"suffix":""},{"dropping-particle":"","family":"Member","given":"Senior Student","non-dropping-particle":"","parse-names":false,"suffix":""},{"dropping-particle":"","family":"Bindal","given":"Namita","non-dropping-particle":"","parse-names":false,"suffix":""},{"dropping-particle":"","family":"Robertson","given":"Neil","non-dropping-particle":"","parse-names":false,"suffix":""},{"dropping-particle":"","family":"Pentecost","given":"Lillian","non-dropping-particle":"","parse-names":false,"suffix":""},{"dropping-particle":"","family":"Donato","given":"Marco","non-dropping-particle":"","parse-names":false,"suffix":""},{"dropping-particle":"","family":"Hempstead","given":"Mark","non-dropping-particle":"","parse-names":false,"suffix":""},{"dropping-particle":"","family":"Wei","given":"Gu-yeon","non-dropping-particle":"","parse-names":false,"suffix":""},{"dropping-particle":"","family":"Kaur","given":"Eknoor","non-dropping-particle":"","parse-names":false,"suffix":""},{"dropping-particle":"","family":"Dhull","given":"Seema","non-dropping-particle":"","parse-names":false,"suffix":""},{"dropping-particle":"","family":"Lee","given":"Chang Sik Chankyu","non-dropping-particle":"","parse-names":false,"suffix":""},{"dropping-particle":"","family":"Sarwar","given":"Syed Shakib","non-dropping-particle":"","parse-names":false,"suffix":""},{"dropping-particle":"","family":"Panda","given":"Priyadarshini","non-dropping-particle":"","parse-names":false,"suffix":""},{"dropping-particle":"","family":"Srinivasan","given":"Gopalakrishnan","non-dropping-particle":"","parse-names":false,"suffix":""},{"dropping-particle":"","family":"Roy","given":"Kaushik","non-dropping-particle":"","parse-names":false,"suffix":""},{"dropping-particle":"","family":"Izhikevich","given":"Eugene M.","non-dropping-particle":"","parse-names":false,"suffix":""},{"dropping-particle":"","family":"Prof","given":"P I","non-dropping-particle":"","parse-names":false,"suffix":""},{"dropping-particle":"","family":"Yu","given":"Shimeng","non-dropping-particle":"","parse-names":false,"suffix":""},{"dropping-particle":"","family":"Torres-Treviño","given":"Luis M.","non-dropping-particle":"","parse-names":false,"suffix":""},{"dropping-particle":"","family":"Rodríguez-Liñán","given":"Angel","non-dropping-particle":"","parse-names":false,"suffix":""},{"dropping-particle":"","family":"González-Estrada","given":"Luis","non-dropping-particle":"","parse-names":false,"suffix":""},{"dropping-particle":"","family":"González-Sanmiguel","given":"Gustavo","non-dropping-particle":"","parse-names":false,"suffix":""},{"dropping-particle":"","family":"Asghar","given":"Malik Summair","non-dropping-particle":"","parse-names":false,"suffix":""},{"dropping-particle":"","family":"Arslan","given":"Saad","non-dropping-particle":"","parse-names":false,"suffix":""},{"dropping-particle":"","family":"Kim","given":"Hyungwon Hyung-seok Hwan Hyoungkwan Jung Kyu","non-dropping-particle":"","parse-names":false,"suffix":""},{"dropping-particle":"","family":"Sebastian","given":"Amritanand","non-dropping-particle":"","parse-names":false,"suffix":""},{"dropping-particle":"","family":"Pannone","given":"Andrew","non-dropping-particle":"","parse-names":false,"suffix":""},{"dropping-particle":"","family":"Subbulakshmi Radhakrishnan","given":"Shiva","non-dropping-particle":"","parse-names":false,"suffix":""},{"dropping-particle":"","family":"Das","given":"Saptarshi","non-dropping-particle":"","parse-names":false,"suffix":""},{"dropping-particle":"","family":"Lin","given":"Jyh-dong Juntao Jie","non-dropping-particle":"","parse-names":false,"suffix":""},{"dropping-particle":"","family":"Yuan","given":"Jiann Shiun","non-dropping-particle":"","parse-names":false,"suffix":""},{"dropping-particle":"","family":"Cai","given":"Hao","non-dropping-particle":"","parse-names":false,"suffix":""},{"dropping-particle":"","family":"Kang","given":"Wang","non-dropping-particle":"","parse-names":false,"suffix":""},{"dropping-particle":"","family":"Wang","given":"You Yingmin C. Yan Yuxiang Yijiao You","non-dropping-particle":"","parse-names":false,"suffix":""},{"dropping-particle":"","family":"Alves","given":"Luciana Correia Leandro Soares Gouveia Martins; Ruy José Valka Lirida","non-dropping-particle":"","parse-names":false,"suffix":""},{"dropping-particle":"","family":"Naviner","given":"De Barros","non-dropping-particle":"","parse-names":false,"suffix":""},{"dropping-particle":"","family":"Yang","given":"Jun Joshua","non-dropping-particle":"","parse-names":false,"suffix":""},{"dropping-particle":"","family":"Pro","given":"Pentium","non-dropping-particle":"","parse-names":false,"suffix":""},{"dropping-particle":"","family":"Integrated","given":"Digital","non-dropping-particle":"","parse-names":false,"suffix":""},{"dropping-particle":"","family":"Design","given":"Circuit","non-dropping-particle":"","parse-names":false,"suffix":""},{"dropping-particle":"","family":"Metrics","given":"Quality","non-dropping-particle":"","parse-names":false,"suffix":""},{"dropping-particle":"","family":"Design","given":"Digital","non-dropping-particle":"","parse-names":false,"suffix":""},{"dropping-particle":"","family":"Weste","given":"Neil E. H.","non-dropping-particle":"","parse-names":false,"suffix":""},{"dropping-particle":"","family":"Harris","given":"David Money","non-dropping-particle":"","parse-names":false,"suffix":""},{"dropping-particle":"","family":"Lew","given":"Wen Siang","non-dropping-particle":"","parse-names":false,"suffix":""},{"dropping-particle":"","family":"Nisar","given":"Arshid","non-dropping-particle":"","parse-names":false,"suffix":""},{"dropping-particle":"","family":"Dhull","given":"Seema","non-dropping-particle":"","parse-names":false,"suffix":""},{"dropping-particle":"","family":"Mittal","given":"Sparsh","non-dropping-particle":"","parse-names":false,"suffix":""},{"dropping-particle":"","family":"Kaushik","given":"Brajesh Kumar","non-dropping-particle":"","parse-names":false,"suffix":""},{"dropping-particle":"","family":"Krylov","given":"Gleb","non-dropping-particle":"","parse-names":false,"suffix":""},{"dropping-particle":"","family":"Member","given":"Senior Student","non-dropping-particle":"","parse-names":false,"suffix":""},{"dropping-particle":"","family":"Kawa","given":"Jamil","non-dropping-particle":"","parse-names":false,"suffix":""},{"dropping-particle":"","family":"Friedman","given":"Eby G","non-dropping-particle":"","parse-names":false,"suffix":""},{"dropping-particle":"","family":"Beahm","given":"Douglas Raymond","non-dropping-particle":"","parse-names":false,"suffix":""},{"dropping-particle":"","family":"Deng","given":"Yijie","non-dropping-particle":"","parse-names":false,"suffix":""},{"dropping-particle":"","family":"Riley","given":"Tanner G Teal R.","non-dropping-particle":"","parse-names":false,"suffix":""},{"dropping-particle":"","family":"Sarpeshkar","given":"Rahul","non-dropping-particle":"","parse-names":false,"suffix":""},{"dropping-particle":"","family":"Azghadi","given":"Mostafa Rahimi","non-dropping-particle":"","parse-names":false,"suffix":""},{"dropping-particle":"","family":"Linares-Barranco","given":"Bernabe Bernabé","non-dropping-particle":"","parse-names":false,"suffix":""},{"dropping-particle":"","family":"Abbott","given":"Derek","non-dropping-particle":"","parse-names":false,"suffix":""},{"dropping-particle":"","family":"Leong","given":"Philip H.W.","non-dropping-particle":"","parse-names":false,"suffix":""},{"dropping-particle":"","family":"Zhang","given":"Jingyu Junjiao Jingheng Jinhua Jiaming Jianming","non-dropping-particle":"","parse-names":false,"suffix":""},{"dropping-particle":"","family":"Zhou","given":"Jun Hong Jiliu","non-dropping-particle":"","parse-names":false,"suffix":""},{"dropping-particle":"","family":"He","given":"Kebin Kun","non-dropping-particle":"","parse-names":false,"suffix":""},{"dropping-particle":"","family":"Li","given":"Haw Pei Haolong Huidong Hailong Huai Kun Huanzhou","non-dropping-particle":"","parse-names":false,"suffix":""},{"dropping-particle":"","family":"Brette","given":"Romain","non-dropping-particle":"","parse-names":false,"suffix":""},{"dropping-particle":"","family":"Gerstner","given":"Wulfram","non-dropping-particle":"","parse-names":false,"suffix":""},{"dropping-particle":"","family":"Bennett","given":"Christopher H.","non-dropping-particle":"","parse-names":false,"suffix":""},{"dropping-particle":"","family":"Hassan","given":"Norhidayah Abdul Naimul","non-dropping-particle":"","parse-names":false,"suffix":""},{"dropping-particle":"","family":"Hu","given":"Xiaoqi Xincheng Xiaojun Xuan","non-dropping-particle":"","parse-names":false,"suffix":""},{"dropping-particle":"","family":"Incornvia","given":"Jean Anne C.","non-dropping-particle":"","parse-names":false,"suffix":""},{"dropping-particle":"","family":"Friedman","given":"Joseph S. D","non-dropping-particle":"","parse-names":false,"suffix":""},{"dropping-particle":"","family":"Marinella","given":"Matthew M. J","non-dropping-particle":"","parse-names":false,"suffix":""},{"dropping-particle":"","family":"Tian","given":"Jing","non-dropping-particle":"","parse-names":false,"suffix":""},{"dropping-particle":"","family":"Yu","given":"Weiyu Wenbing","non-dropping-particle":"","parse-names":false,"suffix":""},{"dropping-particle":"","family":"Xie","given":"Shengli","non-dropping-particle":"","parse-names":false,"suffix":""},{"dropping-particle":"","family":"Stephan","given":"Andrew W.","non-dropping-particle":"","parse-names":false,"suffix":""},{"dropping-particle":"","family":"Koester","given":"Steven J.","non-dropping-particle":"","parse-names":false,"suffix":""},{"dropping-particle":"","family":"Davison","given":"Andrew J.","non-dropping-particle":"","parse-names":false,"suffix":""},{"dropping-particle":"","family":"Ryu","given":"H E","non-dropping-particle":"","parse-names":false,"suffix":""},{"dropping-particle":"","family":"Orchard","given":"Garrick","non-dropping-particle":"","parse-names":false,"suffix":""},{"dropping-particle":"","family":"Davies","given":"Mike Mark N.O.","non-dropping-particle":"","parse-names":false,"suffix":""},{"dropping-particle":"","family":"Mahony","given":"Robert","non-dropping-particle":"","parse-names":false,"suffix":""},{"dropping-particle":"","family":"Scaramuzza","given":"Davide","non-dropping-particle":"","parse-names":false,"suffix":""},{"dropping-particle":"","family":"Gallego","given":"Guillermo","non-dropping-particle":"","parse-names":false,"suffix":""},{"dropping-particle":"","family":"Sandamirskaya","given":"Yulia","non-dropping-particle":"","parse-names":false,"suffix":""},{"dropping-particle":"","family":"Recursive","given":"Synchronous","non-dropping-particle":"","parse-names":false,"suffix":""},{"dropping-particle":"","family":"Processing","given":"Event","non-dropping-particle":"","parse-names":false,"suffix":""},{"dropping-particle":"","family":"Dennard","given":"Robert H.","non-dropping-particle":"","parse-names":false,"suffix":""},{"dropping-particle":"","family":"Gaensslen","given":"Fritz H.","non-dropping-particle":"","parse-names":false,"suffix":""},{"dropping-particle":"","family":"Hwa-Nien","given":"Y. U.","non-dropping-particle":"","parse-names":false,"suffix":""},{"dropping-particle":"","family":"Leo Rideout","given":"V.","non-dropping-particle":"","parse-names":false,"suffix":""},{"dropping-particle":"","family":"Bassous","given":"Ernest","non-dropping-particle":"","parse-names":false,"suffix":""},{"dropping-particle":"","family":"Leblanc","given":"Andre R. Amy","non-dropping-particle":"","parse-names":false,"suffix":""},{"dropping-particle":"","family":"Prof","given":"P I","non-dropping-particle":"","parse-names":false,"suffix":""},{"dropping-particle":"","family":"Yu","given":"Shimeng","non-dropping-particle":"","parse-names":false,"suffix":""},{"dropping-particle":"","family":"Tang","given":"Tianqi Tao","non-dropping-particle":"","parse-names":false,"suffix":""},{"dropping-particle":"","family":"Li","given":"Shiyun Shuangyang Sheng Shuai","non-dropping-particle":"","parse-names":false,"suffix":""},{"dropping-particle":"","family":"Xie","given":"Yuan Youjun","non-dropping-particle":"","parse-names":false,"suffix":""},{"dropping-particle":"","family":"Jouppi","given":"Norm","non-dropping-particle":"","parse-names":false,"suffix":""},{"dropping-particle":"","family":"Wang","given":"Zhenzhong Zhigang Zemin Zhenzhong Zhengshi Zhi Hui Zilong Zhe S. Zhaohao","non-dropping-particle":"","parse-names":false,"suffix":""},{"dropping-particle":"","family":"Guo","given":"Lilin","non-dropping-particle":"","parse-names":false,"suffix":""},{"dropping-particle":"","family":"Adjouadi","given":"Malek","non-dropping-particle":"","parse-names":false,"suffix":""},{"dropping-particle":"","family":"Hertäg","given":"Loreen","non-dropping-particle":"","parse-names":false,"suffix":""},{"dropping-particle":"","family":"Hass","given":"Joachim","non-dropping-particle":"","parse-names":false,"suffix":""},{"dropping-particle":"","family":"Golovko","given":"Tatiana","non-dropping-particle":"","parse-names":false,"suffix":""},{"dropping-particle":"","family":"Durstewitz","given":"Daniel","non-dropping-particle":"","parse-names":false,"suffix":""},{"dropping-particle":"","family":"Stefanini","given":"Fabio","non-dropping-particle":"","parse-names":false,"suffix":""},{"dropping-particle":"","family":"Neftci","given":"Emre O.","non-dropping-particle":"","parse-names":false,"suffix":""},{"dropping-particle":"","family":"Sheik","given":"Sadique","non-dropping-particle":"","parse-names":false,"suffix":""},{"dropping-particle":"","family":"Indiveri","given":"Giacomo","non-dropping-particle":"","parse-names":false,"suffix":""},{"dropping-particle":"","family":"Ma","given":"Yufei","non-dropping-particle":"","parse-names":false,"suffix":""},{"dropping-particle":"","family":"Modeling","given":"Lagrangian Method","non-dropping-particle":"","parse-names":false,"suffix":""},{"dropping-particle":"","family":"Measurement","given":"Field","non-dropping-particle":"","parse-names":false,"suffix":""},{"dropping-particle":"","family":"Snowrift","given":"O N","non-dropping-particle":"","parse-names":false,"suffix":""},{"dropping-particle":"","family":"Environmental","given":"Arid Regions","non-dropping-particle":"","parse-names":false,"suffix":""},{"dropping-particle":"","family":"Regional","given":"Shaanxi","non-dropping-particle":"","parse-names":false,"suffix":""},{"dropping-particle":"","family":"Power","given":"Electric","non-dropping-particle":"","parse-names":false,"suffix":""},{"dropping-particle":"","family":"Limited","given":"Group Company","non-dropping-particle":"","parse-names":false,"suffix":""},{"dropping-particle":"","family":"Influence","given":"T H E","non-dropping-particle":"","parse-names":false,"suffix":""},{"dropping-particle":"","family":"Snow","given":"O F","non-dropping-particle":"","parse-names":false,"suffix":""},{"dropping-particle":"","family":"On","given":"Fence","non-dropping-particle":"","parse-names":false,"suffix":""},{"dropping-particle":"","family":"Around","given":"Snow","non-dropping-particle":"","parse-names":false,"suffix":""},{"dropping-particle":"","family":"Embankment","given":"T H E","non-dropping-particle":"","parse-names":false,"suffix":""},{"dropping-particle":"","family":"Wind","given":"I N","non-dropping-particle":"","parse-names":false,"suffix":""},{"dropping-particle":"","family":"Snow","given":"Blowing","non-dropping-particle":"","parse-names":false,"suffix":""},{"dropping-particle":"","family":"Aspect","given":"O F","non-dropping-particle":"","parse-names":false,"suffix":""},{"dropping-particle":"","family":"On","given":"Ratio Rate","non-dropping-particle":"","parse-names":false,"suffix":""},{"dropping-particle":"","family":"Distribution","given":"Snow","non-dropping-particle":"","parse-names":false,"suffix":""},{"dropping-particle":"","family":"Model","given":"Around A Cuboid","non-dropping-particle":"","parse-names":false,"suffix":""},{"dropping-particle":"","family":"Simulation","given":"Numerical","non-dropping-particle":"","parse-names":false,"suffix":""},{"dropping-particle":"","family":"Of","given":"Influence","non-dropping-particle":"","parse-names":false,"suffix":""},{"dropping-particle":"","family":"On","given":"Ratio Rate","non-dropping-particle":"","parse-names":false,"suffix":""},{"dropping-particle":"","family":"Snow","given":"T H E","non-dropping-particle":"","parse-names":false,"suffix":""},{"dropping-particle":"","family":"Around","given":"Distribution","non-dropping-particle":"","parse-names":false,"suffix":""},{"dropping-particle":"","family":"Embankment","given":"T H E","non-dropping-particle":"","parse-names":false,"suffix":""},{"dropping-particle":"","family":"Engineer","given":"Senior","non-dropping-particle":"","parse-names":false,"suffix":""},{"dropping-particle":"","family":"Engineering","given":"Architecture","non-dropping-particle":"","parse-names":false,"suffix":""},{"dropping-particle":"","family":"Simulation","given":"Numerical","non-dropping-particle":"","parse-names":false,"suffix":""},{"dropping-particle":"","family":"Snowdrift","given":"O F","non-dropping-particle":"","parse-names":false,"suffix":""},{"dropping-particle":"","family":"Embankment","given":"O N","non-dropping-particle":"","parse-names":false,"suffix":""},{"dropping-particle":"","family":"Two","given":"O N","non-dropping-particle":"","parse-names":false,"suffix":""},{"dropping-particle":"","family":"Model","given":"Equation","non-dropping-particle":"","parse-names":false,"suffix":""},{"dropping-particle":"","family":"The","given":"Snow-fence O N","non-dropping-particle":"","parse-names":false,"suffix":""},{"dropping-particle":"","family":"Field","given":"Flow","non-dropping-particle":"","parse-names":false,"suffix":""},{"dropping-particle":"","family":"Embankment","given":"Around","non-dropping-particle":"","parse-names":false,"suffix":""},{"dropping-particle":"","family":"Þórðarson","given":"Skúli","non-dropping-particle":"","parse-names":false,"suffix":""},{"dropping-particle":"","family":"Centre","given":"Transportation Development","non-dropping-particle":"","parse-names":false,"suffix":""},{"dropping-particle":"","family":"Tabandeh","given":"Armin","non-dropping-particle":"","parse-names":false,"suffix":""},{"dropping-particle":"","family":"Gardoni","given":"Paolo","non-dropping-particle":"","parse-names":false,"suffix":""},{"dropping-particle":"","family":"Hinkel","given":"Kenneth M.","non-dropping-particle":"","parse-names":false,"suffix":""},{"dropping-particle":"","family":"Jr","given":"John K Hurd James H Wilson","non-dropping-particle":"","parse-names":false,"suffix":""},{"dropping-particle":"","family":"Hinkel","given":"Kenneth M.","non-dropping-particle":"","parse-names":false,"suffix":""},{"dropping-particle":"","family":"Hurd","given":"John K","non-dropping-particle":"","parse-names":false,"suffix":""},{"dropping-particle":"","family":"Wang","given":"Shulong Shuhao Shijie Shudong Shaobin Sheng Shi Yang Shuyan Siqi Shuang Jie Shaodi","non-dropping-particle":"","parse-names":false,"suffix":""},{"dropping-particle":"","family":"Li","given":"Haw Pei Haolong Huidong Hailong Huai Kun Huanzhou","non-dropping-particle":"","parse-names":false,"suffix":""},{"dropping-particle":"","family":"Tian","given":"Ruichao","non-dropping-particle":"","parse-names":false,"suffix":""},{"dropping-particle":"","family":"Wang","given":"Robert Ruichen Rucheng Ran","non-dropping-particle":"","parse-names":false,"suffix":""},{"dropping-particle":"","family":"Wang","given":"Xu Xiangyang Xiaoyuan","non-dropping-particle":"","parse-names":false,"suffix":""},{"dropping-particle":"","family":"Sun","given":"Qiji Qie","non-dropping-particle":"","parse-names":false,"suffix":""},{"dropping-particle":"","family":"Fan","given":"Jiawei","non-dropping-particle":"","parse-names":false,"suffix":""},{"dropping-particle":"","family":"Jordan","given":"Rachel E.","non-dropping-particle":"","parse-names":false,"suffix":""},{"dropping-particle":"","family":"Ge","given":"Yan Yunshan","non-dropping-particle":"","parse-names":false,"suffix":""},{"dropping-particle":"","family":"Gong","given":"Gavin","non-dropping-particle":"","parse-names":false,"suffix":""},{"dropping-particle":"","family":"He","given":"Yi Yong","non-dropping-particle":"","parse-names":false,"suffix":""},{"dropping-particle":"","family":"Bayly","given":"Andrew E","non-dropping-particle":"","parse-names":false,"suffix":""},{"dropping-particle":"","family":"Hassanpour","given":"Ali","non-dropping-particle":"","parse-names":false,"suffix":""},{"dropping-particle":"","family":"Martin","given":"Eric","non-dropping-particle":"","parse-names":false,"suffix":""},{"dropping-particle":"","family":"Sun","given":"Shoujin Shen Su Shufen","non-dropping-particle":"","parse-names":false,"suffix":""},{"dropping-particle":"","family":"National","given":"Météo-france Centre","non-dropping-particle":"","parse-names":false,"suffix":""},{"dropping-particle":"","family":"Météorologiques","given":"De Recherches","non-dropping-particle":"","parse-names":false,"suffix":""},{"dropping-particle":"De","family":"Météorologie","given":"Groupe","non-dropping-particle":"","parse-names":false,"suffix":""},{"dropping-particle":"","family":"Echelle","given":"De Moyenne","non-dropping-particle":"","parse-names":false,"suffix":""},{"dropping-particle":"","family":"Zhao","given":"Peng","non-dropping-particle":"","parse-names":false,"suffix":""},{"dropping-particle":"","family":"Xu","given":"Jinghua Junke Jifu Jipeng","non-dropping-particle":"","parse-names":false,"suffix":""},{"dropping-particle":"","family":"Ge","given":"Wei Wen Chun","non-dropping-particle":"","parse-names":false,"suffix":""},{"dropping-particle":"","family":"Wang","given":"Jing Hong Jian-ping Ping Jianshuo Junwu Junshi Jihui Jie Jianji","non-dropping-particle":"","parse-names":false,"suffix":""},{"dropping-particle":"","family":"Öì","given":"Ä Â","non-dropping-particle":"","parse-names":false,"suffix":""},{"dropping-particle":"","family":"Shuangjie","given":"Wang","non-dropping-particle":"","parse-names":false,"suffix":""},{"dropping-particle":"","family":"Long","given":"Jin","non-dropping-particle":"","parse-names":false,"suffix":""},{"dropping-particle":"","family":"Ke","given":"Mu","non-dropping-particle":"","parse-names":false,"suffix":""},{"dropping-particle":"","family":"Dongpeng","given":"Zhu","non-dropping-particle":"","parse-names":false,"suffix":""},{"dropping-particle":"","family":"Donggen","given":"Chen","non-dropping-particle":"","parse-names":false,"suffix":""},{"dropping-particle":"","family":"Yuanhong","given":"Dong","non-dropping-particle":"","parse-names":false,"suffix":""},{"dropping-particle":"","family":"Qing-bo","given":"B A I","non-dropping-particle":"","parse-names":false,"suffix":""},{"dropping-particle":"","family":"Xu","given":"L I","non-dropping-particle":"","parse-names":false,"suffix":""},{"dropping-particle":"","family":"Ya-hu","given":"Tian","non-dropping-particle":"","parse-names":false,"suffix":""},{"dropping-particle":"","family":"Jian-hong","given":"Fang","non-dropping-particle":"","parse-names":false,"suffix":""},{"dropping-particle":"","family":"Zhang","given":"Tingjun Tao Tiange C Teng","non-dropping-particle":"","parse-names":false,"suffix":""},{"dropping-particle":"","family":"Putkonen","given":"J.","non-dropping-particle":"","parse-names":false,"suffix":""},{"dropping-particle":"","family":"Roe","given":"G.","non-dropping-particle":"","parse-names":false,"suffix":""},{"dropping-particle":"","family":"Johnson","given":"Jenna B","non-dropping-particle":"","parse-names":false,"suffix":""},{"dropping-particle":"","family":"Hampshire","given":"New","non-dropping-particle":"","parse-names":false,"suffix":""},{"dropping-particle":"","family":"Contents","given":"Table O F","non-dropping-particle":"","parse-names":false,"suffix":""},{"dropping-particle":"","family":"Iwata","given":"Yukiyoshi","non-dropping-particle":"","parse-names":false,"suffix":""},{"dropping-particle":"","family":"Hayashi","given":"Masaki","non-dropping-particle":"","parse-names":false,"suffix":""},{"dropping-particle":"","family":"Suzuki","given":"Shinji Satoshi","non-dropping-particle":"","parse-names":false,"suffix":""},{"dropping-particle":"","family":"Hirota","given":"Tomoyoshi","non-dropping-particle":"","parse-names":false,"suffix":""},{"dropping-particle":"","family":"Hasegawa","given":"Shuichi","non-dropping-particle":"","parse-names":false,"suffix":""},{"dropping-particle":"","family":"Luo","given":"Lifeng","non-dropping-particle":"","parse-names":false,"suffix":""},{"dropping-particle":"","family":"Robock","given":"Alan","non-dropping-particle":"","parse-names":false,"suffix":""},{"dropping-particle":"","family":"Vinnikov","given":"Konstantin Y.","non-dropping-particle":"","parse-names":false,"suffix":""},{"dropping-particle":"","family":"Schlosser","given":"C. Adam","non-dropping-particle":"","parse-names":false,"suffix":""},{"dropping-particle":"","family":"Slater","given":"Andrew G.","non-dropping-particle":"","parse-names":false,"suffix":""},{"dropping-particle":"","family":"Boone","given":"Aaron","non-dropping-particle":"","parse-names":false,"suffix":""},{"dropping-particle":"","family":"Braden","given":"Harald","non-dropping-particle":"","parse-names":false,"suffix":""},{"dropping-particle":"","family":"Cox","given":"Peter","non-dropping-particle":"","parse-names":false,"suffix":""},{"dropping-particle":"","family":"Rosnay","given":"Patricia","non-dropping-particle":"de","parse-names":false,"suffix":""},{"dropping-particle":"","family":"Dickinson","given":"Robert E.","non-dropping-particle":"","parse-names":false,"suffix":""},{"dropping-particle":"","family":"Dai","given":"Yongjiu","non-dropping-particle":"","parse-names":false,"suffix":""},{"dropping-particle":"","family":"Duan","given":"Qingyun","non-dropping-particle":"","parse-names":false,"suffix":""},{"dropping-particle":"","family":"Etchevers","given":"Pierre","non-dropping-particle":"","parse-names":false,"suffix":""},{"dropping-particle":"","family":"Henderson-Sellers","given":"Ann","non-dropping-particle":"","parse-names":false,"suffix":""},{"dropping-particle":"","family":"Gedney","given":"Nicola","non-dropping-particle":"","parse-names":false,"suffix":""},{"dropping-particle":"","family":"Gusev","given":"Yevgeniy M.","non-dropping-particle":"","parse-names":false,"suffix":""},{"dropping-particle":"","family":"Habets","given":"Florence","non-dropping-particle":"","parse-names":false,"suffix":""},{"dropping-particle":"","family":"Kim","given":"Jinwon Jeong Hun Jeeson Jongwon","non-dropping-particle":"","parse-names":false,"suffix":""},{"dropping-particle":"","family":"Kowalczyk","given":"Eva","non-dropping-particle":"","parse-names":false,"suffix":""},{"dropping-particle":"","family":"Mitchell","given":"Kenneth","non-dropping-particle":"","parse-names":false,"suffix":""},{"dropping-particle":"","family":"Nasonova","given":"Olga N.","non-dropping-particle":"","parse-names":false,"suffix":""},{"dropping-particle":"","family":"Noilhan","given":"Joel","non-dropping-particle":"","parse-names":false,"suffix":""},{"dropping-particle":"","family":"Pitman","given":"Andrew J.","non-dropping-particle":"","parse-names":false,"suffix":""},{"dropping-particle":"","family":"Schaake","given":"John","non-dropping-particle":"","parse-names":false,"suffix":""},{"dropping-particle":"","family":"Shmakin","given":"Andrey B.","non-dropping-particle":"","parse-names":false,"suffix":""},{"dropping-particle":"","family":"Smirnova","given":"Tatiana G.","non-dropping-particle":"","parse-names":false,"suffix":""},{"dropping-particle":"","family":"Wetzel","given":"Peter","non-dropping-particle":"","parse-names":false,"suffix":""},{"dropping-particle":"","family":"Xue","given":"Yongkang","non-dropping-particle":"","parse-names":false,"suffix":""},{"dropping-particle":"","family":"Yang","given":"Zong Liang Feng","non-dropping-particle":"","parse-names":false,"suffix":""},{"dropping-particle":"","family":"Zeng","given":"Qing Cun Qiao Shi","non-dropping-particle":"","parse-names":false,"suffix":""},{"dropping-particle":"","family":"Anderson","given":"E.A.","non-dropping-particle":"","parse-names":false,"suffix":""},{"dropping-particle":"","family":"Kind","given":"R. J.","non-dropping-particle":"","parse-names":false,"suffix":""},{"dropping-particle":"","family":"Leroux","given":"Nicolas","non-dropping-particle":"","parse-names":false,"suffix":""},{"dropping-particle":"","family":"Pomeroy","given":"John W.","non-dropping-particle":"","parse-names":false,"suffix":""},{"dropping-particle":"","family":"Technische Universtität München","given":"Ludiwg-Maximilians-Universität München","non-dropping-particle":"","parse-names":false,"suffix":""},{"dropping-particle":"","family":"Shesternev","given":"D. M.","non-dropping-particle":"","parse-names":false,"suffix":""},{"dropping-particle":"","family":"Neradovskiy","given":"L G","non-dropping-particle":"","parse-names":false,"suffix":""},{"dropping-particle":"V","family":"Litovko","given":"A","non-dropping-particle":"","parse-names":false,"suffix":""},{"dropping-particle":"","family":"Sakharova","given":"Antonina","non-dropping-particle":"","parse-names":false,"suffix":""},{"dropping-particle":"","family":"Baidarashvili","given":"Marina","non-dropping-particle":"","parse-names":false,"suffix":""},{"dropping-particle":"","family":"Petriaev","given":"Andrei","non-dropping-particle":"","parse-names":false,"suffix":""},{"dropping-particle":"","family":"Czech","given":"Krzysztof Robert","non-dropping-particle":"","parse-names":false,"suffix":""},{"dropping-particle":"","family":"Gosk","given":"Wojciech","non-dropping-particle":"","parse-names":false,"suffix":""},{"dropping-particle":"","family":"Kozlov","given":"Ivan S.","non-dropping-particle":"","parse-names":false,"suffix":""},{"dropping-particle":"","family":"Rostovtseva","given":"Svetlana A.","non-dropping-particle":"","parse-names":false,"suffix":""},{"dropping-particle":"","family":"Shmulevich","given":"Mikhail I.","non-dropping-particle":"","parse-names":false,"suffix":""},{"dropping-particle":"V.","family":"Pupatenko","given":"V.","non-dropping-particle":"","parse-names":false,"suffix":""},{"dropping-particle":"","family":"Sukhobok","given":"Y. A.","non-dropping-particle":"","parse-names":false,"suffix":""},{"dropping-particle":"","family":"Stoyanovich","given":"G. M.","non-dropping-particle":"","parse-names":false,"suffix":""},{"dropping-particle":"","family":"Akkerman","given":"Gennady L.","non-dropping-particle":"","parse-names":false,"suffix":""},{"dropping-particle":"","family":"Skutina","given":"M. A.","non-dropping-particle":"","parse-names":false,"suffix":""},{"dropping-particle":"","family":"Paramonov","given":"Vladimir N.","non-dropping-particle":"","parse-names":false,"suffix":""},{"dropping-particle":"","family":"Sakharov","given":"Igor I.","non-dropping-particle":"","parse-names":false,"suffix":""},{"dropping-particle":"","family":"Ñåâåðî-âîñòî","given":"Âåñòíèê","non-dropping-particle":"","parse-names":false,"suffix":""},{"dropping-particle":"","family":"Àììîñîâà","given":"Ì Ê","non-dropping-particle":"","parse-names":false,"suffix":""},{"dropping-particle":"","family":"Johnsson","given":"Holger","non-dropping-particle":"","parse-names":false,"suffix":""},{"dropping-particle":"","family":"Lundin","given":"Lars Christer","non-dropping-particle":"","parse-names":false,"suffix":""},{"dropping-particle":"","family":"Zarling","given":"John P","non-dropping-particle":"","parse-names":false,"suffix":""},{"dropping-particle":"","family":"Piotrovich","given":"Aleksey A.","non-dropping-particle":"","parse-names":false,"suffix":""},{"dropping-particle":"","family":"Infrastructure","given":"Rail","non-dropping-particle":"","parse-names":false,"suffix":""},{"dropping-particle":"","family":"Katlein","given":"Christian","non-dropping-particle":"","parse-names":false,"suffix":""},{"dropping-particle":"","family":"Akkerman","given":"Gennady L.","non-dropping-particle":"","parse-names":false,"suffix":""},{"dropping-particle":"","family":"Akkerman","given":"Sergei","non-dropping-particle":"","parse-names":false,"suffix":""},{"dropping-particle":"","family":"Mironov","given":"Aleksandr","non-dropping-particle":"","parse-names":false,"suffix":""},{"dropping-particle":"","family":"Wang","given":"Kang L.","non-dropping-particle":"","parse-names":false,"suffix":""},{"dropping-particle":"","family":"Jafarov","given":"Elchin","non-dropping-particle":"","parse-names":false,"suffix":""},{"dropping-particle":"","family":"Overeem","given":"Irina","non-dropping-particle":"","parse-names":false,"suffix":""},{"dropping-particle":"","family":"Hirashima","given":"Hiroyuki","non-dropping-particle":"","parse-names":false,"suffix":""},{"dropping-particle":"","family":"Avanzi","given":"Francesco","non-dropping-particle":"","parse-names":false,"suffix":""},{"dropping-particle":"","family":"Yamaguchi","given":"Satoru","non-dropping-particle":"","parse-names":false,"suffix":""},{"dropping-particle":"","family":"Zhdanova","given":"Svetlana","non-dropping-particle":"","parse-names":false,"suffix":""},{"dropping-particle":"","family":"Neratova","given":"Oksana","non-dropping-particle":"","parse-names":false,"suffix":""},{"dropping-particle":"","family":"Piotrovich","given":"Aleksey A.","non-dropping-particle":"","parse-names":false,"suffix":""},{"dropping-particle":"","family":"Tukmakova","given":"Oksana","non-dropping-particle":"","parse-names":false,"suffix":""},{"dropping-particle":"","family":"Zhang","given":"A. A.","non-dropping-particle":"","parse-names":false,"suffix":""},{"dropping-particle":"","family":"Ashpiz","given":"E. S.","non-dropping-particle":"","parse-names":false,"suffix":""},{"dropping-particle":"","family":"Khrustalev","given":"L. N.","non-dropping-particle":"","parse-names":false,"suffix":""},{"dropping-particle":"","family":"Shesternev","given":"D. M.","non-dropping-particle":"","parse-names":false,"suffix":""},{"dropping-particle":"","family":"Gagarin","given":"L. A.","non-dropping-particle":"","parse-names":false,"suffix":""},{"dropping-particle":"","family":"Bazhin","given":"K. I.","non-dropping-particle":"","parse-names":false,"suffix":""},{"dropping-particle":"V.","family":"Olenchenko","given":"V.","non-dropping-particle":"","parse-names":false,"suffix":""},{"dropping-particle":"V.","family":"Ogonerov","given":"V.","non-dropping-particle":"","parse-names":false,"suffix":""},{"dropping-particle":"","family":"Qingbai","given":"Wu","non-dropping-particle":"","parse-names":false,"suffix":""},{"dropping-particle":"","family":"Neradovskii","given":"L. G.","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Autelitano","given":"Federico","non-dropping-particle":"","parse-names":false,"suffix":""},{"dropping-particle":"","family":"Giuliani","given":"Felice","non-dropping-particle":"","parse-names":false,"suffix":""},{"dropping-particle":"","family":"Qureshi","given":"Mohd Nadeem","non-dropping-particle":"","parse-names":false,"suffix":""},{"dropping-particle":"","family":"Ghosh","given":"Somnath","non-dropping-particle":"","parse-names":false,"suffix":""},{"dropping-particle":"","family":"Shiying","given":"Lin","non-dropping-particle":"","parse-names":false,"suffix":""},{"dropping-particle":"","family":"Wingtat","given":"Hung","non-dropping-particle":"","parse-names":false,"suffix":""},{"dropping-particle":"","family":"Zhen","given":"Leng","non-dropping-particle":"","parse-names":false,"suffix":""},{"dropping-particle":"","family":"Harvey","given":"John","non-dropping-particle":"","parse-names":false,"suffix":""},{"dropping-particle":"","family":"Kendall","given":"Alissa","non-dropping-particle":"","parse-names":false,"suffix":""},{"dropping-particle":"","family":"Saboori","given":"Arash","non-dropping-particle":"","parse-names":false,"suffix":""},{"dropping-particle":"","family":"Sonar","given":"Swapnil S","non-dropping-particle":"","parse-names":false,"suffix":""},{"dropping-particle":"","family":"Kategaonkar","given":"Amol H","non-dropping-particle":"","parse-names":false,"suffix":""},{"dropping-particle":"","family":"Ware","given":"Madhav N","non-dropping-particle":"","parse-names":false,"suffix":""},{"dropping-particle":"","family":"Gill","given":"Charansingh H","non-dropping-particle":"","parse-names":false,"suffix":""},{"dropping-particle":"","family":"Papargyropoulou","given":"E","non-dropping-particle":"","parse-names":false,"suffix":""},{"dropping-particle":"","family":"Padfield","given":"R","non-dropping-particle":"","parse-names":false,"suffix":""},{"dropping-particle":"","family":"Harrison","given":"O","non-dropping-particle":"","parse-names":false,"suffix":""},{"dropping-particle":"","family":"Preece","given":"C","non-dropping-particle":"","parse-names":false,"suffix":""},{"dropping-particle":"","family":"Session","given":"Bengkel","non-dropping-particle":"","parse-names":false,"suffix":""},{"dropping-particle":"","family":"The","given":"With","non-dropping-particle":"","parse-names":false,"suffix":""},{"dropping-particle":"","family":"Babangida","given":"Yusuf","non-dropping-particle":"","parse-names":false,"suffix":""},{"dropping-particle":"","family":"Aziz","given":"Md Maniruzzaman A.","non-dropping-particle":"","parse-names":false,"suffix":""},{"dropping-particle":"","family":"Anuar","given":"Khairul","non-dropping-particle":"","parse-names":false,"suffix":""},{"dropping-particle":"","family":"Abdul","given":"Farahiyah","non-dropping-particle":"","parse-names":false,"suffix":""},{"dropping-particle":"","family":"Imran","given":"Mohd","non-dropping-particle":"","parse-names":false,"suffix":""},{"dropping-particle":"","family":"Santero","given":"Nicholas J.","non-dropping-particle":"","parse-names":false,"suffix":""},{"dropping-particle":"","family":"Harvey","given":"John","non-dropping-particle":"","parse-names":false,"suffix":""},{"dropping-particle":"","family":"Horvath","given":"Arpad","non-dropping-particle":"","parse-names":false,"suffix":""},{"dropping-particle":"","family":"Hanle","given":"Lisa J","non-dropping-particle":"","parse-names":false,"suffix":""},{"dropping-particle":"","family":"Dc","given":"Washington","non-dropping-particle":"","parse-names":false,"suffix":""},{"dropping-particle":"","family":"Consulting","given":"I C F","non-dropping-particle":"","parse-names":false,"suffix":""},{"dropping-particle":"","family":"Highway","given":"Lee","non-dropping-particle":"","parse-names":false,"suffix":""},{"dropping-particle":"","family":"Entry","given":"Aggregate","non-dropping-particle":"","parse-names":false,"suffix":""},{"dropping-particle":"","family":"Santra","given":"A K","non-dropping-particle":"","parse-names":false,"suffix":""},{"dropping-particle":"","family":"Goodman","given":"D W","non-dropping-particle":"","parse-names":false,"suffix":""},{"dropping-particle":"","family":"Zaumanis","given":"Martins","non-dropping-particle":"","parse-names":false,"suffix":""},{"dropping-particle":"","family":"Mallick","given":"Rajib B","non-dropping-particle":"","parse-names":false,"suffix":""},{"dropping-particle":"","family":"Frank","given":"Robert","non-dropping-particle":"","parse-names":false,"suffix":""},{"dropping-particle":"","family":"Muniandy","given":"Ratnasamy","non-dropping-particle":"","parse-names":false,"suffix":""},{"dropping-particle":"","family":"Abdullah","given":"Khazani","non-dropping-particle":"","parse-names":false,"suffix":""},{"dropping-particle":"","family":"Mahmud","given":"Ahmad Rodzi","non-dropping-particle":"","parse-names":false,"suffix":""},{"dropping-particle":"","family":"Khalid","given":"Kaida","non-dropping-particle":"","parse-names":false,"suffix":""},{"dropping-particle":"","family":"Ismail","given":"Alyani","non-dropping-particle":"","parse-names":false,"suffix":""},{"dropping-particle":"","family":"Que","given":"Z Wang A Guo G","non-dropping-particle":"","parse-names":false,"suffix":""},{"dropping-particle":"","family":"Mroueh","given":"Ulla-maija Maija","non-dropping-particle":"","parse-names":false,"suffix":""},{"dropping-particle":"","family":"Eskola","given":"Paula","non-dropping-particle":"","parse-names":false,"suffix":""},{"dropping-particle":"","family":"Laine-Ylijoki","given":"Jutta","non-dropping-particle":"","parse-names":false,"suffix":""},{"dropping-particle":"","family":"Tam","given":"Cecilia M","non-dropping-particle":"","parse-names":false,"suffix":""},{"dropping-particle":"","family":"Energy","given":"International","non-dropping-particle":"","parse-names":false,"suffix":""},{"dropping-particle":"","family":"Gielen","given":"Dolf","non-dropping-particle":"","parse-names":false,"suffix":""},{"dropping-particle":"","family":"Renewable","given":"International","non-dropping-particle":"","parse-names":false,"suffix":""},{"dropping-particle":"","family":"Agency","given":"Energy Environmental Protection","non-dropping-particle":"","parse-names":false,"suffix":""},{"dropping-particle":"","family":"Eldin","given":"Neil N","non-dropping-particle":"","parse-names":false,"suffix":""},{"dropping-particle":"","family":"Asce","given":"M","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Xu","given":"Jinghua Junke Jifu Jipeng","non-dropping-particle":"","parse-names":false,"suffix":""},{"dropping-particle":"","family":"Zhou","given":"Wei","non-dropping-particle":"","parse-names":false,"suffix":""},{"dropping-particle":"","family":"Li","given":"Zhiwei Zhen Ping Zhaojing","non-dropping-particle":"","parse-names":false,"suffix":""},{"dropping-particle":"","family":"Wang","given":"Jing Hong Jian-ping Ping Jianshuo Junwu Junshi Jihui Jie Jianji","non-dropping-particle":"","parse-names":false,"suffix":""},{"dropping-particle":"","family":"Ma","given":"Jianxin","non-dropping-particle":"","parse-names":false,"suffix":""},{"dropping-particle":"","family":"Mok","given":"Ken L","non-dropping-particle":"","parse-names":false,"suffix":""},{"dropping-particle":"","family":"Han","given":"Song Seung H","non-dropping-particle":"","parse-names":false,"suffix":""},{"dropping-particle":"","family":"Choi","given":"Seokjin","non-dropping-particle":"","parse-names":false,"suffix":""},{"dropping-particle":"","family":"Abdullah","given":"Ahmad Zuhairi","non-dropping-particle":"","parse-names":false,"suffix":""},{"dropping-particle":"","family":"Zailani","given":"Mohamad","non-dropping-particle":"","parse-names":false,"suffix":""},{"dropping-particle":"","family":"Bakar","given":"Abu","non-dropping-particle":"","parse-names":false,"suffix":""},{"dropping-particle":"","family":"Bhatia","given":"Subhash","non-dropping-particle":"","parse-names":false,"suffix":""},{"dropping-particle":"","family":"Luckow","given":"P","non-dropping-particle":"","parse-names":false,"suffix":""},{"dropping-particle":"","family":"Wise","given":"M A","non-dropping-particle":"","parse-names":false,"suffix":""},{"dropping-particle":"","family":"Dooley","given":"J J","non-dropping-particle":"","parse-names":false,"suffix":""},{"dropping-particle":"","family":"Kim","given":"Seung Ju Sung Geun Seong Min Sungho Sunghwan H","non-dropping-particle":"","parse-names":false,"suffix":""},{"dropping-particle":"","family":"Kennedy","given":"Scott","non-dropping-particle":"","parse-names":false,"suffix":""},{"dropping-particle":"","family":"Sgouridis","given":"Sgouris","non-dropping-particle":"","parse-names":false,"suffix":""},{"dropping-particle":"","family":"Engineering","given":"Communication College Chemical","non-dropping-particle":"","parse-names":false,"suffix":""},{"dropping-particle":"","family":"Science","given":"Computer Catalyst","non-dropping-particle":"","parse-names":false,"suffix":""},{"dropping-particle":"","family":"Page","given":"Mhrd","non-dropping-particle":"","parse-names":false,"suffix":""},{"dropping-particle":"","family":"Catalytic","given":"Inhibitors","non-dropping-particle":"","parse-names":false,"suffix":""},{"dropping-particle":"","family":"Advantages","given":"Advantages","non-dropping-particle":"","parse-names":false,"suffix":""},{"dropping-particle":"","family":"Müller","given":"K","non-dropping-particle":"","parse-names":false,"suffix":""},{"dropping-particle":"","family":"Fleige","given":"M","non-dropping-particle":"","parse-names":false,"suffix":""},{"dropping-particle":"","family":"Rachow","given":"F","non-dropping-particle":"","parse-names":false,"suffix":""},{"dropping-particle":"","family":"Schmeißer","given":"D","non-dropping-particle":"","parse-names":false,"suffix":""},{"dropping-particle":"","family":"Gar","given":"Mohamed","non-dropping-particle":"","parse-names":false,"suffix":""},{"dropping-particle":"","family":"Taw","given":"Ahmed","non-dropping-particle":"","parse-names":false,"suffix":""},{"dropping-particle":"","family":"Ookawara","given":"Shinichi","non-dropping-particle":"","parse-names":false,"suffix":""},{"dropping-particle":"","family":"Hansen","given":"James","non-dropping-particle":"","parse-names":false,"suffix":""},{"dropping-particle":"","family":"Kharecha","given":"Pushker","non-dropping-particle":"","parse-names":false,"suffix":""},{"dropping-particle":"","family":"Sato","given":"Makiko","non-dropping-particle":"","parse-names":false,"suffix":""},{"dropping-particle":"","family":"Masson-delmotte","given":"Valerie","non-dropping-particle":"","parse-names":false,"suffix":""},{"dropping-particle":"","family":"Ackerman","given":"Frank","non-dropping-particle":"","parse-names":false,"suffix":""},{"dropping-particle":"","family":"Beerling","given":"David J","non-dropping-particle":"","parse-names":false,"suffix":""},{"dropping-particle":"","family":"Hearty","given":"Paul J","non-dropping-particle":"","parse-names":false,"suffix":""},{"dropping-particle":"","family":"Hoegh-guldberg","given":"Ove","non-dropping-particle":"","parse-names":false,"suffix":""},{"dropping-particle":"","family":"Hsu","given":"Shi-ling","non-dropping-particle":"","parse-names":false,"suffix":""},{"dropping-particle":"","family":"Parmesan","given":"Camille","non-dropping-particle":"","parse-names":false,"suffix":""},{"dropping-particle":"","family":"Rockstrom","given":"Johan","non-dropping-particle":"","parse-names":false,"suffix":""},{"dropping-particle":"","family":"Rohling","given":"Eelco J","non-dropping-particle":"","parse-names":false,"suffix":""},{"dropping-particle":"","family":"Sachs","given":"Jeffrey","non-dropping-particle":"","parse-names":false,"suffix":""},{"dropping-particle":"","family":"Smith","given":"Pete M.","non-dropping-particle":"","parse-names":false,"suffix":""},{"dropping-particle":"","family":"Steffen","given":"Konrad","non-dropping-particle":"","parse-names":false,"suffix":""},{"dropping-particle":"","family":"Leofanti","given":"G","non-dropping-particle":"","parse-names":false,"suffix":""},{"dropping-particle":"","family":"Tozzola","given":"G","non-dropping-particle":"","parse-names":false,"suffix":""},{"dropping-particle":"","family":"Padovan","given":"M","non-dropping-particle":"","parse-names":false,"suffix":""},{"dropping-particle":"","family":"Petrini","given":"G","non-dropping-particle":"","parse-names":false,"suffix":""},{"dropping-particle":"","family":"Bordiga","given":"S","non-dropping-particle":"","parse-names":false,"suffix":""},{"dropping-particle":"","family":"Zecchina","given":"A","non-dropping-particle":"","parse-names":false,"suffix":""},{"dropping-particle":"","family":"Lefebvre","given":"Jonathan","non-dropping-particle":"","parse-names":false,"suffix":""},{"dropping-particle":"","family":"Friedemann","given":"M","non-dropping-particle":"","parse-names":false,"suffix":""},{"dropping-particle":"","family":"Manuel","given":"G","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dropping-particle":"","family":"Chapters","given":"Advance","non-dropping-particle":"","parse-names":false,"suffix":""},{"dropping-particle":"","family":"Fourth","given":"F O R","non-dropping-particle":"","parse-names":false,"suffix":""},{"dropping-particle":"","family":"Muroyama","given":"Hiroki","non-dropping-particle":"","parse-names":false,"suffix":""},{"dropping-particle":"","family":"Tsuda","given":"Yuji","non-dropping-particle":"","parse-names":false,"suffix":""},{"dropping-particle":"","family":"Asakoshi","given":"Toshiki","non-dropping-particle":"","parse-names":false,"suffix":""},{"dropping-particle":"","family":"Masitah","given":"Hasan","non-dropping-particle":"","parse-names":false,"suffix":""},{"dropping-particle":"","family":"Okanishi","given":"Takeou","non-dropping-particle":"","parse-names":false,"suffix":""},{"dropping-particle":"","family":"Matsui","given":"Toshiaki","non-dropping-particle":"","parse-names":false,"suffix":""},{"dropping-particle":"","family":"Su","given":"Xiaosi Xiong","non-dropping-particle":"","parse-names":false,"suffix":""},{"dropping-particle":"","family":"Xu","given":"Jinghua Junke Jifu Jipeng","non-dropping-particle":"","parse-names":false,"suffix":""},{"dropping-particle":"","family":"Liang","given":"Binglian","non-dropping-particle":"","parse-names":false,"suffix":""},{"dropping-particle":"","family":"Duan","given":"Hongmin","non-dropping-particle":"","parse-names":false,"suffix":""},{"dropping-particle":"","family":"Hou","given":"Baolin","non-dropping-particle":"","parse-names":false,"suffix":""},{"dropping-particle":"","family":"Huang","given":"Yanqiu Yue Yanqiang Yuchun","non-dropping-particle":"","parse-names":false,"suffix":""},{"dropping-particle":"","family":"Schlereth","given":"David","non-dropping-particle":"","parse-names":false,"suffix":""},{"dropping-particle":"","family":"Hinrichsen","given":"Olaf","non-dropping-particle":"","parse-names":false,"suffix":""},{"dropping-particle":"","family":"Arnold","given":"Jacob W","non-dropping-particle":"","parse-names":false,"suffix":""},{"dropping-particle":"","family":"Behnia","given":"Behzad","non-dropping-particle":"","parse-names":false,"suffix":""},{"dropping-particle":"","family":"Mcgovern","given":"Megan E","non-dropping-particle":"","parse-names":false,"suffix":""},{"dropping-particle":"","family":"Hill","given":"By Corina Brain","non-dropping-particle":"","parse-names":false,"suffix":""},{"dropping-particle":"","family":"Buttlar","given":"William G","non-dropping-particle":"","parse-names":false,"suffix":""},{"dropping-particle":"","family":"Reis","given":"Henrique","non-dropping-particle":"","parse-names":false,"suffix":""},{"dropping-particle":"","family":"Thomas","given":"M D A","non-dropping-particle":"","parse-names":false,"suffix":""},{"dropping-particle":"","family":"Shehata","given":"M H","non-dropping-particle":"","parse-names":false,"suffix":""},{"dropping-particle":"","family":"Shashiprakash","given":"S G","non-dropping-particle":"","parse-names":false,"suffix":""},{"dropping-particle":"","family":"Hopkins","given":"D S","non-dropping-particle":"","parse-names":false,"suffix":""},{"dropping-particle":"","family":"Cail","given":"K","non-dropping-particle":"","parse-names":false,"suffix":""},{"dropping-particle":"","family":"Eldin","given":"By Neil N","non-dropping-particle":"","parse-names":false,"suffix":""},{"dropping-particle":"","family":"Senouci","given":"Ahmed B","non-dropping-particle":"","parse-names":false,"suffix":""},{"dropping-particle":"","family":"Geng","given":"Yong","non-dropping-particle":"","parse-names":false,"suffix":""},{"dropping-particle":"","family":"Fu","given":"Jia","non-dropping-particle":"","parse-names":false,"suffix":""},{"dropping-particle":"","family":"Sarkis","given":"Joseph","non-dropping-particle":"","parse-names":false,"suffix":""},{"dropping-particle":"","family":"Xue","given":"Bing","non-dropping-particle":"","parse-names":false,"suffix":""},{"dropping-particle":"","family":"Karimkashi","given":"Shervin","non-dropping-particle":"","parse-names":false,"suffix":""},{"dropping-particle":"","family":"Amidpour","given":"Majid","non-dropping-particle":"","parse-names":false,"suffix":""},{"dropping-particle":"","family":"Tonn","given":"Bruce","non-dropping-particle":"","parse-names":false,"suffix":""},{"dropping-particle":"","family":"Frymier","given":"Paul D","non-dropping-particle":"","parse-names":false,"suffix":""},{"dropping-particle":"","family":"Stiefel","given":"Dorian","non-dropping-particle":"","parse-names":false,"suffix":""},{"dropping-particle":"","family":"Skinner","given":"Leah Soro","non-dropping-particle":"","parse-names":false,"suffix":""},{"dropping-particle":"","family":"Suraweera","given":"Nethika","non-dropping-particle":"","parse-names":false,"suffix":""},{"dropping-particle":"","family":"Tuck","given":"Rachel","non-dropping-particle":"","parse-names":false,"suffix":""},{"dropping-particle":"","family":"Spectroscopy","given":"Molecul A R","non-dropping-particle":"","parse-names":false,"suffix":""},{"dropping-particle":"","family":"Ft-ir","given":"Full-featured Software","non-dropping-particle":"","parse-names":false,"suffix":""},{"dropping-particle":"","family":"Law","given":"Beer Beverly Elizabeth","non-dropping-particle":"","parse-names":false,"suffix":""},{"dropping-particle":"","family":"Document","given":"About This","non-dropping-particle":"","parse-names":false,"suffix":""},{"dropping-particle":"","family":"Analyst","given":"About T Q","non-dropping-particle":"","parse-names":false,"suffix":""},{"dropping-particle":"","family":"Analyst","given":"T Q","non-dropping-particle":"","parse-names":false,"suffix":""},{"dropping-particle":"","family":"Emea","given":"The","non-dropping-particle":"","parse-names":false,"suffix":""},{"dropping-particle":"","family":"Wavenumber","given":"Maximum","non-dropping-particle":"","parse-names":false,"suffix":""},{"dropping-particle":"","family":"Analyst","given":"T Q","non-dropping-particle":"","parse-names":false,"suffix":""},{"dropping-particle":"","family":"Analyst","given":"T Q","non-dropping-particle":"","parse-names":false,"suffix":""},{"dropping-particle":"","family":"Scores","given":"Principal Component","non-dropping-particle":"","parse-names":false,"suffix":""},{"dropping-particle":"","family":"Scores","given":"Principal Component","non-dropping-particle":"","parse-names":false,"suffix":""},{"dropping-particle":"","family":"Compare","given":"Q C","non-dropping-particle":"","parse-names":false,"suffix":""},{"dropping-particle":"","family":"Outlier","given":"Spectrum","non-dropping-particle":"","parse-names":false,"suffix":""},{"dropping-particle":"","family":"Index","given":"The","non-dropping-particle":"","parse-names":false,"suffix":""},{"dropping-particle":"","family":"Validation","given":"External","non-dropping-particle":"","parse-names":false,"suffix":""},{"dropping-particle":"","family":"Multiple","given":"Quantify","non-dropping-particle":"","parse-names":false,"suffix":""},{"dropping-particle":"","family":"Scale","given":"Baseline","non-dropping-particle":"","parse-names":false,"suffix":""},{"dropping-particle":"","family":"Coefficient","given":"Correlation","non-dropping-particle":"","parse-names":false,"suffix":""},{"dropping-particle":"","family":"Analyst","given":"T Q","non-dropping-particle":"","parse-names":false,"suffix":""},{"dropping-particle":"","family":"Analyst","given":"T Q","non-dropping-particle":"","parse-names":false,"suffix":""},{"dropping-particle":"","family":"Spectra","given":"Use Processed","non-dropping-particle":"","parse-names":false,"suffix":""},{"dropping-particle":"","family":"Usage","given":"The","non-dropping-particle":"","parse-names":false,"suffix":""},{"dropping-particle":"","family":"Commands","given":"D D E","non-dropping-particle":"","parse-names":false,"suffix":""},{"dropping-particle":"","family":"Names","given":"Class Component","non-dropping-particle":"","parse-names":false,"suffix":""},{"dropping-particle":"","family":"Names","given":"Class Component","non-dropping-particle":"","parse-names":false,"suffix":""},{"dropping-particle":"","family":"Summary","given":"Multiple","non-dropping-particle":"","parse-names":false,"suffix":""},{"dropping-particle":"","family":"Pointer","given":"Mem","non-dropping-particle":"","parse-names":false,"suffix":""},{"dropping-particle":"","family":"Analyst","given":"T Q","non-dropping-particle":"","parse-names":false,"suffix":""},{"dropping-particle":"","family":"Analyst","given":"T Q","non-dropping-particle":"","parse-names":false,"suffix":""},{"dropping-particle":"","family":"Verification","given":"Valpro Algorithm","non-dropping-particle":"","parse-names":false,"suffix":""},{"dropping-particle":"","family":"Analyst","given":"T Q","non-dropping-particle":"","parse-names":false,"suffix":""},{"dropping-particle":"","family":"Kim","given":"Yongjoo Yeongmin Youngwook Min Seog","non-dropping-particle":"","parse-names":false,"suffix":""},{"dropping-particle":"","family":"Asce","given":"S M","non-dropping-particle":"","parse-names":false,"suffix":""},{"dropping-particle":"","family":"Lee","given":"Hosin David Hyounkyu Hao Yang Hochul Hyun Taek","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Segui","given":"P","non-dropping-particle":"","parse-names":false,"suffix":""},{"dropping-particle":"","family":"Aubert","given":"J E","non-dropping-particle":"","parse-names":false,"suffix":""},{"dropping-particle":"","family":"Husson","given":"B","non-dropping-particle":"","parse-names":false,"suffix":""},{"dropping-particle":"","family":"Measson","given":"M","non-dropping-particle":"","parse-names":false,"suffix":""},{"dropping-particle":"","family":"Lower","given":"Getting","non-dropping-particle":"","parse-names":false,"suffix":""},{"dropping-particle":"","family":"Safuan","given":"Ahmad","non-dropping-particle":"","parse-names":false,"suffix":""},{"dropping-particle":"","family":"Borhan","given":"Bin","non-dropping-particle":"","parse-names":false,"suffix":""},{"dropping-particle":"","family":"Farhana","given":"Nur","non-dropping-particle":"","parse-names":false,"suffix":""},{"dropping-particle":"","family":"Hasmuni","given":"Binti","non-dropping-particle":"","parse-names":false,"suffix":""},{"dropping-particle":"","family":"Ravindra","given":"Khaiwal","non-dropping-particle":"","parse-names":false,"suffix":""},{"dropping-particle":"","family":"Sokhi","given":"Ranjeet","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Jiménez","given":"J R","non-dropping-particle":"","parse-names":false,"suffix":""},{"dropping-particle":"","family":"Ayuso","given":"J","non-dropping-particle":"","parse-names":false,"suffix":""},{"dropping-particle":"","family":"López","given":"M","non-dropping-particle":"","parse-names":false,"suffix":""},{"dropping-particle":"","family":"Fernández","given":"J M","non-dropping-particle":"","parse-names":false,"suffix":""},{"dropping-particle":"De","family":"Brito","given":"J","non-dropping-particle":"","parse-names":false,"suffix":""},{"dropping-particle":"","family":"Yan","given":"Jinhai","non-dropping-particle":"","parse-names":false,"suffix":""},{"dropping-particle":"","family":"Zhu","given":"Haoran","non-dropping-particle":"","parse-names":false,"suffix":""},{"dropping-particle":"","family":"Zhang","given":"Zhixiang Zhiqing","non-dropping-particle":"","parse-names":false,"suffix":""},{"dropping-particle":"","family":"Gao","given":"Lei","non-dropping-particle":"","parse-names":false,"suffix":""},{"dropping-particle":"","family":"Charmot","given":"Stephane","non-dropping-particle":"","parse-names":false,"suffix":""},{"dropping-particle":"","family":"Golestani","given":"Behnam","non-dropping-particle":"","parse-names":false,"suffix":""},{"dropping-particle":"","family":"Damtoft","given":"J S","non-dropping-particle":"","parse-names":false,"suffix":""},{"dropping-particle":"","family":"Lukasik","given":"J","non-dropping-particle":"","parse-names":false,"suffix":""},{"dropping-particle":"","family":"Herfort","given":"D","non-dropping-particle":"","parse-names":false,"suffix":""},{"dropping-particle":"","family":"Sorrentino","given":"D","non-dropping-particle":"","parse-names":false,"suffix":""},{"dropping-particle":"","family":"Gartner","given":"E M","non-dropping-particle":"","parse-names":false,"suffix":""},{"dropping-particle":"","family":"Spence","given":"Robin","non-dropping-particle":"","parse-names":false,"suffix":""},{"dropping-particle":"","family":"Mulligant","given":"Helen","non-dropping-particle":"","parse-names":false,"suffix":""},{"dropping-particle":"","family":"Naik","given":"Tarun R","non-dropping-particle":"","parse-names":false,"suffix":""},{"dropping-particle":"","family":"Asce","given":"F","non-dropping-particle":"","parse-names":false,"suffix":""},{"dropping-particle":"","family":"Nurhadi","given":"Lisiana","non-dropping-particle":"","parse-names":false,"suffix":""},{"dropping-particle":"","family":"Ny","given":"Henrik","non-dropping-particle":"","parse-names":false,"suffix":""},{"dropping-particle":"","family":"Rob","given":"Karl-henrik","non-dropping-particle":"","parse-names":false,"suffix":""},{"dropping-particle":"","family":"Bor","given":"Sven","non-dropping-particle":"","parse-names":false,"suffix":""},{"dropping-particle":"","family":"Trygg","given":"Louise","non-dropping-particle":"","parse-names":false,"suffix":""},{"dropping-particle":"","family":"Liu","given":"Hongxia Haijun Hongbo Huiran Hengwei Hongchao","non-dropping-particle":"","parse-names":false,"suffix":""},{"dropping-particle":"","family":"Liang","given":"Xiaoyuan Feng","non-dropping-particle":"","parse-names":false,"suffix":""},{"dropping-particle":"","family":"Blankendaal","given":"Tom","non-dropping-particle":"","parse-names":false,"suffix":""},{"dropping-particle":"","family":"Schuur","given":"Peter","non-dropping-particle":"","parse-names":false,"suffix":""},{"dropping-particle":"","family":"Voordijk","given":"Hans","non-dropping-particle":"","parse-names":false,"suffix":""},{"dropping-particle":"","family":"Park","given":"Kwangho Kyeong Hyeon","non-dropping-particle":"","parse-names":false,"suffix":""},{"dropping-particle":"","family":"Hwang","given":"Yongwoo","non-dropping-particle":"","parse-names":false,"suffix":""},{"dropping-particle":"","family":"Seo","given":"Seongwon","non-dropping-particle":"","parse-names":false,"suffix":""},{"dropping-particle":"","family":"Asce","given":"M","non-dropping-particle":"","parse-names":false,"suffix":""},{"dropping-particle":"","family":"Seo","given":"Hyungjoon","non-dropping-particle":"","parse-names":false,"suffix":""},{"dropping-particle":"","family":"Mazumder","given":"Mithil","non-dropping-particle":"","parse-names":false,"suffix":""},{"dropping-particle":"","family":"Sriraman","given":"Vedaraman","non-dropping-particle":"","parse-names":false,"suffix":""},{"dropping-particle":"","family":"Kim","given":"Hyungwon Hyung-seok Hwan Hyoungkwan Jung Kyu","non-dropping-particle":"","parse-names":false,"suffix":""},{"dropping-particle":"","family":"Lee","given":"Soon-jae J. Sanghyun Sae Ha Seong-ho Sung Kuk","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than","given":"S Ranji","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given":"S","non-dropping-particle":"","parse-names":false,"suffix":""},{"dropping-particle":"","family":"Ranjithan","given":"S Ranji","non-dropping-particle":"","parse-names":false,"suffix":""},{"dropping-particle":"","family":"Fern","given":"Gonzalo","non-dropping-particle":"","parse-names":false,"suffix":""},{"dropping-particle":"","family":"Makmal","given":"Unit Pengurusan","non-dropping-particle":"","parse-names":false,"suffix":""},{"dropping-particle":"","family":"Mavroulidou","given":"M","non-dropping-particle":"","parse-names":false,"suffix":""},{"dropping-particle":"","family":"Morrison","given":"T","non-dropping-particle":"","parse-names":false,"suffix":""},{"dropping-particle":"","family":"Unsworth","given":"C","non-dropping-particle":"","parse-names":false,"suffix":""},{"dropping-particle":"","family":"Gunn","given":"M J","non-dropping-particle":"","parse-names":false,"suffix":""},{"dropping-particle":"","family":"Built","given":"A Sustainable","non-dropping-particle":"","parse-names":false,"suffix":""},{"dropping-particle":"","family":"National","given":"Environment","non-dropping-particle":"","parse-names":false,"suffix":""},{"dropping-particle":"","family":"Tam","given":"Vivian W Y","non-dropping-particle":"","parse-names":false,"suffix":""},{"dropping-particle":"","family":"Tam","given":"Cecilia M","non-dropping-particle":"","parse-names":false,"suffix":""},{"dropping-particle":"","family":"Safuan","given":"Ahmad","non-dropping-particle":"","parse-names":false,"suffix":""},{"dropping-particle":"","family":"Borhan","given":"Bin","non-dropping-particle":"","parse-names":false,"suffix":""},{"dropping-particle":"","family":"Hasmuni","given":"Nur Farhana","non-dropping-particle":"","parse-names":false,"suffix":""},{"dropping-particle":"","family":"Moreno","given":"Fernando","non-dropping-particle":"","parse-names":false,"suffix":""},{"dropping-particle":"","family":"Rubio","given":"María Carmen","non-dropping-particle":"","parse-names":false,"suffix":""},{"dropping-particle":"","family":"Achal","given":"Varenyam","non-dropping-particle":"","parse-names":false,"suffix":""},{"dropping-particle":"","family":"Mukherjee","given":"Abhijit Amlan","non-dropping-particle":"","parse-names":false,"suffix":""},{"dropping-particle":"","family":"Info","given":"Article","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Beuls","given":"Antoine","non-dropping-particle":"","parse-names":false,"suffix":""},{"dropping-particle":"","family":"Swalus","given":"Colas","non-dropping-particle":"","parse-names":false,"suffix":""},{"dropping-particle":"","family":"Jacquemin","given":"Marc","non-dropping-particle":"","parse-names":false,"suffix":""},{"dropping-particle":"","family":"Heyen","given":"George","non-dropping-particle":"","parse-names":false,"suffix":""},{"dropping-particle":"","family":"Karelovic","given":"Alejandro","non-dropping-particle":"","parse-names":false,"suffix":""},{"dropping-particle":"","family":"Ruiz","given":"Patricio","non-dropping-particle":"","parse-names":false,"suffix":""},{"dropping-particle":"","family":"Marland","given":"By G R E G G","non-dropping-particle":"","parse-names":false,"suffix":""},{"dropping-particle":"","family":"Rotty","given":"Ralph M","non-dropping-particle":"","parse-names":false,"suffix":""},{"dropping-particle":"","family":"Ridge","given":"Oak","non-dropping-particle":"","parse-names":false,"suffix":""},{"dropping-particle":"","family":"Universities","given":"Associated","non-dropping-particle":"","parse-names":false,"suffix":""},{"dropping-particle":"","family":"Ã","given":"Jacqueline Glass Joseph Romm Jon Gibbins","non-dropping-particle":"","parse-names":false,"suffix":""},{"dropping-particle":"","family":"Dainty","given":"Andrew R J","non-dropping-particle":"","parse-names":false,"suffix":""},{"dropping-particle":"","family":"Gibb","given":"Alistair G F","non-dropping-particle":"","parse-names":false,"suffix":""},{"dropping-particle":"","family":"Shen","given":"Shihui Shizhao","non-dropping-particle":"","parse-names":false,"suffix":""},{"dropping-particle":"","family":"Burton","given":"Maria","non-dropping-particle":"","parse-names":false,"suffix":""},{"dropping-particle":"","family":"Jobson","given":"Bertram","non-dropping-particle":"","parse-names":false,"suffix":""},{"dropping-particle":"","family":"Haselbach","given":"Liv","non-dropping-particle":"","parse-names":false,"suffix":""},{"dropping-particle":"","family":"Jambor","given":"Boris","non-dropping-particle":"","parse-names":false,"suffix":""},{"dropping-particle":"","family":"Hájeková","given":"Elena","non-dropping-particle":"","parse-names":false,"suffix":""},{"dropping-particle":"","family":"Samuels","given":"John M","non-dropping-particle":"","parse-names":false,"suffix":""},{"dropping-particle":"","family":"Planning","given":"Senior Vice President-operations","non-dropping-particle":"","parse-names":false,"suffix":""},{"dropping-particle":"","family":"Corporation","given":"Norfolk Southern","non-dropping-particle":"","parse-names":false,"suffix":""},{"dropping-particle":"","family":"Warne","given":"Vice Thomas R","non-dropping-particle":"","parse-names":false,"suffix":""},{"dropping-particle":"","family":"Dot","given":"Utah","non-dropping-particle":"","parse-names":false,"suffix":""},{"dropping-particle":"","family":"Ankner","given":"William D","non-dropping-particle":"","parse-names":false,"suffix":""},{"dropping-particle":"","family":"Dot","given":"Rhode Island","non-dropping-particle":"","parse-names":false,"suffix":""},{"dropping-particle":"","family":"Barry","given":"Thomas F","non-dropping-particle":"","parse-names":false,"suffix":""},{"dropping-particle":"","family":"Transportation","given":"Secretary","non-dropping-particle":"","parse-names":false,"suffix":""},{"dropping-particle":"","family":"Dot","given":"Florida","non-dropping-particle":"","parse-names":false,"suffix":""},{"dropping-particle":"","family":"Page","given":"Gale C Geosciences","non-dropping-particle":"","parse-names":false,"suffix":""},{"dropping-particle":"","family":"Dot","given":"Florida","non-dropping-particle":"","parse-names":false,"suffix":""},{"dropping-particle":"","family":"Access","given":"Open","non-dropping-particle":"","parse-names":false,"suffix":""},{"dropping-particle":"Van Der","family":"Werf","given":"Edwin","non-dropping-particle":"","parse-names":false,"suffix":""},{"dropping-particle":"","family":"Maria","given":"Corrado Di Cristina","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Report","given":"Final","non-dropping-particle":"","parse-names":false,"suffix":""},{"dropping-particle":"","family":"Carlson","given":"Annelie","non-dropping-particle":"","parse-names":false,"suffix":""},{"dropping-particle":"","family":"Olu","given":"Akin","non-dropping-particle":"","parse-names":false,"suffix":""},{"dropping-particle":"","family":"Hain","given":"Rosli","non-dropping-particle":"","parse-names":false,"suffix":""},{"dropping-particle":"","family":"Butt","given":"Ali Azhar","non-dropping-particle":"","parse-names":false,"suffix":""},{"dropping-particle":"","family":"Mirzadeh","given":"Iman","non-dropping-particle":"","parse-names":false,"suffix":""},{"dropping-particle":"","family":"Toller","given":"Susanna","non-dropping-particle":"","parse-names":false,"suffix":""},{"dropping-particle":"","family":"Birgisson","given":"Björn","non-dropping-particle":"","parse-names":false,"suffix":""},{"dropping-particle":"","family":"Ockwell","given":"David G","non-dropping-particle":"","parse-names":false,"suffix":""},{"dropping-particle":"","family":"Watson","given":"Jim","non-dropping-particle":"","parse-names":false,"suffix":""},{"dropping-particle":"","family":"Mackerron","given":"Gordon","non-dropping-particle":"","parse-names":false,"suffix":""},{"dropping-particle":"","family":"Pal","given":"Prosanto","non-dropping-particle":"","parse-names":false,"suffix":""},{"dropping-particle":"","family":"Yamin","given":"Farhana","non-dropping-particle":"","parse-names":false,"suffix":""},{"dropping-particle":"","family":"Moradi","given":"A M","non-dropping-particle":"","parse-names":false,"suffix":""},{"dropping-particle":"","family":"Hosseini","given":"S B","non-dropping-particle":"","parse-names":false,"suffix":""},{"dropping-particle":"","family":"Yazdani","given":"H","non-dropping-particle":"","parse-names":false,"suffix":""},{"dropping-particle":"","family":"Kim","given":"Yongjoo Yeongmin Youngwook Min Seog","non-dropping-particle":"","parse-names":false,"suffix":""},{"dropping-particle":"","family":"Asce","given":"A M","non-dropping-particle":"","parse-names":false,"suffix":""},{"dropping-particle":"","family":"Lee","given":"Hosin David Hyounkyu Hao Yang Hochul Hyun Taek","non-dropping-particle":"","parse-names":false,"suffix":""},{"dropping-particle":"","family":"Asce","given":"A M","non-dropping-particle":"","parse-names":false,"suffix":""},{"dropping-particle":"","family":"Ã","given":"Adrian Pitts","non-dropping-particle":"","parse-names":false,"suffix":""},{"dropping-particle":"","family":"Grainger","given":"Alan","non-dropping-particle":"","parse-names":false,"suffix":""},{"dropping-particle":"","family":"Hammond","given":"G P","non-dropping-particle":"","parse-names":false,"suffix":""},{"dropping-particle":"","family":"Jones","given":"C I","non-dropping-particle":"","parse-names":false,"suffix":""},{"dropping-particle":"","family":"Malhi","given":"Yadvinder","non-dropping-particle":"","parse-names":false,"suffix":""},{"dropping-particle":"","family":"Grace","given":"John","non-dropping-particle":"","parse-names":false,"suffix":""},{"dropping-particle":"","family":"Chua","given":"Shing Chyi","non-dropping-particle":"","parse-names":false,"suffix":""},{"dropping-particle":"","family":"Oh","given":"Tick Hui","non-dropping-particle":"","parse-names":false,"suffix":""},{"dropping-particle":"","family":"Casey","given":"Donnchadh","non-dropping-particle":"","parse-names":false,"suffix":""},{"dropping-particle":"","family":"Mcnally","given":"Ciaran","non-dropping-particle":"","parse-names":false,"suffix":""},{"dropping-particle":"","family":"Gibney","given":"Amanda","non-dropping-particle":"","parse-names":false,"suffix":""},{"dropping-particle":"","family":"Gilchrist","given":"Michael D","non-dropping-particle":"","parse-names":false,"suffix":""},{"dropping-particle":"","family":"Chandrappa","given":"Anush K","non-dropping-particle":"","parse-names":false,"suffix":""},{"dropping-particle":"","family":"Biligiri","given":"Krishna Prapoorna","non-dropping-particle":"","parse-names":false,"suffix":""},{"dropping-particle":"","family":"Trumbore","given":"David C","non-dropping-particle":"","parse-names":false,"suffix":""},{"dropping-particle":"","family":"Ventura","given":"Anne","non-dropping-particle":"","parse-names":false,"suffix":""},{"dropping-particle":"","family":"Sharma","given":"Ananya Ajit","non-dropping-particle":"","parse-names":false,"suffix":""},{"dropping-particle":"","family":"Lee","given":"Byeong-kyu Kyu","non-dropping-particle":"","parse-names":false,"suffix":""},{"dropping-particle":"","family":"Chehovits","given":"Jim","non-dropping-particle":"","parse-names":false,"suffix":""},{"dropping-particle":"","family":"Galehouse","given":"Larry","non-dropping-particle":"","parse-names":false,"suffix":""},{"dropping-particle":"","family":"Yan","given":"Xiaoyu","non-dropping-particle":"","parse-names":false,"suffix":""},{"dropping-particle":"","family":"Crookes","given":"Roy J.","non-dropping-particle":"","parse-names":false,"suffix":""},{"dropping-particle":"","family":"Law","given":"Beer Beverly Elizabeth","non-dropping-particle":"","parse-names":false,"suffix":""},{"dropping-particle":"","family":"Harmon","given":"Mark E","non-dropping-particle":"","parse-names":false,"suffix":""},{"dropping-particle":"","family":"Elizabeth","given":"Beverly","non-dropping-particle":"","parse-names":false,"suffix":""},{"dropping-particle":"","family":"Harmon","given":"Mark E","non-dropping-particle":"","parse-names":false,"suffix":""},{"dropping-particle":"","family":"Carpenter","given":"Samuel H","non-dropping-particle":"","parse-names":false,"suffix":""},{"dropping-particle":"","family":"Zanetti","given":"Maria Chiara","non-dropping-particle":"","parse-names":false,"suffix":""},{"dropping-particle":"","family":"Santagata","given":"Ezio","non-dropping-particle":"","parse-names":false,"suffix":""},{"dropping-particle":"","family":"Fiore","given":"Silvia","non-dropping-particle":"","parse-names":false,"suffix":""},{"dropping-particle":"","family":"Ruffino","given":"Barbara","non-dropping-particle":"","parse-names":false,"suffix":""},{"dropping-particle":"","family":"Dalmazzo","given":"Davide","non-dropping-particle":"","parse-names":false,"suffix":""},{"dropping-particle":"","family":"Lanotte","given":"Michele","non-dropping-particle":"","parse-names":false,"suffix":""},{"dropping-particle":"","family":"Peng","given":"Bo","non-dropping-particle":"","parse-names":false,"suffix":""},{"dropping-particle":"","family":"Cai","given":"Chen Chunli","non-dropping-particle":"","parse-names":false,"suffix":""},{"dropping-particle":"","family":"Yin","given":"Guangkai","non-dropping-particle":"","parse-names":false,"suffix":""},{"dropping-particle":"","family":"Li","given":"Wenying Wenyan Wenbin","non-dropping-particle":"","parse-names":false,"suffix":""},{"dropping-particle":"","family":"Zhan","given":"Yaowen","non-dropping-particle":"","parse-names":false,"suffix":""},{"dropping-particle":"","family":"Eng","given":"J Civil Environ","non-dropping-particle":"","parse-names":false,"suffix":""},{"dropping-particle":"","family":"Kar","given":"Siksha Swaroopa","non-dropping-particle":"","parse-names":false,"suffix":""},{"dropping-particle":"","family":"Behl","given":"Ambika","non-dropping-particle":"","parse-names":false,"suffix":""},{"dropping-particle":"","family":"Shukla","given":"Arvind Kumar Amit Kumar Arvind Kumar Anuradha","non-dropping-particle":"","parse-names":false,"suffix":""},{"dropping-particle":"","family":"Jain","given":"Pranjal Pramod Kumar P.K.","non-dropping-particle":"","parse-names":false,"suffix":""},{"dropping-particle":"","family":"Kim","given":"Yongjoo Yeongmin Youngwook Min Seog","non-dropping-particle":"","parse-names":false,"suffix":""},{"dropping-particle":"","family":"Asce","given":"M","non-dropping-particle":"","parse-names":false,"suffix":""},{"dropping-particle":"","family":"Lee","given":"Hosin David Hyounkyu Hao Yang Hochul Hyun Taek","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Liu","given":"By Chang Bolan Bin Bo","non-dropping-particle":"","parse-names":false,"suffix":""},{"dropping-particle":"","family":"Li","given":"Fengfu","non-dropping-particle":"","parse-names":false,"suffix":""},{"dropping-particle":"","family":"Ma","given":"Lan Lai-peng","non-dropping-particle":"","parse-names":false,"suffix":""},{"dropping-particle":"","family":"Cheng","given":"Hui-ming Huigao H.D.","non-dropping-particle":"","parse-names":false,"suffix":""},{"dropping-particle":"","family":"Wang","given":"Guofeng Gingan Guosheng Guilan","non-dropping-particle":"","parse-names":false,"suffix":""},{"dropping-particle":"","family":"Zhang","given":"Yazhou Yue Yongmei Yunling Youguang","non-dropping-particle":"","parse-names":false,"suffix":""},{"dropping-particle":"","family":"Li","given":"Jiancheng Zhong Jingjie Jingbo Ping","non-dropping-particle":"","parse-names":false,"suffix":""},{"dropping-particle":"","family":"Nanaki","given":"Evanthia A","non-dropping-particle":"","parse-names":false,"suffix":""},{"dropping-particle":"","family":"Koroneos","given":"Christopher J","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Ehrlich","given":"C","non-dropping-particle":"","parse-names":false,"suffix":""},{"dropping-particle":"","family":"Noll","given":"G","non-dropping-particle":"","parse-names":false,"suffix":""},{"dropping-particle":"","family":"Kalkoff","given":"W","non-dropping-particle":"","parse-names":false,"suffix":""},{"dropping-particle":"","family":"Baumbach","given":"G","non-dropping-particle":"","parse-names":false,"suffix":""},{"dropping-particle":"","family":"Dreiseidler","given":"A","non-dropping-particle":"","parse-names":false,"suffix":""},{"dropping-particle":"","family":"Lee","given":"Wen-jhy Wei Chen","non-dropping-particle":"","parse-names":false,"suffix":""},{"dropping-particle":"","family":"Chao","given":"Wen-hui","non-dropping-particle":"","parse-names":false,"suffix":""},{"dropping-particle":"","family":"Chen","given":"Thomas Jeng-ho Ting-wei","non-dropping-particle":"","parse-names":false,"suffix":""},{"dropping-particle":"","family":"Trumbore","given":"David C","non-dropping-particle":"","parse-names":false,"suffix":""},{"dropping-particle":"","family":"Jankousky","given":"Angela","non-dropping-particle":"","parse-names":false,"suffix":""},{"dropping-particle":"","family":"Jr","given":"L Hockman","non-dropping-particle":"","parse-names":false,"suffix":""},{"dropping-particle":"","family":"Sanders","given":"Ronald","non-dropping-particle":"","parse-names":false,"suffix":""},{"dropping-particle":"","family":"Calkin","given":"John","non-dropping-particle":"","parse-names":false,"suffix":""},{"dropping-particle":"","family":"Szczepanik","given":"Steve","non-dropping-particle":"","parse-names":false,"suffix":""},{"dropping-particle":"","family":"Owens","given":"Roy","non-dropping-particle":"","parse-names":false,"suffix":""},{"dropping-particle":"","family":"Epa","given":"U S","non-dropping-particle":"","parse-names":false,"suffix":""},{"dropping-particle":"","family":"Stechemesser","given":"Kristin","non-dropping-particle":"","parse-names":false,"suffix":""},{"dropping-particle":"","family":"Guenther","given":"Edeltraud","non-dropping-particle":"","parse-names":false,"suffix":""},{"dropping-particle":"","family":"Groups","given":"Iarc Working","non-dropping-particle":"","parse-names":false,"suffix":""},{"dropping-particle":"","family":"Data","given":"Exposure","non-dropping-particle":"","parse-names":false,"suffix":""},{"dropping-particle":"","family":"America","given":"North","non-dropping-particle":"","parse-names":false,"suffix":""},{"dropping-particle":"","family":"Environ","given":"Energy","non-dropping-particle":"","parse-names":false,"suffix":""},{"dropping-particle":"","family":"Sanna","given":"Aimaro","non-dropping-particle":"","parse-names":false,"suffix":""},{"dropping-particle":"","family":"Hall","given":"R","non-dropping-particle":"","parse-names":false,"suffix":""},{"dropping-particle":"","family":"Maroto-valer","given":"Mercedes","non-dropping-particle":"","parse-names":false,"suffix":""},{"dropping-particle":"","family":"Makmal","given":"Unit Pengurusan","non-dropping-particle":"","parse-names":false,"suffix":""},{"dropping-particle":"","family":"Component","given":"Major","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Sharma","given":"Sugandha Sangita Sudhanshu P.","non-dropping-particle":"","parse-names":false,"suffix":""},{"dropping-particle":"","family":"Hu","given":"Zhenpeng","non-dropping-particle":"","parse-names":false,"suffix":""},{"dropping-particle":"","family":"Zhang","given":"Peng","non-dropping-particle":"","parse-names":false,"suffix":""},{"dropping-particle":"","family":"Mcfarland","given":"Eric W","non-dropping-particle":"","parse-names":false,"suffix":""},{"dropping-particle":"","family":"Metiu","given":"Horia","non-dropping-particle":"","parse-names":false,"suffix":""},{"dropping-particle":"","family":"You","given":"Kwang-suk","non-dropping-particle":"","parse-names":false,"suffix":""},{"dropping-particle":"","family":"Lee","given":"Soon-jae J. Sanghyun Sae Ha Seong-ho Sung Kuk","non-dropping-particle":"","parse-names":false,"suffix":""},{"dropping-particle":"","family":"Hwang","given":"Sungdo Sun-ho","non-dropping-particle":"","parse-names":false,"suffix":""},{"dropping-particle":"","family":"Kim","given":"Hyungwon Hyung-seok Hwan Hyoungkwan Jung Kyu","non-dropping-particle":"","parse-names":false,"suffix":""},{"dropping-particle":"","family":"Ahn","given":"Ji-whan","non-dropping-particle":"","parse-names":false,"suffix":""},{"dropping-particle":"","family":"Economist","given":"Senior","non-dropping-particle":"","parse-names":false,"suffix":""},{"dropping-particle":"","family":"States","given":"United","non-dropping-particle":"","parse-names":false,"suffix":""},{"dropping-particle":"","family":"Protection","given":"Environmental","non-dropping-particle":"","parse-names":false,"suffix":""},{"dropping-particle":"","family":"Davidson","given":"John Jon","non-dropping-particle":"","parse-names":false,"suffix":""},{"dropping-particle":"","family":"Ball","given":"Richard","non-dropping-particle":"","parse-names":false,"suffix":""},{"dropping-particle":"","family":"Article","given":"This","non-dropping-particle":"","parse-names":false,"suffix":""},{"dropping-particle":"","family":"Warming","given":"Global","non-dropping-particle":"","parse-names":false,"suffix":""},{"dropping-particle":"","family":"Law","given":"The","non-dropping-particle":"","parse-names":false,"suffix":""},{"dropping-particle":"","family":"Change","given":"Climate","non-dropping-particle":"","parse-names":false,"suffix":""},{"dropping-particle":"","family":"Patel","given":"Martin","non-dropping-particle":"","parse-names":false,"suffix":""},{"dropping-particle":"Von","family":"Thienen","given":"Norbert","non-dropping-particle":"","parse-names":false,"suffix":""},{"dropping-particle":"","family":"Jochem","given":"Eberhard","non-dropping-particle":"","parse-names":false,"suffix":""},{"dropping-particle":"","family":"Taylor","given":"Peter A. Publisher","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Myers","given":"Danny","non-dropping-particle":"","parse-names":false,"suffix":""},{"dropping-particle":"","family":"Myers","given":"Danny","non-dropping-particle":"","parse-names":false,"suffix":""},{"dropping-particle":"","family":"Chauhan","given":"Sippy K","non-dropping-particle":"","parse-names":false,"suffix":""},{"dropping-particle":"","family":"Sharma","given":"Sugandha Sangita Sudhanshu P.","non-dropping-particle":"","parse-names":false,"suffix":""},{"dropping-particle":"","family":"Lagarde","given":"F","non-dropping-particle":"","parse-names":false,"suffix":""},{"dropping-particle":"","family":"Leroy","given":"M J F","non-dropping-particle":"","parse-names":false,"suffix":""},{"dropping-particle":"","family":"Coughanowr","given":"C","non-dropping-particle":"","parse-names":false,"suffix":""},{"dropping-particle":"","family":"Enguehard","given":"F","non-dropping-particle":"","parse-names":false,"suffix":""},{"dropping-particle":"","family":"Agency","given":"U S Environmental Protection","non-dropping-particle":"","parse-names":false,"suffix":""},{"dropping-particle":"","family":"Zimmermann","given":"M","non-dropping-particle":"","parse-names":false,"suffix":""},{"dropping-particle":"","family":"Althaus","given":"H","non-dropping-particle":"","parse-names":false,"suffix":""},{"dropping-particle":"","family":"Haas","given":"A","non-dropping-particle":"","parse-names":false,"suffix":""},{"dropping-particle":"","family":"Rubio","given":"María Carmen","non-dropping-particle":"","parse-names":false,"suffix":""},{"dropping-particle":"","family":"Martínez","given":"Germán","non-dropping-particle":"","parse-names":false,"suffix":""},{"dropping-particle":"","family":"Baena","given":"Luis","non-dropping-particle":"","parse-names":false,"suffix":""},{"dropping-particle":"","family":"Moreno","given":"Fernando","non-dropping-particle":"","parse-names":false,"suffix":""},{"dropping-particle":"","family":"Karkain","given":"Rashed","non-dropping-particle":"","parse-names":false,"suffix":""},{"dropping-particle":"","family":"Hoy","given":"Menglim","non-dropping-particle":"","parse-names":false,"suffix":""},{"dropping-particle":"","family":"Horpibulsuk","given":"Suksun","non-dropping-particle":"","parse-names":false,"suffix":""},{"dropping-particle":"","family":"Arulrajah","given":"Arul","non-dropping-particle":"","parse-names":false,"suffix":""},{"dropping-particle":"","family":"Santero","given":"Nicholas J.","non-dropping-particle":"","parse-names":false,"suffix":""},{"dropping-particle":"","family":"Horvath","given":"Arpad","non-dropping-particle":"","parse-names":false,"suffix":""},{"dropping-particle":"","family":"Woszuk","given":"Agnieszka","non-dropping-particle":"","parse-names":false,"suffix":""},{"dropping-particle":"","family":"Franus","given":"Wojciech","non-dropping-particle":"","parse-names":false,"suffix":""},{"dropping-particle":"","family":"Fukubayashi","given":"Yoshinori","non-dropping-particle":"","parse-names":false,"suffix":""},{"dropping-particle":"","family":"Kimura","given":"Makoto","non-dropping-particle":"","parse-names":false,"suffix":""},{"dropping-particle":"","family":"Cass","given":"Darrell","non-dropping-particle":"","parse-names":false,"suffix":""},{"dropping-particle":"","family":"Mukherjee","given":"Abhijit Amlan","non-dropping-particle":"","parse-names":false,"suffix":""},{"dropping-particle":"","family":"Ni","given":"Meng","non-dropping-particle":"","parse-names":false,"suffix":""},{"dropping-particle":"","family":"Leung","given":"Dennis Y C","non-dropping-particle":"","parse-names":false,"suffix":""},{"dropping-particle":"","family":"Leung","given":"Michael K H","non-dropping-particle":"","parse-names":false,"suffix":""},{"dropping-particle":"","family":"Abu Bakar","given":"Wan Azelee Wan A.W.","non-dropping-particle":"","parse-names":false,"suffix":""},{"dropping-particle":"","family":"Ali","given":"Rusmidah;","non-dropping-particle":"","parse-names":false,"suffix":""},{"dropping-particle":"","family":"Toemen","given":"Susilawati","non-dropping-particle":"","parse-names":false,"suffix":""},{"dropping-particle":"","family":"Rönsch","given":"Stefan","non-dropping-particle":"","parse-names":false,"suffix":""},{"dropping-particle":"","family":"Schneider","given":"Jens","non-dropping-particle":"","parse-names":false,"suffix":""},{"dropping-particle":"","family":"Matthischke","given":"Steffi","non-dropping-particle":"","parse-names":false,"suffix":""},{"dropping-particle":"","family":"Schlüter","given":"Michael","non-dropping-particle":"","parse-names":false,"suffix":""},{"dropping-particle":"","family":"Götz","given":"Manuel","non-dropping-particle":"","parse-names":false,"suffix":""},{"dropping-particle":"","family":"Lefebvre","given":"Jonathan","non-dropping-particle":"","parse-names":false,"suffix":""},{"dropping-particle":"","family":"Prabhakaran","given":"Praseeth","non-dropping-particle":"","parse-names":false,"suffix":""},{"dropping-particle":"","family":"Bajohr","given":"Siegfried","non-dropping-particle":"","parse-names":false,"suffix":""},{"dropping-particle":"","family":"Group","given":"The Freedonia","non-dropping-particle":"","parse-names":false,"suffix":""},{"dropping-particle":"","family":"NAPA","given":"EAPA ir","non-dropping-particle":"","parse-names":false,"suffix":""},{"dropping-particle":"","family":"EAPA ir NAPA","given":"","non-dropping-particle":"","parse-names":false,"suffix":""},{"dropping-particle":"","family":"Ahmadinia","given":"Esmaeil","non-dropping-particle":"","parse-names":false,"suffix":""},{"dropping-particle":"","family":"Zargar","given":"Majid","non-dropping-particle":"","parse-names":false,"suffix":""},{"dropping-particle":"","family":"Karim","given":"Mohamed Rehan","non-dropping-particle":"","parse-names":false,"suffix":""},{"dropping-particle":"","family":"Abdelaziz","given":"Mahrez","non-dropping-particle":"","parse-names":false,"suffix":""},{"dropping-particle":"","family":"Shafigh","given":"Payam","non-dropping-particle":"","parse-names":false,"suffix":""},{"dropping-particle":"","family":"Sathaye","given":"Jayant","non-dropping-particle":"","parse-names":false,"suffix":""},{"dropping-particle":"","family":"Shukla","given":"P R","non-dropping-particle":"","parse-names":false,"suffix":""},{"dropping-particle":"","family":"Ravindranath","given":"N H","non-dropping-particle":"","parse-names":false,"suffix":""},{"dropping-particle":"","family":"Fredriksson","given":"P G","non-dropping-particle":"","parse-names":false,"suffix":""},{"dropping-particle":"","family":"Gaston","given":"N","non-dropping-particle":"","parse-names":false,"suffix":""},{"dropping-particle":"","family":"Takano","given":"H.","non-dropping-particle":"","parse-names":false,"suffix":""},{"dropping-particle":"","family":"Kirihata","given":"Y.","non-dropping-particle":"","parse-names":false,"suffix":""},{"dropping-particle":"","family":"Izumiya","given":"K.","non-dropping-particle":"","parse-names":false,"suffix":""},{"dropping-particle":"","family":"Kumagai","given":"N.","non-dropping-particle":"","parse-names":false,"suffix":""},{"dropping-particle":"","family":"Habazaki","given":"H.","non-dropping-particle":"","parse-names":false,"suffix":""},{"dropping-particle":"","family":"Hashimoto","given":"K.","non-dropping-particle":"","parse-names":false,"suffix":""},{"dropping-particle":"","family":"Zhou","given":"Guilin","non-dropping-particle":"","parse-names":false,"suffix":""},{"dropping-particle":"","family":"Liu","given":"Hongxia Haijun Hongbo Huiran Hengwei Hongchao","non-dropping-particle":"","parse-names":false,"suffix":""},{"dropping-particle":"","family":"Cui","given":"Kaikai","non-dropping-particle":"","parse-names":false,"suffix":""},{"dropping-particle":"","family":"Jia","given":"Aiping","non-dropping-particle":"","parse-names":false,"suffix":""},{"dropping-particle":"","family":"Hu","given":"Gengshen","non-dropping-particle":"","parse-names":false,"suffix":""},{"dropping-particle":"","family":"Jiao","given":"Zhaojie","non-dropping-particle":"","parse-names":false,"suffix":""},{"dropping-particle":"","family":"Liu","given":"Yunqi Yang Yongzhi","non-dropping-particle":"","parse-names":false,"suffix":""},{"dropping-particle":"","family":"Zhang","given":"Xinyue Xueying Xiliang Xianming Xiyin Xiangdong Xiaodong","non-dropping-particle":"","parse-names":false,"suffix":""},{"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dropping-particle":"","family":"Ghaib","given":"Karim","non-dropping-particle":"","parse-names":false,"suffix":""},{"dropping-particle":"","family":"Ben-Fares","given":"Fatima Zahrae","non-dropping-particle":"","parse-names":false,"suffix":""},{"dropping-particle":"","family":"Fukuhara","given":"Choji","non-dropping-particle":"","parse-names":false,"suffix":""},{"dropping-particle":"","family":"Hayakawa","given":"Kotaro","non-dropping-particle":"","parse-names":false,"suffix":""},{"dropping-particle":"","family":"Suzuki","given":"Yuji","non-dropping-particle":"","parse-names":false,"suffix":""},{"dropping-particle":"","family":"Kawasaki","given":"Wataru","non-dropping-particle":"","parse-names":false,"suffix":""},{"dropping-particle":"","family":"Watanabe","given":"Ryo","non-dropping-particle":"","parse-names":false,"suffix":""},{"dropping-particle":"","family":"Pan","given":"Qiushi","non-dropping-particle":"","parse-names":false,"suffix":""},{"dropping-particle":"","family":"Peng","given":"Jie Jiaxi","non-dropping-particle":"","parse-names":false,"suffix":""},{"dropping-particle":"","family":"Sun","given":"Tianjun","non-dropping-particle":"","parse-names":false,"suffix":""},{"dropping-particle":"","family":"Wang","given":"Shulong Shuhao Shijie Shudong Shaobin Sheng Shi Yang Shuyan Siqi Shuang Jie Shaodi","non-dropping-particle":"","parse-names":false,"suffix":""},{"dropping-particle":"","family":"Wang","given":"Shulong Shuhao Shijie Shudong Shaobin Sheng Shi Yang Shuyan Siqi Shuang Jie Shaodi","non-dropping-particle":"","parse-names":false,"suffix":""},{"dropping-particle":"","family":"Kirchner","given":"Johann","non-dropping-particle":"","parse-names":false,"suffix":""},{"dropping-particle":"","family":"Anolleck","given":"Jasmin Katharina","non-dropping-particle":"","parse-names":false,"suffix":""},{"dropping-particle":"","family":"Lösch","given":"Henry","non-dropping-particle":"","parse-names":false,"suffix":""},{"dropping-particle":"","family":"Kureti","given":"Sven","non-dropping-particle":"","parse-names":false,"suffix":""},{"dropping-particle":"","family":"Parlikkad","given":"Naren Rajan","non-dropping-particle":"","parse-names":false,"suffix":""},{"dropping-particle":"","family":"Chambrey","given":"Stéphane","non-dropping-particle":"","parse-names":false,"suffix":""},{"dropping-particle":"","family":"Fongarland","given":"Pascal","non-dropping-particle":"","parse-names":false,"suffix":""},{"dropping-particle":"","family":"Fatah","given":"Nouria","non-dropping-particle":"","parse-names":false,"suffix":""},{"dropping-particle":"","family":"Khodakov","given":"Andrei","non-dropping-particle":"","parse-names":false,"suffix":""},{"dropping-particle":"","family":"Capela","given":"Sandra","non-dropping-particle":"","parse-names":false,"suffix":""},{"dropping-particle":"","family":"Guerrini","given":"Olivier","non-dropping-particle":"","parse-names":false,"suffix":""},{"dropping-particle":"","family":"Chein","given":"R. Y.","non-dropping-particle":"","parse-names":false,"suffix":""},{"dropping-particle":"","family":"Chen","given":"Wen Wei Y. Hao","non-dropping-particle":"","parse-names":false,"suffix":""},{"dropping-particle":"","family":"Yu","given":"C. T.","non-dropping-particle":"","parse-names":false,"suffix":""},{"dropping-particle":"","family":"Makowski","given":"Wacław","non-dropping-particle":"","parse-names":false,"suffix":""},{"dropping-particle":"","family":"Dziembaj","given":"Roman","non-dropping-particle":"","parse-names":false,"suffix":""},{"dropping-particle":"","family":"Ashok","given":"J.","non-dropping-particle":"","parse-names":false,"suffix":""},{"dropping-particle":"","family":"Ang","given":"M. L.","non-dropping-particle":"","parse-names":false,"suffix":""},{"dropping-particle":"","family":"Kawi","given":"S.","non-dropping-particle":"","parse-names":false,"suffix":""},{"dropping-particle":"","family":"Mebrahtu","given":"Chalachew","non-dropping-particle":"","parse-names":false,"suffix":""},{"dropping-particle":"","family":"Abate","given":"Salvatore","non-dropping-particle":"","parse-names":false,"suffix":""},{"dropping-particle":"","family":"Perathoner","given":"Siglinda","non-dropping-particle":"","parse-names":false,"suffix":""},{"dropping-particle":"","family":"Chen","given":"Shiming","non-dropping-particle":"","parse-names":false,"suffix":""},{"dropping-particle":"","family":"Centi","given":"Gabriele","non-dropping-particle":"","parse-names":false,"suffix":""},{"dropping-particle":"","family":"Kao","given":"Yu Lung","non-dropping-particle":"","parse-names":false,"suffix":""},{"dropping-particle":"","family":"Lee","given":"Po Hsien","non-dropping-particle":"","parse-names":false,"suffix":""},{"dropping-particle":"","family":"Tseng","given":"Yu Ti","non-dropping-particle":"","parse-names":false,"suffix":""},{"dropping-particle":"","family":"Chien","given":"I. Lung","non-dropping-particle":"","parse-names":false,"suffix":""},{"dropping-particle":"","family":"Ward","given":"Jeffrey D.","non-dropping-particle":"","parse-names":false,"suffix":""},{"dropping-particle":"","family":"Sun","given":"Duo","non-dropping-particle":"","parse-names":false,"suffix":""},{"dropping-particle":"","family":"Simakov","given":"David S.A.","non-dropping-particle":"","parse-names":false,"suffix":""},{"dropping-particle":"","family":"Panagiotopoulou","given":"Paraskevi","non-dropping-particle":"","parse-names":false,"suffix":""},{"dropping-particle":"","family":"Stangeland","given":"Kristian","non-dropping-particle":"","parse-names":false,"suffix":""},{"dropping-particle":"","family":"Kalai","given":"Dori","non-dropping-particle":"","parse-names":false,"suffix":""},{"dropping-particle":"","family":"Li","given":"Haw Pei Haolong Huidong Hailong Huai Kun Huanzhou","non-dropping-particle":"","parse-names":false,"suffix":""},{"dropping-particle":"","family":"Yu","given":"Zhixin Zhaoyang Zhixiang Zu Yuan","non-dropping-particle":"","parse-names":false,"suffix":""},{"dropping-particle":"","family":"Hoekman","given":"S Kent","non-dropping-particle":"","parse-names":false,"suffix":""},{"dropping-particle":"","family":"Broch","given":"Amber","non-dropping-particle":"","parse-names":false,"suffix":""},{"dropping-particle":"","family":"Robbins","given":"Curtis","non-dropping-particle":"","parse-names":false,"suffix":""},{"dropping-particle":"","family":"Purcell","given":"Richard","non-dropping-particle":"","parse-names":false,"suffix":""},{"dropping-particle":"","family":"Le","given":"Thien An","non-dropping-particle":"","parse-names":false,"suffix":""},{"dropping-particle":"","family":"Kim","given":"Min Sik","non-dropping-particle":"","parse-names":false,"suffix":""},{"dropping-particle":"","family":"Lee","given":"Soon-jae J. Sanghyun Sae Ha Seong-ho Sung Kuk","non-dropping-particle":"","parse-names":false,"suffix":""},{"dropping-particle":"","family":"Kim","given":"Tae Wook Hyoung","non-dropping-particle":"","parse-names":false,"suffix":""},{"dropping-particle":"","family":"Park","given":"Eun Duck","non-dropping-particle":"","parse-names":false,"suffix":""},{"dropping-particle":"","family":"Gdqv","given":"Ohnvdqguv D","non-dropping-particle":"","parse-names":false,"suffix":""},{"dropping-particle":"","family":"Dfh","given":"Olqd","non-dropping-particle":"","parse-names":false,"suffix":""},{"dropping-particle":"","family":"Garbarino","given":"Gabriella","non-dropping-particle":"","parse-names":false,"suffix":""},{"dropping-particle":"","family":"Riani","given":"Paola","non-dropping-particle":"","parse-names":false,"suffix":""},{"dropping-particle":"","family":"Magistri","given":"Loredana","non-dropping-particle":"","parse-names":false,"suffix":""},{"dropping-particle":"","family":"Busca","given":"Guido","non-dropping-particle":"","parse-names":false,"suffix":""},{"dropping-particle":"","family":"Civile","given":"Ingegneria","non-dropping-particle":"","parse-names":false,"suffix":""},{"dropping-particle":"","family":"Dicca","given":"Ambientale","non-dropping-particle":"","parse-names":false,"suffix":""},{"dropping-particle":"","family":"Baruah","given":"Renika","non-dropping-particle":"","parse-names":false,"suffix":""},{"dropping-particle":"","family":"Dixit","given":"Marm","non-dropping-particle":"","parse-names":false,"suffix":""},{"dropping-particle":"","family":"Basarkar","given":"Pratik","non-dropping-particle":"","parse-names":false,"suffix":""},{"dropping-particle":"","family":"Parikh","given":"Dhrupad","non-dropping-particle":"","parse-names":false,"suffix":""},{"dropping-particle":"","family":"Bhargav","given":"Atul","non-dropping-particle":"","parse-names":false,"suffix":""},{"dropping-particle":"","family":"Lu","given":"Huang Huailiang Huilin","non-dropping-particle":"","parse-names":false,"suffix":""},{"dropping-particle":"","family":"Yang","given":"Xuzhuang Xianfeng","non-dropping-particle":"","parse-names":false,"suffix":""},{"dropping-particle":"","family":"Gao","given":"Guanjun","non-dropping-particle":"","parse-names":false,"suffix":""},{"dropping-particle":"","family":"Wang","given":"Jing Hong Jian-ping Ping Jianshuo Junwu Junshi Jihui Jie Jianji","non-dropping-particle":"","parse-names":false,"suffix":""},{"dropping-particle":"","family":"Han","given":"Chenhui","non-dropping-particle":"","parse-names":false,"suffix":""},{"dropping-particle":"","family":"Liang","given":"Xiaoyuan Feng","non-dropping-particle":"","parse-names":false,"suffix":""},{"dropping-particle":"","family":"Li","given":"Changfu","non-dropping-particle":"","parse-names":false,"suffix":""},{"dropping-particle":"","family":"Li","given":"Yimin Yan Yongle Yongjun Le Yuanyuan Yanwei","non-dropping-particle":"","parse-names":false,"suffix":""},{"dropping-particle":"","family":"Zhang","given":"Weida","non-dropping-particle":"","parse-names":false,"suffix":""},{"dropping-particle":"","family":"Chen","given":"Xiaodan Xuetao Xiaoxiao","non-dropping-particle":"","parse-names":false,"suffix":""},{"dropping-particle":"","family":"Tada","given":"Shohei","non-dropping-particle":"","parse-names":false,"suffix":""},{"dropping-particle":"","family":"James","given":"Ochieng","non-dropping-particle":"","parse-names":false,"suffix":""},{"dropping-particle":"","family":"Kikuchi","given":"Ryuji","non-dropping-particle":"","parse-names":false,"suffix":""},{"dropping-particle":"","family":"Shimizu","given":"Teruyuki","non-dropping-particle":"","parse-names":false,"suffix":""},{"dropping-particle":"","family":"Kameyama","given":"Hiromichi","non-dropping-particle":"","parse-names":false,"suffix":""},{"dropping-particle":"","family":"Haneda","given":"Takahide","non-dropping-particle":"","parse-names":false,"suffix":""},{"dropping-particle":"","family":"Kikuchi","given":"Ryuji","non-dropping-particle":"","parse-names":false,"suffix":""},{"dropping-particle":"","family":"Chandra","given":"Yogesh","non-dropping-particle":"","parse-names":false,"suffix":""},{"dropping-particle":"","family":"Kumar","given":"Abhishek Ashutosh Alok Amit Ankit","non-dropping-particle":"","parse-names":false,"suffix":""},{"dropping-particle":"","family":"Prasad","given":"Ram","non-dropping-particle":"","parse-names":false,"suffix":""},{"dropping-particle":"","family":"Nath","given":"Siddh","non-dropping-particle":"","parse-names":false,"suffix":""},{"dropping-particle":"","family":"Kuznecova","given":"Inga","non-dropping-particle":"","parse-names":false,"suffix":""},{"dropping-particle":"","family":"Gusca","given":"Julija","non-dropping-particle":"","parse-names":false,"suffix":""},{"dropping-particle":"","family":"Le","given":"Thien An","non-dropping-particle":"","parse-names":false,"suffix":""},{"dropping-particle":"","family":"Kim","given":"Tae Wook Hyoung","non-dropping-particle":"","parse-names":false,"suffix":""},{"dropping-particle":"","family":"Lee","given":"Soon-jae J. Sanghyun Sae Ha Seong-ho Sung Kuk","non-dropping-particle":"","parse-names":false,"suffix":""},{"dropping-particle":"","family":"Park","given":"Eun Duck","non-dropping-particle":"","parse-names":false,"suffix":""},{"dropping-particle":"","family":"Xu","given":"Jinghua Junke Jifu Jipeng","non-dropping-particle":"","parse-names":false,"suffix":""},{"dropping-particle":"","family":"Su","given":"Xiaosi Xiong","non-dropping-particle":"","parse-names":false,"suffix":""},{"dropping-particle":"","family":"Duan","given":"Hongmin","non-dropping-particle":"","parse-names":false,"suffix":""},{"dropping-particle":"","family":"Hou","given":"Baolin","non-dropping-particle":"","parse-names":false,"suffix":""},{"dropping-particle":"","family":"Lin","given":"Qingquan","non-dropping-particle":"","parse-names":false,"suffix":""},{"dropping-particle":"","family":"Liu","given":"Xiu Xiaoyu Xiaoyan Xin","non-dropping-particle":"","parse-names":false,"suffix":""},{"dropping-particle":"","family":"Pan","given":"Xiaoli","non-dropping-particle":"","parse-names":false,"suffix":""},{"dropping-particle":"","family":"Pei","given":"Guangxian","non-dropping-particle":"","parse-names":false,"suffix":""},{"dropping-particle":"","family":"Geng","given":"Haoran","non-dropping-particle":"","parse-names":false,"suffix":""},{"dropping-particle":"","family":"Huang","given":"Yanqiu Yue Yanqiang Yuchun","non-dropping-particle":"","parse-names":false,"suffix":""},{"dropping-particle":"","family":"Zhang","given":"Tingjun Tao Tiange C Teng","non-dropping-particle":"","parse-names":false,"suffix":""},{"dropping-particle":"","family":"Ha","given":"Yun","non-dropping-particle":"","parse-names":false,"suffix":""},{"dropping-particle":"","family":"Duck","given":"Eun","non-dropping-particle":"","parse-names":false,"suffix":""},{"dropping-particle":"","family":"Chul","given":"Hyun","non-dropping-particle":"","parse-names":false,"suffix":""},{"dropping-particle":"","family":"Lee","given":"Dae Keun Deborah David S Doohwan Der-chuen","non-dropping-particle":"","parse-names":false,"suffix":""},{"dropping-particle":"","family":"Tada","given":"Shohei","non-dropping-particle":"","parse-names":false,"suffix":""},{"dropping-particle":"","family":"Ikeda","given":"Shun","non-dropping-particle":"","parse-names":false,"suffix":""},{"dropping-particle":"","family":"Shimoda","given":"Naohiro","non-dropping-particle":"","parse-names":false,"suffix":""},{"dropping-particle":"","family":"Honma","given":"Tetsuo","non-dropping-particle":"","parse-names":false,"suffix":""},{"dropping-particle":"","family":"Lewis","given":"Nathan E S","non-dropping-particle":"","parse-names":false,"suffix":""},{"dropping-particle":"","family":"Ghenciu","given":"Anca Faur","non-dropping-particle":"","parse-names":false,"suffix":""},{"dropping-particle":"","family":"Gilson","given":"W Vermeiren Æ J","non-dropping-particle":"","parse-names":false,"suffix":""},{"dropping-particle":"","family":"Xie","given":"Jie","non-dropping-particle":"","parse-names":false,"suffix":""},{"dropping-particle":"","family":"Zheng","given":"Xinsheng Xiangshen","non-dropping-particle":"","parse-names":false,"suffix":""},{"dropping-particle":"","family":"Dong","given":"Aiqin","non-dropping-particle":"","parse-names":false,"suffix":""},{"dropping-particle":"","family":"Xiao","given":"Zhidong","non-dropping-particle":"","parse-names":false,"suffix":""},{"dropping-particle":"","family":"Zhang","given":"Jingyu Junjiao Jingheng Jinhua Jiaming Jianming","non-dropping-particle":"","parse-names":false,"suffix":""},{"dropping-particle":"","family":"Zong","given":"Min-hua","non-dropping-particle":"","parse-names":false,"suffix":""},{"dropping-particle":"","family":"Duan","given":"Zhang-qun","non-dropping-particle":"","parse-names":false,"suffix":""},{"dropping-particle":"","family":"Lou","given":"Wen-yong","non-dropping-particle":"","parse-names":false,"suffix":""},{"dropping-particle":"","family":"Smith","given":"Timothy F Thomas J","non-dropping-particle":"","parse-names":false,"suffix":""},{"dropping-particle":"","family":"Wu","given":"Hao Horng Wen Hongwei","non-dropping-particle":"","parse-names":false,"suffix":""},{"dropping-particle":"","family":"Benemann","given":"J. R.","non-dropping-particle":"","parse-names":false,"suffix":""},{"dropping-particle":"","family":"Villar","given":"Arturo","non-dropping-particle":"","parse-names":false,"suffix":""},{"dropping-particle":"","family":"Arribas","given":"Juan José","non-dropping-particle":"","parse-names":false,"suffix":""},{"dropping-particle":"","family":"Parrondo","given":"Jorge","non-dropping-particle":"","parse-names":false,"suffix":""},{"dropping-particle":"","family":"Sulaiman","given":"Siti Fadziana","non-dropping-particle":"","parse-names":false,"suffix":""},{"dropping-particle":"","family":"Panda","given":"Mahabir","non-dropping-particle":"","parse-names":false,"suffix":""},{"dropping-particle":"","family":"Padhi","given":"Madan Mohan","non-dropping-particle":"","parse-names":false,"suffix":""},{"dropping-particle":"","family":"Giri","given":"Jyoti Prakash","non-dropping-particle":"","parse-names":false,"suffix":""},{"dropping-particle":"","family":"Autelitano","given":"Federico","non-dropping-particle":"","parse-names":false,"suffix":""},{"dropping-particle":"","family":"Bianchi","given":"Federica","non-dropping-particle":"","parse-names":false,"suffix":""},{"dropping-particle":"","family":"Giuliani","given":"Felice","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Ferrotti","given":"G.","non-dropping-particle":"","parse-names":false,"suffix":""},{"dropping-particle":"","family":"Pasquini","given":"E.","non-dropping-particle":"","parse-names":false,"suffix":""},{"dropping-particle":"","family":"Canestrari","given":"F.","non-dropping-particle":"","parse-names":false,"suffix":""},{"dropping-particle":"","family":"Liu","given":"Xiu Xiaoyu Xiaoyan Xin","non-dropping-particle":"","parse-names":false,"suffix":""},{"dropping-particle":"","family":"Zhou","given":"Changjun","non-dropping-particle":"","parse-names":false,"suffix":""},{"dropping-particle":"","family":"Feng","given":"Decheng","non-dropping-particle":"","parse-names":false,"suffix":""},{"dropping-particle":"","family":"Tang","given":"Hao","non-dropping-particle":"","parse-names":false,"suffix":""},{"dropping-particle":"","family":"Xu","given":"Yansong Yunxi Yigang Yizhong","non-dropping-particle":"","parse-names":false,"suffix":""},{"dropping-particle":"","family":"Fan","given":"Xiaohu","non-dropping-particle":"","parse-names":false,"suffix":""},{"dropping-particle":"","family":"Ling","given":"Cheng","non-dropping-particle":"","parse-names":false,"suffix":""},{"dropping-particle":"","family":"Hanz","given":"Andrew","non-dropping-particle":"","parse-names":false,"suffix":""},{"dropping-particle":"","family":"Bahia","given":"Hussain","non-dropping-particle":"","parse-names":false,"suffix":""},{"dropping-particle":"","family":"Guo","given":"Meng","non-dropping-particle":"","parse-names":false,"suffix":""},{"dropping-particle":"","family":"Tan","given":"Yiqiu","non-dropping-particle":"","parse-names":false,"suffix":""},{"dropping-particle":"","family":"Zhou","given":"Shuiwen","non-dropping-particle":"","parse-names":false,"suffix":""},{"dropping-particle":"","family":"Zhang","given":"Zhixiang Zhiqing","non-dropping-particle":"","parse-names":false,"suffix":""},{"dropping-particle":"","family":"Cong","given":"Chengdong","non-dropping-particle":"","parse-names":false,"suffix":""},{"dropping-particle":"","family":"Xi","given":"Wen Bo","non-dropping-particle":"","parse-names":false,"suffix":""},{"dropping-particle":"","family":"Li","given":"Shiyun Shuangyang Sheng Shuai","non-dropping-particle":"","parse-names":false,"suffix":""},{"dropping-particle":"","family":"Diaz","given":"Luis G.","non-dropping-particle":"","parse-names":false,"suffix":""},{"dropping-particle":"","family":"Yuliestyan","given":"Avido","non-dropping-particle":"","parse-names":false,"suffix":""},{"dropping-particle":"","family":"Cuadri","given":"Antonio Abad","non-dropping-particle":"","parse-names":false,"suffix":""},{"dropping-particle":"","family":"García-Morales","given":"Moisés","non-dropping-particle":"","parse-names":false,"suffix":""},{"dropping-particle":"","family":"Partal","given":"Pedro","non-dropping-particle":"","parse-names":false,"suffix":""},{"dropping-particle":"","family":"Lin","given":"Jyh-dong Juntao Jie","non-dropping-particle":"","parse-names":false,"suffix":""},{"dropping-particle":"","family":"Hong","given":"Jinxiang","non-dropping-particle":"","parse-names":false,"suffix":""},{"dropping-particle":"","family":"Xiao","given":"Yue Yuan","non-dropping-particle":"","parse-names":false,"suffix":""},{"dropping-particle":"","family":"Chen","given":"Xiaodan Xuetao Xiaoxiao","non-dropping-particle":"","parse-names":false,"suffix":""},{"dropping-particle":"","family":"Wang","given":"Hai Her Yung Haoming Hong Yan","non-dropping-particle":"","parse-names":false,"suffix":""},{"dropping-particle":"","family":"Vaitkus","given":"Audrius","non-dropping-particle":"","parse-names":false,"suffix":""},{"dropping-particle":"","family":"Čygas","given":"Donatas","non-dropping-particle":"","parse-names":false,"suffix":""},{"dropping-particle":"","family":"Laurinavičius","given":"Alfredas","non-dropping-particle":"","parse-names":false,"suffix":""},{"dropping-particle":"","family":"Vorobjovas","given":"Viktoras","non-dropping-particle":"","parse-names":false,"suffix":""},{"dropping-particle":"","family":"Perveneckas","given":"Zigmantas","non-dropping-particle":"","parse-names":false,"suffix":""},{"dropping-particle":"","family":"Sharma","given":"Ananya Ajit","non-dropping-particle":"","parse-names":false,"suffix":""},{"dropping-particle":"","family":"Lee","given":"Byeong-kyu Kyu","non-dropping-particle":"","parse-names":false,"suffix":""},{"dropping-particle":"","family":"Truitt","given":"P","non-dropping-particle":"","parse-names":false,"suffix":""},{"dropping-particle":"","family":"Odeck","given":"James","non-dropping-particle":"","parse-names":false,"suffix":""},{"dropping-particle":"","family":"Kowalski","given":"Karol J.","non-dropping-particle":"","parse-names":false,"suffix":""},{"dropping-particle":"","family":"Król","given":"Jan","non-dropping-particle":"","parse-names":false,"suffix":""},{"dropping-particle":"","family":"Radziszewski","given":"Piotr","non-dropping-particle":"","parse-names":false,"suffix":""},{"dropping-particle":"","family":"Casado","given":"Raquel","non-dropping-particle":"","parse-names":false,"suffix":""},{"dropping-particle":"","family":"Blanco","given":"Víctor","non-dropping-particle":"","parse-names":false,"suffix":""},{"dropping-particle":"","family":"Pérez","given":"Domingo","non-dropping-particle":"","parse-names":false,"suffix":""},{"dropping-particle":"","family":"Viñas","given":"Víctor M.","non-dropping-particle":"","parse-names":false,"suffix":""},{"dropping-particle":"","family":"Brijsse","given":"Yvan","non-dropping-particle":"","parse-names":false,"suffix":""},{"dropping-particle":"","family":"Frosch","given":"Mia","non-dropping-particle":"","parse-names":false,"suffix":""},{"dropping-particle":"","family":"Le","given":"Duy Michael","non-dropping-particle":"","parse-names":false,"suffix":""},{"dropping-particle":"","family":"Wayman","given":"Matthew","non-dropping-particle":"","parse-names":false,"suffix":""},{"dropping-particle":"","family":"Essawy","given":"A. I.","non-dropping-particle":"","parse-names":false,"suffix":""},{"dropping-particle":"","family":"Saleh","given":"A. M.M.","non-dropping-particle":"","parse-names":false,"suffix":""},{"dropping-particle":"","family":"Zaky","given":"Magdy T.","non-dropping-particle":"","parse-names":false,"suffix":""},{"dropping-particle":"","family":"Farag","given":"Reem K.","non-dropping-particle":"","parse-names":false,"suffix":""},{"dropping-particle":"","family":"Ragab","given":"A. A.","non-dropping-particle":"","parse-names":false,"suffix":""},{"dropping-particle":"","family":"Rooshdi","given":"Raja Rafidah Raja Muhammad","non-dropping-particle":"","parse-names":false,"suffix":""},{"dropping-particle":"","family":"Rahman","given":"Nurizan Ab","non-dropping-particle":"","parse-names":false,"suffix":""},{"dropping-particle":"","family":"Baki","given":"Nazurah Zahidah Umar","non-dropping-particle":"","parse-names":false,"suffix":""},{"dropping-particle":"","family":"Majid","given":"Muhd Zaimi Abdul","non-dropping-particle":"","parse-names":false,"suffix":""},{"dropping-particle":"","family":"Ismail","given":"Faridah","non-dropping-particle":"","parse-names":false,"suffix":""},{"dropping-particle":"","family":"Krantz","given":"Jan","non-dropping-particle":"","parse-names":false,"suffix":""},{"dropping-particle":"","family":"Lu","given":"Weizhuo","non-dropping-particle":"","parse-names":false,"suffix":""},{"dropping-particle":"","family":"Johansson","given":"Tim","non-dropping-particle":"","parse-names":false,"suffix":""},{"dropping-particle":"","family":"Olofsson","given":"Thomas","non-dropping-particle":"","parse-names":false,"suffix":""},{"dropping-particle":"","family":"Hma","given":"How","non-dropping-particle":"","parse-names":false,"suffix":""},{"dropping-particle":"","family":"Bujang","given":"Mastura","non-dropping-particle":"","parse-names":false,"suffix":""},{"dropping-particle":"","family":"Hainin","given":"Mohd Rosli","non-dropping-particle":"","parse-names":false,"suffix":""},{"dropping-particle":"","family":"Abd Majid","given":"Muhd Zaimi","non-dropping-particle":"","parse-names":false,"suffix":""},{"dropping-particle":"","family":"Idham Mohd Satar","given":"Mohd Khairul","non-dropping-particle":"","parse-names":false,"suffix":""},{"dropping-particle":"","family":"Azahar","given":"Wan Nur Aifa Wan","non-dropping-particle":"","parse-names":false,"suffix":""},{"dropping-particle":"","family":"Fu","given":"Mingliang","non-dropping-particle":"","parse-names":false,"suffix":""},{"dropping-particle":"","family":"Ge","given":"Yan Yunshan","non-dropping-particle":"","parse-names":false,"suffix":""},{"dropping-particle":"","family":"Tan","given":"Jianwei","non-dropping-particle":"","parse-names":false,"suffix":""},{"dropping-particle":"","family":"Zeng","given":"Tao","non-dropping-particle":"","parse-names":false,"suffix":""},{"dropping-particle":"","family":"Liang","given":"Binglian","non-dropping-particle":"","parse-names":false,"suffix":""},{"dropping-particle":"","family":"Prowell","given":"Brian D.","non-dropping-particle":"","parse-names":false,"suffix":""},{"dropping-particle":"","family":"Hurley","given":"Graham c.","non-dropping-particle":"","parse-names":false,"suffix":""},{"dropping-particle":"","family":"Frank","given":"Bob","non-dropping-particle":"","parse-names":false,"suffix":""},{"dropping-particle":"","family":"Ma","given":"Feng","non-dropping-particle":"","parse-names":false,"suffix":""},{"dropping-particle":"","family":"Sha","given":"Aimin","non-dropping-particle":"","parse-names":false,"suffix":""},{"dropping-particle":"","family":"Lin","given":"Ruiyu","non-dropping-particle":"","parse-names":false,"suffix":""},{"dropping-particle":"","family":"Huang","given":"Yanqiu Yue Yanqiang Yuchun","non-dropping-particle":"","parse-names":false,"suffix":""},{"dropping-particle":"","family":"Wang","given":"Changming Christina Yan Chao Chengzhi Chung Chao","non-dropping-particle":"","parse-names":false,"suffix":""},{"dropping-particle":"","family":"Hanson","given":"Christopher S.","non-dropping-particle":"","parse-names":false,"suffix":""},{"dropping-particle":"","family":"Noland","given":"Robert B.","non-dropping-particle":"","parse-names":false,"suffix":""},{"dropping-particle":"","family":"Fan","given":"Hongtu","non-dropping-particle":"","parse-names":false,"suffix":""},{"dropping-particle":"","family":"Jha","given":"Manoj K.","non-dropping-particle":"","parse-names":false,"suffix":""},{"dropping-particle":"","family":"Ogallo","given":"Hellon G.","non-dropping-particle":"","parse-names":false,"suffix":""},{"dropping-particle":"","family":"Owolabi","given":"Oludare","non-dropping-particle":"","parse-names":false,"suffix":""},{"dropping-particle":"","family":"Seo","given":"Youngguk Yeongkyo","non-dropping-particle":"","parse-names":false,"suffix":""},{"dropping-particle":"","family":"Kim","given":"Seung Ju Sung Geun Seong Min Sungho Sunghwan H","non-dropping-particle":"","parse-names":false,"suffix":""},{"dropping-particle":"","family":"Hunag","given":"Li Jeng","non-dropping-particle":"","parse-names":false,"suffix":""},{"dropping-particle":"","family":"Wang","given":"Hai Her Yung Haoming Hong Yan","non-dropping-particle":"","parse-names":false,"suffix":""},{"dropping-particle":"","family":"Wang","given":"Shulong Shuhao Shijie Shudong Shaobin Sheng Shi Yang Shuyan Siqi Shuang Jie Shaodi","non-dropping-particle":"","parse-names":false,"suffix":""},{"dropping-particle":"","family":"Tsai","given":"Calista Y.","non-dropping-particle":"","parse-names":false,"suffix":""},{"dropping-particle":"","family":"Chang","given":"Andrew S.","non-dropping-particle":"","parse-names":false,"suffix":""},{"dropping-particle":"","family":"Cao","given":"Tanfeng","non-dropping-particle":"","parse-names":false,"suffix":""},{"dropping-particle":"","family":"Durbin","given":"Thomas D.","non-dropping-particle":"","parse-names":false,"suffix":""},{"dropping-particle":"","family":"Russell","given":"Robert L.","non-dropping-particle":"","parse-names":false,"suffix":""},{"dropping-particle":"","family":"Cocker","given":"David R.","non-dropping-particle":"","parse-names":false,"suffix":""},{"dropping-particle":"","family":"Scora","given":"George","non-dropping-particle":"","parse-names":false,"suffix":""},{"dropping-particle":"","family":"Maldonado","given":"Hector","non-dropping-particle":"","parse-names":false,"suffix":""},{"dropping-particle":"","family":"Johnson","given":"Kent C.","non-dropping-particle":"","parse-names":false,"suffix":""},{"dropping-particle":"","family":"Moretti","given":"L.","non-dropping-particle":"","parse-names":false,"suffix":""},{"dropping-particle":"","family":"Mandrone","given":"V.","non-dropping-particle":"","parse-names":false,"suffix":""},{"dropping-particle":"","family":"D'Andrea","given":"A.","non-dropping-particle":"","parse-names":false,"suffix":""},{"dropping-particle":"","family":"Caro","given":"S.","non-dropping-particle":"","parse-names":false,"suffix":""},{"dropping-particle":"","family":"Pires","given":"J. C.M. M","non-dropping-particle":"","parse-names":false,"suffix":""},{"dropping-particle":"","family":"Martins","given":"F. G.","non-dropping-particle":"","parse-names":false,"suffix":""},{"dropping-particle":"","family":"Alvim-Ferraz","given":"M. C.M.","non-dropping-particle":"","parse-names":false,"suffix":""},{"dropping-particle":"","family":"Simões","given":"M.","non-dropping-particle":"","parse-names":false,"suffix":""},{"dropping-particle":"","family":"Jiao","given":"Shuangjian","non-dropping-particle":"","parse-names":false,"suffix":""},{"dropping-particle":"","family":"Li","given":"Lin Liangguo Lin Longfei","non-dropping-particle":"","parse-names":false,"suffix":""},{"dropping-particle":"","family":"Du","given":"Qunle","non-dropping-particle":"","parse-names":false,"suffix":""},{"dropping-particle":"","family":"Jaques","given":"Roman","non-dropping-particle":"","parse-names":false,"suffix":""},{"dropping-particle":"","family":"Sheridan","given":"Agnes","non-dropping-particle":"","parse-names":false,"suffix":""},{"dropping-particle":"","family":"International Energy Agency","given":"","non-dropping-particle":"","parse-names":false,"suffix":""},{"dropping-particle":"","family":"Cited","given":"References","non-dropping-particle":"","parse-names":false,"suffix":""},{"dropping-particle":"","family":"Jiilich","given":"Kernforschungsanlage","non-dropping-particle":"","parse-names":false,"suffix":""},{"dropping-particle":"","family":"Kuo","given":"Kenneth Kuan-yun","non-dropping-particle":"","parse-names":false,"suffix":""},{"dropping-particle":"","family":"Gunasekaran","given":"Anandkumar","non-dropping-particle":"","parse-names":false,"suffix":""},{"dropping-particle":"","family":"Gobalakichenin","given":"Devaradjane","non-dropping-particle":"","parse-names":false,"suffix":""},{"dropping-particle":"","family":"Wu","given":"Zhan Yi","non-dropping-particle":"","parse-names":false,"suffix":""},{"dropping-particle":"","family":"Wu","given":"Hao Horng Wen Hongwei","non-dropping-particle":"","parse-names":false,"suffix":""},{"dropping-particle":"","family":"Hung","given":"Cheng Han","non-dropping-particle":"","parse-names":false,"suffix":""},{"dropping-particle":"","family":"Ball","given":"J K","non-dropping-particle":"","parse-names":false,"suffix":""},{"dropping-particle":"","family":"Raine","given":"R R","non-dropping-particle":"","parse-names":false,"suffix":""},{"dropping-particle":"","family":"Stone","given":"C R","non-dropping-particle":"","parse-names":false,"suffix":""},{"dropping-particle":"","family":"Hu","given":"Xiaoqi Xincheng Xiaojun Xuan","non-dropping-particle":"","parse-names":false,"suffix":""},{"dropping-particle":"","family":"Yang","given":"Shengqiang Sunglin See-hun","non-dropping-particle":"","parse-names":false,"suffix":""},{"dropping-particle":"","family":"Zhou","given":"Xu Xiuhong Xuanyi Yi","non-dropping-particle":"","parse-names":false,"suffix":""},{"dropping-particle":"","family":"Yu","given":"Zhixin Zhaoyang Zhixiang Zu Yuan","non-dropping-particle":"","parse-names":false,"suffix":""},{"dropping-particle":"","family":"Hu","given":"Chunya","non-dropping-particle":"","parse-names":false,"suffix":""},{"dropping-particle":"","family":"eurotron","given":"","non-dropping-particle":"","parse-names":false,"suffix":""},{"dropping-particle":"","family":"Atlas","given":"Carbon","non-dropping-particle":"","parse-names":false,"suffix":""},{"dropping-particle":"","family":"Purushothaman","given":"K.","non-dropping-particle":"","parse-names":false,"suffix":""},{"dropping-particle":"","family":"Nagarajan","given":"G.","non-dropping-particle":"","parse-names":false,"suffix":""},{"dropping-particle":"","family":"Yadav","given":"Vinod Singh","non-dropping-particle":"","parse-names":false,"suffix":""},{"dropping-particle":"","family":"Sharma","given":"Deepak Dilip","non-dropping-particle":"","parse-names":false,"suffix":""},{"dropping-particle":"","family":"Soni","given":"Sandeep L.","non-dropping-particle":"","parse-names":false,"suffix":""},{"dropping-particle":"","family":"Choi","given":"Byung Chul","non-dropping-particle":"","parse-names":false,"suffix":""},{"dropping-particle":"","family":"Kim","given":"Yongjoo Yeongmin Youngwook Min Seog","non-dropping-particle":"","parse-names":false,"suffix":""},{"dropping-particle":"","family":"Sujatha","given":"S Judes","non-dropping-particle":"","parse-names":false,"suffix":""},{"dropping-particle":"","family":"Ganesan","given":"K","non-dropping-particle":"","parse-names":false,"suffix":""},{"dropping-particle":"","family":"Jinisha","given":"R","non-dropping-particle":"","parse-names":false,"suffix":""},{"dropping-particle":"","family":"Martinho","given":"Fernando","non-dropping-particle":"","parse-names":false,"suffix":""},{"dropping-particle":"","family":"Capitão","given":"Silvino Dias","non-dropping-particle":"","parse-names":false,"suffix":""},{"dropping-particle":"","family":"Picado-Santos","given":"Luís Guilherme","non-dropping-particle":"","parse-names":false,"suffix":""},{"dropping-particle":"","family":"Li","given":"Lin Liangguo Lin Longfei","non-dropping-particle":"","parse-names":false,"suffix":""},{"dropping-particle":"","family":"Benson","given":"Craig H.","non-dropping-particle":"","parse-names":false,"suffix":""},{"dropping-particle":"","family":"Edil","given":"Tuncer B. T.B.","non-dropping-particle":"","parse-names":false,"suffix":""},{"dropping-particle":"","family":"Hatipoglu","given":"Bulent","non-dropping-particle":"","parse-names":false,"suffix":""},{"dropping-particle":"","family":"Ribeiro","given":"Lilian","non-dropping-particle":"","parse-names":false,"suffix":""},{"dropping-particle":"","family":"Rezende","given":"De","non-dropping-particle":"","parse-names":false,"suffix":""},{"dropping-particle":"De","family":"Car","given":"Camapum","non-dropping-particle":"","parse-names":false,"suffix":""},{"dropping-particle":"","family":"Airey","given":"G. D.","non-dropping-particle":"","parse-names":false,"suffix":""},{"dropping-particle":"","family":"Collop","given":"A. C.","non-dropping-particle":"","parse-names":false,"suffix":""},{"dropping-particle":"","family":"Zoorob","given":"S. E.","non-dropping-particle":"","parse-names":false,"suffix":""},{"dropping-particle":"","family":"Elliott","given":"Richard C.","non-dropping-particle":"","parse-names":false,"suffix":""},{"dropping-particle":"","family":"Akbulut","given":"Hüseyin","non-dropping-particle":"","parse-names":false,"suffix":""},{"dropping-particle":"","family":"Gürer","given":"Cahit","non-dropping-particle":"","parse-names":false,"suffix":""},{"dropping-particle":"","family":"Shu","given":"Xiang","non-dropping-particle":"","parse-names":false,"suffix":""},{"dropping-particle":"","family":"Huang","given":"Baoshan Bo","non-dropping-particle":"","parse-names":false,"suffix":""},{"dropping-particle":"","family":"Thomas","given":"Blessen Skariah","non-dropping-particle":"","parse-names":false,"suffix":""},{"dropping-particle":"","family":"Gupta","given":"Rajender Ramesh Chandra","non-dropping-particle":"","parse-names":false,"suffix":""},{"dropping-particle":"","family":"Panicker","given":"Vinu John","non-dropping-particle":"","parse-names":false,"suffix":""},{"dropping-particle":"","family":"Sreekanth","given":"K. J.","non-dropping-particle":"","parse-names":false,"suffix":""},{"dropping-particle":"","family":"Santero","given":"Nicholas J.","non-dropping-particle":"","parse-names":false,"suffix":""},{"dropping-particle":"","family":"Loijos","given":"Alexander","non-dropping-particle":"","parse-names":false,"suffix":""},{"dropping-particle":"","family":"Ochsendorf","given":"John","non-dropping-particle":"","parse-names":false,"suffix":""},{"dropping-particle":"","family":"Brand","given":"Araujo Alexander S.","non-dropping-particle":"","parse-names":false,"suffix":""},{"dropping-particle":"","family":"Roesler","given":"Jeffery R.","non-dropping-particle":"","parse-names":false,"suffix":""},{"dropping-particle":"","family":"Xue","given":"James","non-dropping-particle":"","parse-names":false,"suffix":""},{"dropping-particle":"","family":"Shinozuka","given":"Masanobu","non-dropping-particle":"","parse-names":false,"suffix":""},{"dropping-particle":"","family":"Emerson Process Management","given":"","non-dropping-particle":"","parse-names":false,"suffix":""},{"dropping-particle":"","family":"Barišić","given":"Ivana","non-dropping-particle":"","parse-names":false,"suffix":""},{"dropping-particle":"","family":"Dimter","given":"Sanja","non-dropping-particle":"","parse-names":false,"suffix":""},{"dropping-particle":"","family":"Rukavina","given":"Tatjana","non-dropping-particle":"","parse-names":false,"suffix":""},{"dropping-particle":"","family":"Areas","given":"Problem","non-dropping-particle":"","parse-names":false,"suffix":""},{"dropping-particle":"","family":"Strogen","given":"Bret","non-dropping-particle":"","parse-names":false,"suffix":""},{"dropping-particle":"","family":"Horvath","given":"Arpad","non-dropping-particle":"","parse-names":false,"suffix":""},{"dropping-particle":"","family":"Sivak","given":"Michael","non-dropping-particle":"","parse-names":false,"suffix":""},{"dropping-particle":"","family":"Schoettle","given":"Brandon","non-dropping-particle":"","parse-names":false,"suffix":""},{"dropping-particle":"","family":"Manning","given":"Michael P.","non-dropping-particle":"","parse-names":false,"suffix":""},{"dropping-particle":"","family":"Garmirian","given":"James E.","non-dropping-particle":"","parse-names":false,"suffix":""},{"dropping-particle":"","family":"Reid","given":"Robert C.","non-dropping-particle":"","parse-names":false,"suffix":""},{"dropping-particle":"","family":"Peake","given":"By Stephen","non-dropping-particle":"","parse-names":false,"suffix":""},{"dropping-particle":"","family":"Everett","given":"Bob","non-dropping-particle":"","parse-names":false,"suffix":""},{"dropping-particle":"","family":"Boyle","given":"Godfrey","non-dropping-particle":"","parse-names":false,"suffix":""},{"dropping-particle":"","family":"Sivilevičius","given":"Henrikas","non-dropping-particle":"","parse-names":false,"suffix":""},{"dropping-particle":"","family":"Šukevičius","given":"Šarūnas","non-dropping-particle":"","parse-names":false,"suffix":""},{"dropping-particle":"","family":"Binder","given":"Polymer Modified","non-dropping-particle":"","parse-names":false,"suffix":""},{"dropping-particle":"","family":"Oberlink","given":"Anne Elizabeth","non-dropping-particle":"","parse-names":false,"suffix":""},{"dropping-particle":"","family":"Lidicker","given":"Jeffrey","non-dropping-particle":"","parse-names":false,"suffix":""},{"dropping-particle":"","family":"Sathaye","given":"Nakul","non-dropping-particle":"","parse-names":false,"suffix":""},{"dropping-particle":"","family":"Madanat","given":"Samer","non-dropping-particle":"","parse-names":false,"suffix":""},{"dropping-particle":"","family":"Horvath","given":"Arpad","non-dropping-particle":"","parse-names":false,"suffix":""},{"dropping-particle":"","family":"L'Orange Seigo","given":"Selma","non-dropping-particle":"","parse-names":false,"suffix":""},{"dropping-particle":"","family":"Dohle","given":"Simone","non-dropping-particle":"","parse-names":false,"suffix":""},{"dropping-particle":"","family":"Siegrist","given":"Michael","non-dropping-particle":"","parse-names":false,"suffix":""},{"dropping-particle":"","family":"Thomas","given":"Sibu","non-dropping-particle":"","parse-names":false,"suffix":""},{"dropping-particle":"","family":"Shahnaj Haider","given":"Nishi","non-dropping-particle":"","parse-names":false,"suffix":""},{"dropping-particle":"","family":"Deb","given":"Madhujit","non-dropping-particle":"","parse-names":false,"suffix":""},{"dropping-particle":"","family":"Sastry","given":"G. R.K.","non-dropping-particle":"","parse-names":false,"suffix":""},{"dropping-particle":"","family":"Bose","given":"P. K.","non-dropping-particle":"","parse-names":false,"suffix":""},{"dropping-particle":"","family":"Banerjee","given":"Rahul","non-dropping-particle":"","parse-names":false,"suffix":""},{"dropping-particle":"","family":"SRS","given":"","non-dropping-particle":"","parse-names":false,"suffix":""},{"dropping-particle":"","family":"Reiter","given":"Aaron J.","non-dropping-particle":"","parse-names":false,"suffix":""},{"dropping-particle":"","family":"Kong","given":"Song Charng","non-dropping-particle":"","parse-names":false,"suffix":""},{"dropping-particle":"","family":"Han","given":"Xiangxin","non-dropping-particle":"","parse-names":false,"suffix":""},{"dropping-particle":"","family":"Niu","given":"Mengting","non-dropping-particle":"","parse-names":false,"suffix":""},{"dropping-particle":"","family":"Jiang","given":"Xiumin","non-dropping-particle":"","parse-names":false,"suffix":""},{"dropping-particle":"","family":"Bolden","given":"Johnny","non-dropping-particle":"","parse-names":false,"suffix":""},{"dropping-particle":"","family":"Abu-Lebdeh","given":"Taher","non-dropping-particle":"","parse-names":false,"suffix":""},{"dropping-particle":"","family":"Fini","given":"Ellie Elham H.","non-dropping-particle":"","parse-names":false,"suffix":""},{"dropping-particle":"","family":"Sahoo","given":"Priyabrata K.","non-dropping-particle":"","parse-names":false,"suffix":""},{"dropping-particle":"","family":"Das","given":"L. M.","non-dropping-particle":"","parse-names":false,"suffix":""},{"dropping-particle":"","family":"Felekoglu","given":"Burak","non-dropping-particle":"","parse-names":false,"suffix":""},{"dropping-particle":"","family":"Chavan","given":"Maj","non-dropping-particle":"","parse-names":false,"suffix":""},{"dropping-particle":"","family":"Anastasiou","given":"E. K.","non-dropping-particle":"","parse-names":false,"suffix":""},{"dropping-particle":"","family":"Georgiadis Filikas","given":"K.","non-dropping-particle":"","parse-names":false,"suffix":""},{"dropping-particle":"","family":"Stefanidou","given":"M.","non-dropping-particle":"","parse-names":false,"suffix":""},{"dropping-particle":"","family":"Safiuddin","given":"M","non-dropping-particle":"","parse-names":false,"suffix":""},{"dropping-particle":"","family":"Jumaat","given":"M Z","non-dropping-particle":"","parse-names":false,"suffix":""},{"dropping-particle":"","family":"Salam","given":"M A","non-dropping-particle":"","parse-names":false,"suffix":""},{"dropping-particle":"","family":"Islam","given":"M. S","non-dropping-particle":"","parse-names":false,"suffix":""},{"dropping-particle":"","family":"Hashim","given":"R","non-dropping-particle":"","parse-names":false,"suffix":""},{"dropping-particle":"","family":"Issa","given":"Camille A.","non-dropping-particle":"","parse-names":false,"suffix":""},{"dropping-particle":"","family":"Salem","given":"George","non-dropping-particle":"","parse-names":false,"suffix":""},{"dropping-particle":"","family":"Smit","given":"Kacha","non-dropping-particle":"","parse-names":false,"suffix":""},{"dropping-particle":"","family":"Foundation","given":"Marwadi Education","non-dropping-particle":"","parse-names":false,"suffix":""},{"dropping-particle":"","family":"Of","given":"Utilization","non-dropping-particle":"","parse-names":false,"suffix":""},{"dropping-particle":"","family":"Byproductscement","given":"Industrial","non-dropping-particle":"","parse-names":false,"suffix":""},{"dropping-particle":"","family":"View","given":"Mortar","non-dropping-particle":"","parse-names":false,"suffix":""},{"dropping-particle":"","family":"Smit","given":"Kacha","non-dropping-particle":"","parse-names":false,"suffix":""},{"dropping-particle":"","family":"Jullien","given":"Agnès","non-dropping-particle":"","parse-names":false,"suffix":""},{"dropping-particle":"","family":"Proust","given":"C.","non-dropping-particle":"","parse-names":false,"suffix":""},{"dropping-particle":"","family":"Martaud","given":"T.","non-dropping-particle":"","parse-names":false,"suffix":""},{"dropping-particle":"","family":"Rayssac","given":"E.","non-dropping-particle":"","parse-names":false,"suffix":""},{"dropping-particle":"","family":"Ropert","given":"C.","non-dropping-particle":"","parse-names":false,"suffix":""},{"dropping-particle":"","family":"Horpibulsuk","given":"Suksun","non-dropping-particle":"","parse-names":false,"suffix":""},{"dropping-particle":"","family":"Hoy","given":"Menglim","non-dropping-particle":"","parse-names":false,"suffix":""},{"dropping-particle":"","family":"Witchayaphong","given":"P.","non-dropping-particle":"","parse-names":false,"suffix":""},{"dropping-particle":"","family":"Rachan","given":"Runglawan","non-dropping-particle":"","parse-names":false,"suffix":""},{"dropping-particle":"","family":"Arulrajah","given":"Arul","non-dropping-particle":"","parse-names":false,"suffix":""},{"dropping-particle":"","family":"Rodríguez-Alloza","given":"Ana María","non-dropping-particle":"","parse-names":false,"suffix":""},{"dropping-particle":"","family":"Malik","given":"Arunima","non-dropping-particle":"","parse-names":false,"suffix":""},{"dropping-particle":"","family":"Lenzen","given":"Manfred","non-dropping-particle":"","parse-names":false,"suffix":""},{"dropping-particle":"","family":"Gallego","given":"Juan","non-dropping-particle":"","parse-names":false,"suffix":""},{"dropping-particle":"","family":"Fatin Najwa Mohd Nusa","given":"","non-dropping-particle":"","parse-names":false,"suffix":""},{"dropping-particle":"","family":"Intan Rohani Endut","given":"","non-dropping-particle":"","parse-names":false,"suffix":""},{"dropping-particle":"","family":"Roshana Takim","given":"","non-dropping-particle":"","parse-names":false,"suffix":""},{"dropping-particle":"","family":"Siti Zaharah Ishak","given":"","non-dropping-particle":"","parse-names":false,"suffix":""},{"dropping-particle":"","family":"Na","given":"Kwangsam","non-dropping-particle":"","parse-names":false,"suffix":""},{"dropping-particle":"","family":"Biswas","given":"Subhasis","non-dropping-particle":"","parse-names":false,"suffix":""},{"dropping-particle":"","family":"Robertson","given":"William","non-dropping-particle":"","parse-names":false,"suffix":""},{"dropping-particle":"","family":"Sahay","given":"Keshav","non-dropping-particle":"","parse-names":false,"suffix":""},{"dropping-particle":"","family":"Okamoto","given":"Robert","non-dropping-particle":"","parse-names":false,"suffix":""},{"dropping-particle":"","family":"Mitchell","given":"Alexander","non-dropping-particle":"","parse-names":false,"suffix":""},{"dropping-particle":"","family":"Lemieux","given":"Sharon","non-dropping-particle":"","parse-names":false,"suffix":""},{"dropping-particle":"","family":"Im","given":"Soohyok Solyee","non-dropping-particle":"","parse-names":false,"suffix":""},{"dropping-particle":"","family":"Zhou","given":"Fujie","non-dropping-particle":"","parse-names":false,"suffix":""},{"dropping-particle":"","family":"Lee","given":"Robert","non-dropping-particle":"","parse-names":false,"suffix":""},{"dropping-particle":"","family":"Scullion","given":"Tom","non-dropping-particle":"","parse-names":false,"suffix":""},{"dropping-particle":"","family":"Hansen","given":"K.R.","non-dropping-particle":"","parse-names":false,"suffix":""},{"dropping-particle":"","family":"Copeland","given":"A.","non-dropping-particle":"","parse-names":false,"suffix":""},{"dropping-particle":"","family":"Wu","given":"Shaopeng","non-dropping-particle":"","parse-names":false,"suffix":""},{"dropping-particle":"","family":"Qiu","given":"Jian","non-dropping-particle":"","parse-names":false,"suffix":""},{"dropping-particle":"","family":"Mo","given":"Liantong","non-dropping-particle":"","parse-names":false,"suffix":""},{"dropping-particle":"","family":"Yu","given":"Jianying Jun Jintao","non-dropping-particle":"","parse-names":false,"suffix":""},{"dropping-particle":"","family":"Zhang","given":"Yazhou Yue Yongmei Yunling Youguang","non-dropping-particle":"","parse-names":false,"suffix":""},{"dropping-particle":"Ben","family":"Li","given":"Bingqin Bo","non-dropping-particle":"","parse-names":false,"suffix":""},{"dropping-particle":"","family":"Ferreira","given":"Victor J.","non-dropping-particle":"","parse-names":false,"suffix":""},{"dropping-particle":"","family":"Sáez-De-Guinoa Vilaplana","given":"Aitana","non-dropping-particle":"","parse-names":false,"suffix":""},{"dropping-particle":"","family":"García-Armingol","given":"Tatiana","non-dropping-particle":"","parse-names":false,"suffix":""},{"dropping-particle":"","family":"Aranda-Usón","given":"Alfonso","non-dropping-particle":"","parse-names":false,"suffix":""},{"dropping-particle":"","family":"Lausín-González","given":"Cristina","non-dropping-particle":"","parse-names":false,"suffix":""},{"dropping-particle":"","family":"López-Sabirón","given":"Ana M.","non-dropping-particle":"","parse-names":false,"suffix":""},{"dropping-particle":"","family":"Ferreira","given":"Germán","non-dropping-particle":"","parse-names":false,"suffix":""},{"dropping-particle":"","family":"Behiry","given":"Ahmed Ebrahim Abu El Maaty","non-dropping-particle":"","parse-names":false,"suffix":""},{"dropping-particle":"","family":"Valdés","given":"Gonzalo","non-dropping-particle":"","parse-names":false,"suffix":""},{"dropping-particle":"","family":"Pérez-Jiménez","given":"Félix","non-dropping-particle":"","parse-names":false,"suffix":""},{"dropping-particle":"","family":"Miró","given":"Rodrigo","non-dropping-particle":"","parse-names":false,"suffix":""},{"dropping-particle":"","family":"Martínez","given":"Adriana","non-dropping-particle":"","parse-names":false,"suffix":""},{"dropping-particle":"","family":"Botella","given":"Ramón","non-dropping-particle":"","parse-names":false,"suffix":""},{"dropping-particle":"","family":"Behnood","given":"Ali","non-dropping-particle":"","parse-names":false,"suffix":""},{"dropping-particle":"","family":"Ameri","given":"Mahmoud","non-dropping-particle":"","parse-names":false,"suffix":""},{"dropping-particle":"","family":"USEPA","given":"","non-dropping-particle":"","parse-names":false,"suffix":""},{"dropping-particle":"","family":"Deng","given":"Fei","non-dropping-particle":"","parse-names":false,"suffix":""},{"dropping-particle":"","family":"Rahman","given":"Wan Mohd Nazmi Wan Abdul","non-dropping-particle":"","parse-names":false,"suffix":""},{"dropping-particle":"","family":"Wahab","given":"Achmad Fauzi Abdul","non-dropping-particle":"","parse-names":false,"suffix":""},{"dropping-particle":"","family":"Ilić","given":"M.","non-dropping-particle":"","parse-names":false,"suffix":""},{"dropping-particle":"","family":"Miletić","given":"S.","non-dropping-particle":"","parse-names":false,"suffix":""},{"dropping-particle":"","family":"Djuričić","given":"R.","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Jize","given":"Mao","non-dropping-particle":"","parse-names":false,"suffix":""},{"dropping-particle":"","family":"White","given":"Gregory","non-dropping-particle":"","parse-names":false,"suffix":""},{"dropping-particle":"","family":"Aravind","given":"K.","non-dropping-particle":"","parse-names":false,"suffix":""},{"dropping-particle":"","family":"Das","given":"Anup Arnab Animesh","non-dropping-particle":"","parse-names":false,"suffix":""},{"dropping-particle":"","family":"Hoy","given":"Menglim","non-dropping-particle":"","parse-names":false,"suffix":""},{"dropping-particle":"","family":"Horpibulsuk","given":"Suksun","non-dropping-particle":"","parse-names":false,"suffix":""},{"dropping-particle":"","family":"Rachan","given":"Runglawan","non-dropping-particle":"","parse-names":false,"suffix":""},{"dropping-particle":"","family":"Chinkulkijniwat","given":"Avirut","non-dropping-particle":"","parse-names":false,"suffix":""},{"dropping-particle":"","family":"Arulrajah","given":"Arul","non-dropping-particle":"","parse-names":false,"suffix":""},{"dropping-particle":"","family":"Pan","given":"Jill R.","non-dropping-particle":"","parse-names":false,"suffix":""},{"dropping-particle":"","family":"Huang","given":"Chihpin H Chuanzhen","non-dropping-particle":"","parse-names":false,"suffix":""},{"dropping-particle":"","family":"Kuo","given":"Jung Jen","non-dropping-particle":"","parse-names":false,"suffix":""},{"dropping-particle":"","family":"Lin","given":"Sheng Huan Sue J","non-dropping-particle":"","parse-names":false,"suffix":""},{"dropping-particle":"","family":"Abreu","given":"Liliana P F","non-dropping-particle":"","parse-names":false,"suffix":""},{"dropping-particle":"","family":"Oliveira","given":"Janine Christina Nunes de Joel R M","non-dropping-particle":"","parse-names":false,"suffix":""},{"dropping-particle":"","family":"Silva","given":"Hugo M R D","non-dropping-particle":"","parse-names":false,"suffix":""},{"dropping-particle":"","family":"Fonseca","given":"Paulo V. E.","non-dropping-particle":"","parse-names":false,"suffix":""},{"dropping-particle":"","family":"Presti","given":"Davide","non-dropping-particle":"Lo","parse-names":false,"suffix":""},{"dropping-particle":"","family":"Ameri","given":"Mahmoud","non-dropping-particle":"","parse-names":false,"suffix":""},{"dropping-particle":"","family":"Behnood","given":"Ali","non-dropping-particle":"","parse-names":false,"suffix":""},{"dropping-particle":"","family":"Wen","given":"Haifang","non-dropping-particle":"","parse-names":false,"suffix":""},{"dropping-particle":"","family":"Warner","given":"Justin","non-dropping-particle":"","parse-names":false,"suffix":""},{"dropping-particle":"","family":"Edil","given":"Tuncer B. T.B.","non-dropping-particle":"","parse-names":false,"suffix":""},{"dropping-particle":"","family":"Wang","given":"Guofeng Gingan Guosheng Guilan","non-dropping-particle":"","parse-names":false,"suffix":""},{"dropping-particle":"","family":"Horvath","given":"Arpad","non-dropping-particle":"","parse-names":false,"suffix":""},{"dropping-particle":"","family":"Prusinski","given":"Jr","non-dropping-particle":"","parse-names":false,"suffix":""},{"dropping-particle":"","family":"Marceau","given":"Ml","non-dropping-particle":"","parse-names":false,"suffix":""},{"dropping-particle":"","family":"VanGeem","given":"Mg","non-dropping-particle":"","parse-names":false,"suffix":""},{"dropping-particle":"","family":"Rosado","given":"Laís Peixoto","non-dropping-particle":"","parse-names":false,"suffix":""},{"dropping-particle":"","family":"Vitale","given":"Pierluca","non-dropping-particle":"","parse-names":false,"suffix":""},{"dropping-particle":"","family":"Penteado","given":"Carmenlucia Santos G.","non-dropping-particle":"","parse-names":false,"suffix":""},{"dropping-particle":"","family":"Arena","given":"Umberto","non-dropping-particle":"","parse-names":false,"suffix":""},{"dropping-particle":"","family":"Mroueh","given":"Ulla-maija Maija","non-dropping-particle":"","parse-names":false,"suffix":""},{"dropping-particle":"","family":"Laine-Ylijoki","given":"Jutta","non-dropping-particle":"","parse-names":false,"suffix":""},{"dropping-particle":"","family":"Eskola","given":"Paula","non-dropping-particle":"","parse-names":false,"suffix":""},{"dropping-particle":"","family":"Naik","given":"Tarun R","non-dropping-particle":"","parse-names":false,"suffix":""},{"dropping-particle":"","family":"Moriconi","given":"G","non-dropping-particle":"","parse-names":false,"suffix":""},{"dropping-particle":"","family":"White","given":"Philip","non-dropping-particle":"","parse-names":false,"suffix":""},{"dropping-particle":"","family":"Golden","given":"Jay S.","non-dropping-particle":"","parse-names":false,"suffix":""},{"dropping-particle":"","family":"Biligiri","given":"Krishna Prapoorna","non-dropping-particle":"","parse-names":false,"suffix":""},{"dropping-particle":"","family":"Kaloush","given":"Kamil","non-dropping-particle":"","parse-names":false,"suffix":""},{"dropping-particle":"","family":"Yüksel","given":"İsa","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Yung","given":"Wang Her","non-dropping-particle":"","parse-names":false,"suffix":""},{"dropping-particle":"","family":"Yung","given":"Lin Chin","non-dropping-particle":"","parse-names":false,"suffix":""},{"dropping-particle":"","family":"Hua","given":"Lee Hsien","non-dropping-particle":"","parse-names":false,"suffix":""},{"dropping-particle":"","family":"Lav","given":"A. Hilmi","non-dropping-particle":"","parse-names":false,"suffix":""},{"dropping-particle":"","family":"Lav","given":"M. Aysen","non-dropping-particle":"","parse-names":false,"suffix":""},{"dropping-particle":"","family":"Goktepe","given":"A. Burak","non-dropping-particle":"","parse-names":false,"suffix":""},{"dropping-particle":"","family":"Yi","given":"Huang","non-dropping-particle":"","parse-names":false,"suffix":""},{"dropping-particle":"","family":"Xu","given":"Guoping","non-dropping-particle":"","parse-names":false,"suffix":""},{"dropping-particle":"","family":"Cheng","given":"Hui-ming Huigao H.D.","non-dropping-particle":"","parse-names":false,"suffix":""},{"dropping-particle":"","family":"Wang","given":"Jing Hong Jian-ping Ping Jianshuo Junwu Junshi Jihui Jie Jianji","non-dropping-particle":"","parse-names":false,"suffix":""},{"dropping-particle":"","family":"Wan","given":"Yinfeng","non-dropping-particle":"","parse-names":false,"suffix":""},{"dropping-particle":"","family":"Chen","given":"Han Hui J","non-dropping-particle":"","parse-names":false,"suffix":""},{"dropping-particle":"","family":"Hussain","given":"Arshad","non-dropping-particle":"","parse-names":false,"suffix":""},{"dropping-particle":"","family":"Qiu","given":"Yanjun Yubao","non-dropping-particle":"","parse-names":false,"suffix":""},{"dropping-particle":"","family":"Mohammadinia","given":"Alireza","non-dropping-particle":"","parse-names":false,"suffix":""},{"dropping-particle":"","family":"Arulrajah","given":"Arul","non-dropping-particle":"","parse-names":false,"suffix":""},{"dropping-particle":"","family":"Horpibulsuk","given":"Suksun","non-dropping-particle":"","parse-names":false,"suffix":""},{"dropping-particle":"","family":"Chinkulkijniwat","given":"Avirut","non-dropping-particle":"","parse-names":false,"suffix":""},{"dropping-particle":"","family":"Thorpe","given":"David","non-dropping-particle":"","parse-names":false,"suffix":""},{"dropping-particle":"","family":"Modarres","given":"Amir","non-dropping-particle":"","parse-names":false,"suffix":""},{"dropping-particle":"","family":"Hamedi","given":"Hamidreza","non-dropping-particle":"","parse-names":false,"suffix":""},{"dropping-particle":"","family":"Santos","given":"João Joilma Prazeres","non-dropping-particle":"","parse-names":false,"suffix":""},{"dropping-particle":"","family":"Flintsch","given":"Gerardo","non-dropping-particle":"","parse-names":false,"suffix":""},{"dropping-particle":"","family":"Ferreira","given":"Almerindo D. Adelino","non-dropping-particle":"","parse-names":false,"suffix":""},{"dropping-particle":"","family":"Yang","given":"R.","non-dropping-particle":"","parse-names":false,"suffix":""},{"dropping-particle":"","family":"Kang","given":"S.","non-dropping-particle":"","parse-names":false,"suffix":""},{"dropping-particle":"","family":"Ozer","given":"Hasan","non-dropping-particle":"","parse-names":false,"suffix":""},{"dropping-particle":"","family":"Al-Qadi","given":"I.L.","non-dropping-particle":"","parse-names":false,"suffix":""},{"dropping-particle":"","family":"Mladenovič","given":"Ana","non-dropping-particle":"","parse-names":false,"suffix":""},{"dropping-particle":"","family":"Turk","given":"Janez","non-dropping-particle":"","parse-names":false,"suffix":""},{"dropping-particle":"","family":"Kovač","given":"Jaka","non-dropping-particle":"","parse-names":false,"suffix":""},{"dropping-particle":"","family":"Mauko","given":"Alenka","non-dropping-particle":"","parse-names":false,"suffix":""},{"dropping-particle":"","family":"Cotič","given":"Zvonko","non-dropping-particle":"","parse-names":false,"suffix":""},{"dropping-particle":"","family":"Saride","given":"S.","non-dropping-particle":"","parse-names":false,"suffix":""},{"dropping-particle":"","family":"Puppala","given":"A. J.","non-dropping-particle":"","parse-names":false,"suffix":""},{"dropping-particle":"","family":"Williammee","given":"R.","non-dropping-particle":"","parse-names":false,"suffix":""},{"dropping-particle":"","family":"Cass","given":"Darrell","non-dropping-particle":"","parse-names":false,"suffix":""},{"dropping-particle":"","family":"Mukherjee","given":"Abhijit Amlan","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Asphalt","given":"Hot Mix","non-dropping-particle":"","parse-names":false,"suffix":""},{"dropping-particle":"","family":"EAPA","given":"","non-dropping-particle":"","parse-names":false,"suffix":""},{"dropping-particle":"","family":"Modarres","given":"Amir","non-dropping-particle":"","parse-names":false,"suffix":""},{"dropping-particle":"","family":"Rahimzadeh","given":"Majid","non-dropping-particle":"","parse-names":false,"suffix":""},{"dropping-particle":"","family":"Zarrabi","given":"Mohsen","non-dropping-particle":"","parse-names":false,"suffix":""},{"dropping-particle":"","family":"Transportation","given":"California Department of","non-dropping-particle":"","parse-names":false,"suffix":""},{"dropping-particle":"","family":"Chávez-Valencia","given":"L. E.","non-dropping-particle":"","parse-names":false,"suffix":""},{"dropping-particle":"","family":"Alonso","given":"E.","non-dropping-particle":"","parse-names":false,"suffix":""},{"dropping-particle":"","family":"Manzano","given":"A.","non-dropping-particle":"","parse-names":false,"suffix":""},{"dropping-particle":"","family":"Pérez","given":"J.","non-dropping-particle":"","parse-names":false,"suffix":""},{"dropping-particle":"","family":"Contreras","given":"M. E.","non-dropping-particle":"","parse-names":false,"suffix":""},{"dropping-particle":"","family":"Signoret","given":"C.","non-dropping-particle":"","parse-names":false,"suffix":""},{"dropping-particle":"","family":"Yildirim","given":"Yetkin","non-dropping-particle":"","parse-names":false,"suffix":""},{"dropping-particle":"","family":"U.S.","given":"Evironmental Protection Agency.","non-dropping-particle":"","parse-names":false,"suffix":""},{"dropping-particle":"","family":"Thives","given":"Liseane Padilha","non-dropping-particle":"","parse-names":false,"suffix":""},{"dropping-particle":"","family":"Ghisi","given":"Enedir","non-dropping-particle":"","parse-names":false,"suffix":""},{"dropping-particle":"","family":"Biswas","given":"Wahidul K.","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Kajaste","given":"Raili","non-dropping-particle":"","parse-names":false,"suffix":""},{"dropping-particle":"","family":"Hurme","given":"Markku","non-dropping-particle":"","parse-names":false,"suffix":""},{"dropping-particle":"","family":"Unnisa","given":"Syeda Azeem","non-dropping-particle":"","parse-names":false,"suffix":""},{"dropping-particle":"","family":"Hassanpour","given":"Malek","non-dropping-particle":"","parse-names":false,"suffix":""},{"dropping-particle":"","family":"Long","given":"Guangcheng","non-dropping-particle":"","parse-names":false,"suffix":""},{"dropping-particle":"","family":"Gao","given":"Yu","non-dropping-particle":"","parse-names":false,"suffix":""},{"dropping-particle":"","family":"Xie","given":"Yuan Youjun","non-dropping-particle":"","parse-names":false,"suffix":""},{"dropping-particle":"","family":"Report","given":"National Inventory","non-dropping-particle":"","parse-names":false,"suffix":""},{"dropping-particle":"","family":"Change","given":"Climate","non-dropping-particle":"","parse-names":false,"suffix":""},{"dropping-particle":"","family":"Jamshidi","given":"Ali","non-dropping-particle":"","parse-names":false,"suffix":""},{"dropping-particle":"","family":"Fox","given":"John","non-dropping-particle":"","parse-names":false,"suffix":""},{"dropping-particle":"","family":"Bell","given":"Donald","non-dropping-particle":"","parse-names":false,"suffix":""},{"dropping-particle":"","family":"Edmond","given":"Graham","non-dropping-particle":"","parse-names":false,"suffix":""},{"dropping-particle":"","family":"Cummings","given":"Peter","non-dropping-particle":"","parse-names":false,"suffix":""},{"dropping-particle":"","family":"Langstraat","given":"James","non-dropping-particle":"","parse-names":false,"suffix":""},{"dropping-particle":"","family":"Dolan","given":"PJ","non-dropping-particle":"","parse-names":false,"suffix":""},{"dropping-particle":"","family":"Lampo","given":"RG","non-dropping-particle":"","parse-names":false,"suffix":""},{"dropping-particle":"","family":"Dearborn","given":"JC","non-dropping-particle":"","parse-names":false,"suffix":""},{"dropping-particle":"","family":"Wassell","given":"Charles S.","non-dropping-particle":"","parse-names":false,"suffix":""},{"dropping-particle":"","family":"Dittmer","given":"Timothy P.","non-dropping-particle":"","parse-names":false,"suffix":""},{"dropping-particle":"","family":"Calkins","given":"Meg","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Bouallou","given":"Chakib","non-dropping-particle":"","parse-names":false,"suffix":""},{"dropping-particle":"","family":"Wan Abu Bakar","given":"Wan Azelee","non-dropping-particle":"","parse-names":false,"suffix":""},{"dropping-particle":"","family":"Ali","given":"Rusmidah;","non-dropping-particle":"","parse-names":false,"suffix":""},{"dropping-particle":"","family":"Kadir","given":"Abdul Aziz Abdul","non-dropping-particle":"","parse-names":false,"suffix":""},{"dropping-particle":"","family":"Rosid","given":"Salmiah Jamal Mat","non-dropping-particle":"","parse-names":false,"suffix":""},{"dropping-particle":"","family":"Mohammad","given":"Nurul Shafeeqa","non-dropping-particle":"","parse-names":false,"suffix":""},{"dropping-particle":"","family":"Mat Rosid","given":"Salmiah Jamal","non-dropping-particle":"","parse-names":false,"suffix":""},{"dropping-particle":"","family":"Wan Abu Bakar","given":"Wan Azelee","non-dropping-particle":"","parse-names":false,"suffix":""},{"dropping-particle":"","family":"Ali","given":"Rusmidah;","non-dropping-particle":"","parse-names":false,"suffix":""},{"dropping-particle":"","family":"Kucukvar","given":"Murat","non-dropping-particle":"","parse-names":false,"suffix":""},{"dropping-particle":"","family":"Tatari","given":"Omer","non-dropping-particle":"","parse-names":false,"suffix":""},{"dropping-particle":"","family":"Jeffery","given":"Colin","non-dropping-particle":"","parse-names":false,"suffix":""},{"dropping-particle":"","family":"With","given":"Environmental-friendly Concrete","non-dropping-particle":"","parse-names":false,"suffix":""},{"dropping-particle":"","family":"Naik","given":"By Tarun R","non-dropping-particle":"","parse-names":false,"suffix":""},{"dropping-particle":"","family":"Administration","given":"The Federal Highway","non-dropping-particle":"","parse-names":false,"suffix":""},{"dropping-particle":"","family":"Rodríguez-Reinoso","given":"F.","non-dropping-particle":"","parse-names":false,"suffix":""},{"dropping-particle":"","family":"Sepúlveda-Escribano","given":"A.","non-dropping-particle":"","parse-names":false,"suffix":""},{"dropping-particle":"","family":"Halim","given":"Ab","non-dropping-particle":"","parse-names":false,"suffix":""},{"dropping-particle":"","family":"Zamani;","given":"Ahmad","non-dropping-particle":"","parse-names":false,"suffix":""},{"dropping-particle":"","family":"Ali","given":"Rusmidah;","non-dropping-particle":"","parse-names":false,"suffix":""},{"dropping-particle":"","family":"Abu Bakar","given":"Wan Azelee Wan A.W.","non-dropping-particle":"","parse-names":false,"suffix":""},{"dropping-particle":"","family":"Lee","given":"Min Dar Miyoung","non-dropping-particle":"","parse-names":false,"suffix":""},{"dropping-particle":"","family":"Lee","given":"Jin Ho Jong Ik Jin Cheol Jyh Fu Ho Jian Yuan","non-dropping-particle":"","parse-names":false,"suffix":""},{"dropping-particle":"","family":"Chang","given":"Chau Shang","non-dropping-particle":"","parse-names":false,"suffix":""},{"dropping-particle":"","family":"Dong","given":"Teng Yuan Tianpu","non-dropping-particle":"","parse-names":false,"suffix":""},{"dropping-particle":"","family":"Iloeje","given":"Chukwunwike","non-dropping-particle":"","parse-names":false,"suffix":""},{"dropping-particle":"","family":"Field","given":"Randall","non-dropping-particle":"","parse-names":false,"suffix":""},{"dropping-particle":"","family":"Ghoniem","given":"Ahmed F.","non-dropping-particle":"","parse-names":false,"suffix":""},{"dropping-particle":"","family":"Casciotti","given":"K L","non-dropping-particle":"","parse-names":false,"suffix":""},{"dropping-particle":"","family":"Sigman","given":"D M","non-dropping-particle":"","parse-names":false,"suffix":""},{"dropping-particle":"","family":"Hastings","given":"M G","non-dropping-particle":"","parse-names":false,"suffix":""},{"dropping-particle":"","family":"Bohlke","given":"J K","non-dropping-particle":"","parse-names":false,"suffix":""},{"dropping-particle":"","family":"Hilkert","given":"a","non-dropping-particle":"","parse-names":false,"suffix":""},{"dropping-particle":"","family":"Zasina","given":"Damian","non-dropping-particle":"","parse-names":false,"suffix":""},{"dropping-particle":"","family":"Zawadzki","given":"Jarosław","non-dropping-particle":"","parse-names":false,"suffix":""},{"dropping-particle":"","family":"Rassweiler","given":"Gerald M","non-dropping-particle":"","parse-names":false,"suffix":""},{"dropping-particle":"","family":"Grube","given":"William L","non-dropping-particle":"","parse-names":false,"suffix":""},{"dropping-particle":"","family":"Herman","given":"Robert","non-dropping-particle":"","parse-names":false,"suffix":""},{"dropping-particle":"","family":"Davies","given":"Robert","non-dropping-particle":"","parse-names":false,"suffix":""},{"dropping-particle":"","family":"Sovran","given":"Gino","non-dropping-particle":"","parse-names":false,"suffix":""},{"dropping-particle":"","family":"Weller","given":"Edward F","non-dropping-particle":"","parse-names":false,"suffix":""},{"dropping-particle":"","family":"Weiss","given":"Philip","non-dropping-particle":"","parse-names":false,"suffix":""},{"dropping-particle":"","family":"Cheever","given":"G Dale","non-dropping-particle":"","parse-names":false,"suffix":""},{"dropping-particle":"","family":"Tuesday","given":"Charles S","non-dropping-particle":"","parse-names":false,"suffix":""},{"dropping-particle":"","family":"Cornelius","given":"Walter","non-dropping-particle":"","parse-names":false,"suffix":""},{"dropping-particle":"","family":"Agnew","given":"William G","non-dropping-particle":"","parse-names":false,"suffix":""},{"dropping-particle":"","family":"King","given":"William F","non-dropping-particle":"","parse-names":false,"suffix":""},{"dropping-particle":"","family":"Mertz","given":"Harold J","non-dropping-particle":"","parse-names":false,"suffix":""},{"dropping-particle":"","family":"Hays","given":"Donald F","non-dropping-particle":"","parse-names":false,"suffix":""},{"dropping-particle":"","family":"Browne","given":"Alan L","non-dropping-particle":"","parse-names":false,"suffix":""},{"dropping-particle":"","family":"Klimisch","given":"Richard L","non-dropping-particle":"","parse-names":false,"suffix":""},{"dropping-particle":"","family":"Larson","given":"John G","non-dropping-particle":"","parse-names":false,"suffix":""},{"dropping-particle":"","family":"Colucci","given":"Joseph M A","non-dropping-particle":"","parse-names":false,"suffix":""},{"dropping-particle":"","family":"Gallopoulos","given":"Nicholas E","non-dropping-particle":"","parse-names":false,"suffix":""},{"dropping-particle":"","family":"Frenklach","given":"Michael","non-dropping-particle":"","parse-names":false,"suffix":""},{"dropping-particle":"","family":"Wang","given":"Hai Her Yung Haoming Hong Yan","non-dropping-particle":"","parse-names":false,"suffix":""},{"dropping-particle":"","family":"Rabinowitz","given":"Martin J.","non-dropping-particle":"","parse-names":false,"suffix":""},{"dropping-particle":"","family":"Testo catalogue","given":"","non-dropping-particle":"","parse-names":false,"suffix":""},{"dropping-particle":"","family":"Agarwal","given":"Ajay Avinash Kumar Anuj","non-dropping-particle":"","parse-names":false,"suffix":""},{"dropping-particle":"","family":"Singh","given":"Akash Deep Anjali Anoop Akhilendra Pratap","non-dropping-particle":"","parse-names":false,"suffix":""},{"dropping-particle":"","family":"Agarwal","given":"Ajay Avinash Kumar Anuj","non-dropping-particle":"","parse-names":false,"suffix":""},{"dropping-particle":"","family":"Jeon","given":"Joonho","non-dropping-particle":"","parse-names":false,"suffix":""},{"dropping-particle":"","family":"Lee","given":"Chang Sik Chankyu","non-dropping-particle":"","parse-names":false,"suffix":""},{"dropping-particle":"","family":"Park","given":"Seong Jin Sehyung Sungwook","non-dropping-particle":"","parse-names":false,"suffix":""},{"dropping-particle":"","family":"Hatami","given":"M.","non-dropping-particle":"","parse-names":false,"suffix":""},{"dropping-particle":"","family":"Ganji","given":"D. D.","non-dropping-particle":"","parse-names":false,"suffix":""},{"dropping-particle":"","family":"Jafaryar","given":"M.","non-dropping-particle":"","parse-names":false,"suffix":""},{"dropping-particle":"","family":"Farkhadnia","given":"F.","non-dropping-particle":"","parse-names":false,"suffix":""},{"dropping-particle":"","family":"TSI","given":"","non-dropping-particle":"","parse-names":false,"suffix":""},{"dropping-particle":"","family":"Djouadi","given":"Amel","non-dropping-particle":"","parse-names":false,"suffix":""},{"dropping-particle":"","family":"Bentahar","given":"Fatiha","non-dropping-particle":"","parse-names":false,"suffix":""},{"dropping-particle":"","family":"Benedetto","given":"Matías Fernando","non-dropping-particle":"","parse-names":false,"suffix":""},{"dropping-particle":"","family":"Berrone","given":"Stefano","non-dropping-particle":"","parse-names":false,"suffix":""},{"dropping-particle":"","family":"Scialò","given":"Stefano","non-dropping-particle":"","parse-names":false,"suffix":""},{"dropping-particle":"","family":"Arnold","given":"Uwe","non-dropping-particle":"","parse-names":false,"suffix":""},{"dropping-particle":"","family":"Yildiz","given":"Özgür","non-dropping-particle":"","parse-names":false,"suffix":""},{"dropping-particle":"","family":"Chung","given":"Jaesung","non-dropping-particle":"","parse-names":false,"suffix":""},{"dropping-particle":"","family":"Min","given":"Kyunghan","non-dropping-particle":"","parse-names":false,"suffix":""},{"dropping-particle":"","family":"Oh","given":"Seungsuk Soojung","non-dropping-particle":"","parse-names":false,"suffix":""},{"dropping-particle":"","family":"Sunwoo","given":"Myoungho","non-dropping-particle":"","parse-names":false,"suffix":""},{"dropping-particle":"","family":"Khoobbakht","given":"Golmohammad","non-dropping-particle":"","parse-names":false,"suffix":""},{"dropping-particle":"","family":"Akram","given":"A.","non-dropping-particle":"","parse-names":false,"suffix":""},{"dropping-particle":"","family":"Karimi","given":"Mahmoud","non-dropping-particle":"","parse-names":false,"suffix":""},{"dropping-particle":"","family":"Najafi","given":"G.","non-dropping-particle":"","parse-names":false,"suffix":""},{"dropping-particle":"","family":"López-González","given":"D.","non-dropping-particle":"","parse-names":false,"suffix":""},{"dropping-particle":"","family":"Fernandez-Lopez","given":"M.","non-dropping-particle":"","parse-names":false,"suffix":""},{"dropping-particle":"","family":"Valverde","given":"J. L.","non-dropping-particle":"","parse-names":false,"suffix":""},{"dropping-particle":"","family":"Sanchez-Silva","given":"L.","non-dropping-particle":"","parse-names":false,"suffix":""},{"dropping-particle":"","family":"D'Ambrosio","given":"S.","non-dropping-particle":"","parse-names":false,"suffix":""},{"dropping-particle":"","family":"Ferrari","given":"ANDRÉ LUIZ","non-dropping-particle":"","parse-names":false,"suffix":""},{"dropping-particle":"","family":"Galleani","given":"L.","non-dropping-particle":"","parse-names":false,"suffix":""},{"dropping-particle":"","family":"Anastasio","given":"Sara","non-dropping-particle":"","parse-names":false,"suffix":""},{"dropping-particle":"","family":"Visscher","given":"Joëlle","non-dropping-particle":"De","parse-names":false,"suffix":""},{"dropping-particle":"","family":"Wayman","given":"Matthew","non-dropping-particle":"","parse-names":false,"suffix":""},{"dropping-particle":"","family":"Bueche","given":"Nicolas","non-dropping-particle":"","parse-names":false,"suffix":""},{"dropping-particle":"","family":"Hoff","given":"Inge","non-dropping-particle":"","parse-names":false,"suffix":""},{"dropping-particle":"","family":"Maeck","given":"Johan","non-dropping-particle":"","parse-names":false,"suffix":""},{"dropping-particle":"","family":"Vanelstraete","given":"Ann","non-dropping-particle":"","parse-names":false,"suffix":""},{"dropping-particle":"","family":"Vansteenkiste","given":"Stefan","non-dropping-particle":"","parse-names":false,"suffix":""},{"dropping-particle":"","family":"Schobinger","given":"Bastien","non-dropping-particle":"","parse-names":false,"suffix":""},{"dropping-particle":"","family":"Anthonissen","given":"Joke","non-dropping-particle":"","parse-names":false,"suffix":""},{"dropping-particle":"","family":"Bergh","given":"Wim","non-dropping-particle":"Van Den","parse-names":false,"suffix":""},{"dropping-particle":"","family":"Braet","given":"Johan","non-dropping-particle":"","parse-names":false,"suffix":""},{"dropping-particle":"","family":"Rahman","given":"Farahiyah Abdul","non-dropping-particle":"","parse-names":false,"suffix":""},{"dropping-particle":"","family":"Aziz","given":"Md Maniruzzaman A.","non-dropping-particle":"","parse-names":false,"suffix":""},{"dropping-particle":"","family":"Saidur","given":"R.","non-dropping-particle":"","parse-names":false,"suffix":""},{"dropping-particle":"","family":"Bakar","given":"Wan Abu W Azelee Wan Abu","non-dropping-particle":"","parse-names":false,"suffix":""},{"dropping-particle":"","family":"Hainin","given":"Mohd Rosli","non-dropping-particle":"","parse-names":false,"suffix":""},{"dropping-particle":"","family":"Putrajaya","given":"Ramadhansyah","non-dropping-particle":"","parse-names":false,"suffix":""},{"dropping-particle":"","family":"Hassan","given":"Norhidayah Abdul Naimul","non-dropping-particle":"","parse-names":false,"suffix":""},{"dropping-particle":"","family":"Pasetto","given":"M.","non-dropping-particle":"","parse-names":false,"suffix":""},{"dropping-particle":"","family":"Baliello","given":"A.","non-dropping-particle":"","parse-names":false,"suffix":""},{"dropping-particle":"","family":"Giacomello","given":"G.","non-dropping-particle":"","parse-names":false,"suffix":""},{"dropping-particle":"","family":"Pasquini","given":"E.","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Mao","given":"Jize","non-dropping-particle":"","parse-names":false,"suffix":""},{"dropping-particle":"Ben","family":"Li","given":"Bingqin Bo","non-dropping-particle":"","parse-names":false,"suffix":""},{"dropping-particle":"","family":"Almeida-Costa","given":"Ana","non-dropping-particle":"","parse-names":false,"suffix":""},{"dropping-particle":"","family":"Benta","given":"Agostinho","non-dropping-particle":"","parse-names":false,"suffix":""},{"dropping-particle":"","family":"Mohd Hasan","given":"Mohd Rosli","non-dropping-particle":"","parse-names":false,"suffix":""},{"dropping-particle":"","family":"You","given":"Zhanping","non-dropping-particle":"","parse-names":false,"suffix":""},{"dropping-particle":"","family":"Yang","given":"Xuzhuang Xianfeng","non-dropping-particle":"","parse-names":false,"suffix":""},{"dropping-particle":"","family":"Pradyumna","given":"T.Anil","non-dropping-particle":"","parse-names":false,"suffix":""},{"dropping-particle":"","family":"Mittal","given":"Abhishek","non-dropping-particle":"","parse-names":false,"suffix":""},{"dropping-particle":"","family":"Jain","given":"Pranjal Pramod Kumar P.K.","non-dropping-particle":"","parse-names":false,"suffix":""},{"dropping-particle":"","family":"Saberi.K","given":"Farshad","non-dropping-particle":"","parse-names":false,"suffix":""},{"dropping-particle":"","family":"Fakhri","given":"Mansour","non-dropping-particle":"","parse-names":false,"suffix":""},{"dropping-particle":"","family":"Azami","given":"Ahmad","non-dropping-particle":"","parse-names":false,"suffix":""},{"dropping-particle":"","family":"Morin","given":"Jean-paul","non-dropping-particle":"","parse-names":false,"suffix":""},{"dropping-particle":"","family":"Bion","given":"Anne","non-dropping-particle":"","parse-names":false,"suffix":""},{"dropping-particle":"","family":"Dionnet","given":"Frederic","non-dropping-particle":"","parse-names":false,"suffix":""},{"dropping-particle":"","family":"Izaks","given":"R.","non-dropping-particle":"","parse-names":false,"suffix":""},{"dropping-particle":"","family":"Haritonovs","given":"V.","non-dropping-particle":"","parse-names":false,"suffix":""},{"dropping-particle":"","family":"Klasa","given":"I.","non-dropping-particle":"","parse-names":false,"suffix":""},{"dropping-particle":"","family":"Zaumanis","given":"Martins","non-dropping-particle":"","parse-names":false,"suffix":""},{"dropping-particle":"","family":"Reyes-Ortiz","given":"O.","non-dropping-particle":"","parse-names":false,"suffix":""},{"dropping-particle":"","family":"Berardinelli","given":"E.","non-dropping-particle":"","parse-names":false,"suffix":""},{"dropping-particle":"","family":"Alvarez","given":"A.E.","non-dropping-particle":"","parse-names":false,"suffix":""},{"dropping-particle":"","family":"Carvajal-Muñoz","given":"J.S.","non-dropping-particle":"","parse-names":false,"suffix":""},{"dropping-particle":"","family":"Fuentes","given":"L.G.","non-dropping-particle":"","parse-names":false,"suffix":""},{"dropping-particle":"","family":"Vidal","given":"Rosario","non-dropping-particle":"","parse-names":false,"suffix":""},{"dropping-particle":"","family":"Moliner","given":"Enrique","non-dropping-particle":"","parse-names":false,"suffix":""},{"dropping-particle":"","family":"Martínez","given":"Germán","non-dropping-particle":"","parse-names":false,"suffix":""},{"dropping-particle":"","family":"Rubio","given":"María Carmen","non-dropping-particle":"","parse-names":false,"suffix":""},{"dropping-particle":"","family":"Biarnes","given":"Michael","non-dropping-particle":"","parse-names":false,"suffix":""},{"dropping-particle":"","family":"Geometry","given":"Riemannian","non-dropping-particle":"","parse-names":false,"suffix":""},{"dropping-particle":"","family":"Analysis","given":"Geometric","non-dropping-particle":"","parse-names":false,"suffix":""},{"dropping-particle":"","family":"Singh","given":"B.","non-dropping-particle":"","parse-names":false,"suffix":""},{"dropping-particle":"","family":"Tarannum","given":"Hina","non-dropping-particle":"","parse-names":false,"suffix":""},{"dropping-particle":"","family":"Hanafi","given":"I","non-dropping-particle":"","parse-names":false,"suffix":""},{"dropping-particle":"","family":"Button","given":"Joe W","non-dropping-particle":"","parse-names":false,"suffix":""},{"dropping-particle":"","family":"Estakhri","given":"Cindy","non-dropping-particle":"","parse-names":false,"suffix":""},{"dropping-particle":"","family":"Wimsatt","given":"Andrew","non-dropping-particle":"","parse-names":false,"suffix":""},{"dropping-particle":"","family":"Sangeeta","given":"","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Geometry","given":"Riemannian","non-dropping-particle":"","parse-names":false,"suffix":""},{"dropping-particle":"","family":"Analysis","given":"Geometric","non-dropping-particle":"","parse-names":false,"suffix":""},{"dropping-particle":"","family":"Mckinnon","given":"Alan","non-dropping-particle":"","parse-names":false,"suffix":""},{"dropping-particle":"","family":"Newcomb","given":"David E","non-dropping-particle":"","parse-names":false,"suffix":""},{"dropping-particle":"","family":"Stroup-gardiner","given":"Mary","non-dropping-particle":"","parse-names":false,"suffix":""},{"dropping-particle":"","family":"Kim","given":"Ryeol","non-dropping-particle":"","parse-names":false,"suffix":""},{"dropping-particle":"","family":"Allen","given":"Bruce","non-dropping-particle":"","parse-names":false,"suffix":""},{"dropping-particle":"","family":"Wattenhoffer-spry","given":"Jeff","non-dropping-particle":"","parse-names":false,"suffix":""},{"dropping-particle":"","family":"Agarwal","given":"Ajay Avinash Kumar Anuj","non-dropping-particle":"","parse-names":false,"suffix":""},{"dropping-particle":"","family":"Dhar","given":"Atul","non-dropping-particle":"","parse-names":false,"suffix":""},{"dropping-particle":"","family":"Messaoudene","given":"N. Ait","non-dropping-particle":"","parse-names":false,"suffix":""},{"dropping-particle":"","family":"Economic Comission for Europe","given":"","non-dropping-particle":"","parse-names":false,"suffix":""},{"dropping-particle":"","family":"Environmental Protection Agency (EPA)","given":"","non-dropping-particle":"","parse-names":false,"suffix":""},{"dropping-particle":"","family":"Sandalci","given":"Tarkan","non-dropping-particle":"","parse-names":false,"suffix":""},{"dropping-particle":"","family":"Karagöz","given":"Yasin","non-dropping-particle":"","parse-names":false,"suffix":""},{"dropping-particle":"","family":"Manual","given":"Student Services","non-dropping-particle":"","parse-names":false,"suffix":""},{"dropping-particle":"","family":"Wei","given":"Shengli","non-dropping-particle":"","parse-names":false,"suffix":""},{"dropping-particle":"","family":"Wang","given":"Feihu Fude","non-dropping-particle":"","parse-names":false,"suffix":""},{"dropping-particle":"","family":"Leng","given":"Xianyin","non-dropping-particle":"","parse-names":false,"suffix":""},{"dropping-particle":"","family":"Liu","given":"Xiu Xiaoyu Xiaoyan Xin","non-dropping-particle":"","parse-names":false,"suffix":""},{"dropping-particle":"","family":"Ji","given":"Kunpeng","non-dropping-particle":"","parse-names":false,"suffix":""},{"dropping-particle":"","family":"Siemens Industry","given":"Inc.","non-dropping-particle":"","parse-names":false,"suffix":""},{"dropping-particle":"","family":"Zhou","given":"Jun Hong Jiliu","non-dropping-particle":"","parse-names":false,"suffix":""},{"dropping-particle":"","family":"Cheung","given":"C. S.","non-dropping-particle":"","parse-names":false,"suffix":""},{"dropping-particle":"","family":"Leung","given":"C. W.","non-dropping-particle":"","parse-names":false,"suffix":""},{"dropping-particle":"","family":"The Lubrizol Corporation","given":"","non-dropping-particle":"","parse-names":false,"suffix":""},{"dropping-particle":"","family":"Zhou","given":"Jun Hong Jiliu","non-dropping-particle":"","parse-names":false,"suffix":""},{"dropping-particle":"","family":"Cheung","given":"C. S.","non-dropping-particle":"","parse-names":false,"suffix":""},{"dropping-particle":"","family":"Leung","given":"C. W.","non-dropping-particle":"","parse-names":false,"suffix":""},{"dropping-particle":"","family":"Dong","given":"Teng Yuan Tianpu","non-dropping-particle":"","parse-names":false,"suffix":""},{"dropping-particle":"","family":"Liu","given":"By Chang Bolan Bin Bo","non-dropping-particle":"","parse-names":false,"suffix":""},{"dropping-particle":"","family":"Zhang","given":"Fujun Feng","non-dropping-particle":"","parse-names":false,"suffix":""},{"dropping-particle":"","family":"Wang","given":"You Yingmin C. Yan Yuxiang Yijiao You","non-dropping-particle":"","parse-names":false,"suffix":""},{"dropping-particle":"","family":"Wang","given":"Bin Baolin","non-dropping-particle":"","parse-names":false,"suffix":""},{"dropping-particle":"","family":"Liu","given":"Pan","non-dropping-particle":"","parse-names":false,"suffix":""},{"dropping-particle":"","family":"Carpenter","given":"Kevin","non-dropping-particle":"","parse-names":false,"suffix":""},{"dropping-particle":"","family":"Schmidt","given":"Chris","non-dropping-particle":"","parse-names":false,"suffix":""},{"dropping-particle":"","family":"Solutions","given":"Resource","non-dropping-particle":"","parse-names":false,"suffix":""},{"dropping-particle":"","family":"Polisi","given":"Nombor Nama","non-dropping-particle":"","parse-names":false,"suffix":""},{"dropping-particle":"","family":"Polisi","given":"Nombor Nama","non-dropping-particle":"","parse-names":false,"suffix":""},{"dropping-particle":"","family":"Oleh","given":"Diluluskan","non-dropping-particle":"","parse-names":false,"suffix":""},{"dropping-particle":"","family":"Kuatkuasa","given":"Tarikh","non-dropping-particle":"","parse-names":false,"suffix":""},{"dropping-particle":"","family":"Terakhir","given":"Semakan","non-dropping-particle":"","parse-names":false,"suffix":""},{"dropping-particle":"","family":"Penerbitan","given":"Polisi","non-dropping-particle":"","parse-names":false,"suffix":""},{"dropping-particle":"","family":"Penerbitan","given":"Insentif","non-dropping-particle":"","parse-names":false,"suffix":""},{"dropping-particle":"","family":"Utm","given":"U T M","non-dropping-particle":"","parse-names":false,"suffix":""},{"dropping-particle":"","family":"Senat","given":"P A","non-dropping-particle":"","parse-names":false,"suffix":""},{"dropping-particle":"","family":"Bil","given":"U T M","non-dropping-particle":"","parse-names":false,"suffix":""},{"dropping-particle":"","family":"Sebagai","given":"Tujuan","non-dropping-particle":"","parse-names":false,"suffix":""},{"dropping-particle":"","family":"Penyelidikan","given":"Universiti","non-dropping-particle":"","parse-names":false,"suffix":""},{"dropping-particle":"","family":"Polisi","given":"Skop","non-dropping-particle":"","parse-names":false,"suffix":""},{"dropping-particle":"","family":"Utm","given":"Perpustakaan Penerbit","non-dropping-particle":"","parse-names":false,"suffix":""},{"dropping-particle":"","family":"Utm","given":"Perpustakaan Penerbit","non-dropping-particle":"","parse-names":false,"suffix":""},{"dropping-particle":"","family":"Penyelidkan","given":"Pusat Pengurusan","non-dropping-particle":"","parse-names":false,"suffix":""},{"dropping-particle":"","family":"Perkataan","given":"Definisi","non-dropping-particle":"","parse-names":false,"suffix":""},{"dropping-particle":"","family":"Ali","given":"M. B.","non-dropping-particle":"","parse-names":false,"suffix":""},{"dropping-particle":"","family":"Saidur","given":"R.","non-dropping-particle":"","parse-names":false,"suffix":""},{"dropping-particle":"","family":"Hossain","given":"M. S.","non-dropping-particle":"","parse-names":false,"suffix":""},{"dropping-particle":"","family":"Prof S.P.Venkatesan","given":"","non-dropping-particle":"","parse-names":false,"suffix":""},{"dropping-particle":"","family":"Schaaf","given":"Tanja","non-dropping-particle":"","parse-names":false,"suffix":""},{"dropping-particle":"","family":"Grünig","given":"Jochen","non-dropping-particle":"","parse-names":false,"suffix":""},{"dropping-particle":"","family":"Schuster","given":"Markus Roman","non-dropping-particle":"","parse-names":false,"suffix":""},{"dropping-particle":"","family":"Rothenfluh","given":"Tobias","non-dropping-particle":"","parse-names":false,"suffix":""},{"dropping-particle":"","family":"Orth","given":"Andreas","non-dropping-particle":"","parse-names":false,"suffix":""},{"dropping-particle":"","family":"Chen","given":"Yang-guang Yiran","non-dropping-particle":"","parse-names":false,"suffix":""},{"dropping-particle":"","family":"Marinoiu","given":"Adriana","non-dropping-particle":"","parse-names":false,"suffix":""},{"dropping-particle":"","family":"Carcadea","given":"Elena","non-dropping-particle":"","parse-names":false,"suffix":""},{"dropping-particle":"","family":"Raceanu","given":"Mircea","non-dropping-particle":"","parse-names":false,"suffix":""},{"dropping-particle":"","family":"Varlam","given":"Mihai","non-dropping-particle":"","parse-names":false,"suffix":""},{"dropping-particle":"","family":"Li","given":"Kimfung Kai Xiang","non-dropping-particle":"","parse-names":false,"suffix":""},{"dropping-particle":"","family":"An","given":"Xiaoqiang","non-dropping-particle":"","parse-names":false,"suffix":""},{"dropping-particle":"","family":"Park","given":"Kwangho Kyeong Hyeon","non-dropping-particle":"","parse-names":false,"suffix":""},{"dropping-particle":"","family":"Khraisheh","given":"Majeda","non-dropping-particle":"","parse-names":false,"suffix":""},{"dropping-particle":"","family":"Tang","given":"Junwang","non-dropping-particle":"","parse-names":false,"suffix":""},{"dropping-particle":"","family":"Nashruddin","given":"Thanwafilza","non-dropping-particle":"","parse-names":false,"suffix":""},{"dropping-particle":"","family":"Jaya","given":"Ramadhansyah Putra","non-dropping-particle":"","parse-names":false,"suffix":""},{"dropping-particle":"","family":"Hassan","given":"Norhidayah Abdul Naimul","non-dropping-particle":"","parse-names":false,"suffix":""},{"dropping-particle":"","family":"Nor","given":"Hi-skew Hasanan Mohd","non-dropping-particle":"","parse-names":false,"suffix":""},{"dropping-particle":"","family":"Maniruzzaman","given":"A","non-dropping-particle":"","parse-names":false,"suffix":""},{"dropping-particle":"","family":"Norazman","given":"Che","non-dropping-particle":"","parse-names":false,"suffix":""},{"dropping-particle":"","family":"Wan","given":"Che","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oemen","given":"Susilawati","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Halim","given":"Ab","non-dropping-particle":"","parse-names":false,"suffix":""},{"dropping-particle":"","family":"Ali","given":"Rusmidah;","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Bakar","given":"Wan Abu W Azelee Wan Abu","non-dropping-particle":"","parse-names":false,"suffix":""},{"dropping-particle":"","family":"Ali","given":"Rusmidah;","non-dropping-particle":"","parse-names":false,"suffix":""},{"dropping-particle":"","family":"Zamani","given":"Ahmad H","non-dropping-particle":"","parse-names":false,"suffix":""},{"dropping-particle":"","family":"Halim","given":"Ab","non-dropping-particle":"","parse-names":false,"suffix":""},{"dropping-particle":"","family":"Ali","given":"Rusmidah;","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Mohammad","given":"Nurul Shafeeqa","non-dropping-particle":"","parse-names":false,"suffix":""},{"dropping-particle":"","family":"Toemen","given":"Susilawati","non-dropping-particle":"","parse-names":false,"suffix":""},{"dropping-particle":"","family":"Ali","given":"Rusmidah;","non-dropping-particle":"","parse-names":false,"suffix":""},{"dropping-particle":"","family":"Azelee","given":"Wan","non-dropping-particle":"","parse-names":false,"suffix":""},{"dropping-particle":"","family":"Abu","given":"Wan","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an","given":"Reginald B H","non-dropping-particle":"","parse-names":false,"suffix":""},{"dropping-particle":"","family":"Brand","given":"Christian","non-dropping-particle":"","parse-names":false,"suffix":""},{"dropping-particle":"","family":"Preston","given":"John M","non-dropping-particle":"","parse-names":false,"suffix":""},{"dropping-particle":"","family":"Dinis-almeida","given":"Marisa","non-dropping-particle":"","parse-names":false,"suffix":""},{"dropping-particle":"","family":"Hickman","given":"Robin","non-dropping-particle":"","parse-names":false,"suffix":""},{"dropping-particle":"","family":"Ashiru","given":"Olu","non-dropping-particle":"","parse-names":false,"suffix":""},{"dropping-particle":"","family":"Banister","given":"David","non-dropping-particle":"","parse-names":false,"suffix":""},{"dropping-particle":"","family":"Sperling","given":"Daniel","non-dropping-particle":"","parse-names":false,"suffix":""},{"dropping-particle":"","family":"Yeh","given":"Sonia","non-dropping-particle":"","parse-names":false,"suffix":""},{"dropping-particle":"","family":"Wennersten","given":"Ronald","non-dropping-particle":"","parse-names":false,"suffix":""},{"dropping-particle":"","family":"Sun","given":"Qiji Qie","non-dropping-particle":"","parse-names":false,"suffix":""},{"dropping-particle":"","family":"Li","given":"Haw Pei Haolong Huidong Hailong Huai Kun Huanzhou","non-dropping-particle":"","parse-names":false,"suffix":""},{"dropping-particle":"","family":"Armaroli","given":"Nicola","non-dropping-particle":"","parse-names":false,"suffix":""},{"dropping-particle":"","family":"Balzani","given":"Vincenzo","non-dropping-particle":"","parse-names":false,"suffix":""},{"dropping-particle":"","family":"Rubin","given":"Edward S","non-dropping-particle":"","parse-names":false,"suffix":""},{"dropping-particle":"","family":"Davison","given":"John E","non-dropping-particle":"","parse-names":false,"suffix":""},{"dropping-particle":"","family":"Herzog","given":"Howard J","non-dropping-particle":"","parse-names":false,"suffix":""},{"dropping-particle":"","family":"Ã","given":"Jacqueline Glass Joseph Romm Jon Gibbins","non-dropping-particle":"","parse-names":false,"suffix":""},{"dropping-particle":"","family":"Huber","given":"George W","non-dropping-particle":"","parse-names":false,"suffix":""},{"dropping-particle":"","family":"Iborra","given":"Sara","non-dropping-particle":"","parse-names":false,"suffix":""},{"dropping-particle":"","family":"Corma","given":"Avelino","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aciocchi","given":"Renato","non-dropping-particle":"","parse-names":false,"suffix":""},{"dropping-particle":"","family":"Storti","given":"Giuseppe","non-dropping-particle":"","parse-names":false,"suffix":""},{"dropping-particle":"","family":"Mazzotti","given":"Marco","non-dropping-particle":"","parse-names":false,"suffix":""},{"dropping-particle":"","family":"Orange","given":"Selma L","non-dropping-particle":"","parse-names":false,"suffix":""},{"dropping-particle":"","family":"Arvai","given":"Joseph","non-dropping-particle":"","parse-names":false,"suffix":""},{"dropping-particle":"","family":"Dohle","given":"Simone","non-dropping-particle":"","parse-names":false,"suffix":""},{"dropping-particle":"","family":"Siegrist","given":"Michael","non-dropping-particle":"","parse-names":false,"suffix":""},{"dropping-particle":"","family":"Wang","given":"Michael Q Min","non-dropping-particle":"","parse-names":false,"suffix":""},{"dropping-particle":"","family":"Lawal","given":"A","non-dropping-particle":"","parse-names":false,"suffix":""},{"dropping-particle":"","family":"Stephenson","given":"P","non-dropping-particle":"","parse-names":false,"suffix":""},{"dropping-particle":"","family":"Sidders","given":"J","non-dropping-particle":"","parse-names":false,"suffix":""},{"dropping-particle":"","family":"Ramshaw","given":"C","non-dropping-particle":"","parse-names":false,"suffix":""},{"dropping-particle":"","family":"Hill","given":"Windmill","non-dropping-particle":"","parse-names":false,"suffix":""},{"dropping-particle":"","family":"Park","given":"Business","non-dropping-particle":"","parse-names":false,"suffix":""},{"dropping-particle":"","family":"Sn","given":"Swindon","non-dropping-particle":"","parse-names":false,"suffix":""},{"dropping-particle":"","family":"Lee","given":"Zhi Hua","non-dropping-particle":"","parse-names":false,"suffix":""},{"dropping-particle":"","family":"Lee","given":"Keat Teong Kunwoo","non-dropping-particle":"","parse-names":false,"suffix":""},{"dropping-particle":"","family":"Bhatia","given":"Subhash","non-dropping-particle":"","parse-names":false,"suffix":""},{"dropping-particle":"","family":"Mohamed","given":"Ahmad Fariz Abdul A Rahman","non-dropping-particle":"","parse-names":false,"suffix":""},{"dropping-particle":"","family":"Capitão","given":"Silvino Dias","non-dropping-particle":"","parse-names":false,"suffix":""},{"dropping-particle":"","family":"Picado-Santos","given":"Luís Guilherme","non-dropping-particle":"","parse-names":false,"suffix":""},{"dropping-particle":"","family":"Martinho","given":"Fernando","non-dropping-particle":"","parse-names":false,"suffix":""},{"dropping-particle":"","family":"Björklund","given":"Anna","non-dropping-particle":"","parse-names":false,"suffix":""},{"dropping-particle":"","family":"Carlsson","given":"Annica","non-dropping-particle":"","parse-names":false,"suffix":""},{"dropping-particle":"","family":"Gallivan","given":"Frank","non-dropping-particle":"","parse-names":false,"suffix":""},{"dropping-particle":"","family":"Ang-olson","given":"Jeff","non-dropping-particle":"","parse-names":false,"suffix":""},{"dropping-particle":"","family":"Papson","given":"Andrew","non-dropping-particle":"","parse-names":false,"suffix":""},{"dropping-particle":"","family":"Chu","given":"Steven","non-dropping-particle":"","parse-names":false,"suffix":""},{"dropping-particle":"","family":"Majumdar","given":"Arun","non-dropping-particle":"","parse-names":false,"suffix":""},{"dropping-particle":"","family":"Yeh","given":"Sonia","non-dropping-particle":"","parse-names":false,"suffix":""},{"dropping-particle":"","family":"Sperling","given":"Daniel","non-dropping-particle":"","parse-names":false,"suffix":""},{"dropping-particle":"","family":"Noland","given":"Robert B.","non-dropping-particle":"","parse-names":false,"suffix":""},{"dropping-particle":"","family":"Hanson","given":"Christopher S.","non-dropping-particle":"","parse-names":false,"suffix":""},{"dropping-particle":"","family":"Wang","given":"Ting","non-dropping-particle":"","parse-names":false,"suffix":""},{"dropping-particle":"","family":"Lee","given":"In-sung","non-dropping-particle":"","parse-names":false,"suffix":""},{"dropping-particle":"","family":"Kendall","given":"Alissa","non-dropping-particle":"","parse-names":false,"suffix":""},{"dropping-particle":"","family":"Harvey","given":"John","non-dropping-particle":"","parse-names":false,"suffix":""},{"dropping-particle":"","family":"Lee","given":"Eul-bum","non-dropping-particle":"","parse-names":false,"suffix":""},{"dropping-particle":"","family":"Kim","given":"Chris H. Changmo Ju Chung Soo","non-dropping-particle":"","parse-names":false,"suffix":""},{"dropping-particle":"","family":"Dowd","given":"Anne-maree","non-dropping-particle":"","parse-names":false,"suffix":""},{"dropping-particle":"","family":"Itaoka","given":"Kenshi","non-dropping-particle":"","parse-names":false,"suffix":""},{"dropping-particle":"","family":"Ashworth","given":"Peta","non-dropping-particle":"","parse-names":false,"suffix":""},{"dropping-particle":"","family":"Saito","given":"Aya","non-dropping-particle":"","parse-names":false,"suffix":""},{"dropping-particle":"","family":"Dissertation","given":"Doctoral","non-dropping-particle":"","parse-names":false,"suffix":""},{"dropping-particle":"","family":"Hamzah","given":"Meor Othman","non-dropping-particle":"","parse-names":false,"suffix":""},{"dropping-particle":"","family":"Jamshidi","given":"Ali","non-dropping-particle":"","parse-names":false,"suffix":""},{"dropping-particle":"","family":"Shahadan","given":"Zulkurnain","non-dropping-particle":"","parse-names":false,"suffix":""},{"dropping-particle":"","family":"Baek","given":"Jongdae","non-dropping-particle":"","parse-names":false,"suffix":""},{"dropping-particle":"","family":"Hu","given":"Hyejung","non-dropping-particle":"","parse-names":false,"suffix":""},{"dropping-particle":"","family":"Lee","given":"Guenhee Gyowon","non-dropping-particle":"","parse-names":false,"suffix":""},{"dropping-particle":"","family":"Kim","given":"Gun Hwan Geonho","non-dropping-particle":"","parse-names":false,"suffix":""},{"dropping-particle":"","family":"Berkeley","given":"U C","non-dropping-particle":"","parse-names":false,"suffix":""},{"dropping-particle":"","family":"Dodman","given":"David","non-dropping-particle":"","parse-names":false,"suffix":""},{"dropping-particle":"","family":"Uwi","given":"West Indies","non-dropping-particle":"","parse-names":false,"suffix":""},{"dropping-particle":"","family":"Marshall","given":"Julian D","non-dropping-particle":"","parse-names":false,"suffix":""},{"dropping-particle":"","family":"Aayog","given":"Niti","non-dropping-particle":"","parse-names":false,"suffix":""},{"dropping-particle":"","family":"Viebahn","given":"Peter","non-dropping-particle":"","parse-names":false,"suffix":""},{"dropping-particle":"","family":"Nitsch","given":"Joachim","non-dropping-particle":"","parse-names":false,"suffix":""},{"dropping-particle":"","family":"Fischedick","given":"Manfred","non-dropping-particle":"","parse-names":false,"suffix":""},{"dropping-particle":"","family":"Esken","given":"Andrea","non-dropping-particle":"","parse-names":false,"suffix":""},{"dropping-particle":"","family":"Supersberger","given":"Nikolaus","non-dropping-particle":"","parse-names":false,"suffix":""},{"dropping-particle":"","family":"Zuberbu","given":"Ulrich","non-dropping-particle":"","parse-names":false,"suffix":""},{"dropping-particle":"","family":"Wall","given":"Terry F","non-dropping-particle":"","parse-names":false,"suffix":""},{"dropping-particle":"","family":"Alonso","given":"David Martin","non-dropping-particle":"","parse-names":false,"suffix":""},{"dropping-particle":"","family":"Bond","given":"Jesse Q","non-dropping-particle":"","parse-names":false,"suffix":""},{"dropping-particle":"","family":"Dumesic","given":"James A","non-dropping-particle":"","parse-names":false,"suffix":""},{"dropping-particle":"","family":"Wikipedia","given":"From","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outeiller","given":"Étienne","non-dropping-particle":"","parse-names":false,"suffix":""},{"dropping-particle":"","family":"Silva","given":"Hugo M R D","non-dropping-particle":"","parse-names":false,"suffix":""},{"dropping-particle":"","family":"Oliveira","given":"Janine Christina Nunes de Joel R M","non-dropping-particle":"","parse-names":false,"suffix":""},{"dropping-particle":"","family":"Jesus","given":"Carlos M G","non-dropping-particle":"","parse-names":false,"suffix":""},{"dropping-particle":"","family":"Singh","given":"Pratap Prachi Poonam Prabhjot","non-dropping-particle":"","parse-names":false,"suffix":""},{"dropping-particle":"","family":"Haines","given":"Mike","non-dropping-particle":"","parse-names":false,"suffix":""},{"dropping-particle":"","family":"Aziz","given":"Md Maniruzzaman A.","non-dropping-particle":"","parse-names":false,"suffix":""},{"dropping-particle":"","family":"Rahman","given":"Tareq","non-dropping-particle":"","parse-names":false,"suffix":""},{"dropping-particle":"","family":"Rosli","given":"Mohd","non-dropping-particle":"","parse-names":false,"suffix":""},{"dropping-particle":"","family":"Azelee","given":"Wan","non-dropping-particle":"","parse-names":false,"suffix":""},{"dropping-particle":"","family":"Abu","given":"Wan","non-dropping-particle":"","parse-names":false,"suffix":""},{"dropping-particle":"","family":"Leblanc","given":"Andre R. Amy","non-dropping-particle":"","parse-names":false,"suffix":""},{"dropping-particle":"","family":"Plants","given":"Temporary Asphalt","non-dropping-particle":"","parse-names":false,"suffix":""},{"dropping-particle":"","family":"Ventura","given":"Anne","non-dropping-particle":"","parse-names":false,"suffix":""},{"dropping-particle":"","family":"Lorino","given":"Tristan","non-dropping-particle":"","parse-names":false,"suffix":""},{"dropping-particle":"","family":"Le","given":"Lauredan","non-dropping-particle":"","parse-names":false,"suffix":""},{"dropping-particle":"","family":"Volkart","given":"Kathrin","non-dropping-particle":"","parse-names":false,"suffix":""},{"dropping-particle":"","family":"Bauer","given":"Christian","non-dropping-particle":"","parse-names":false,"suffix":""},{"dropping-particle":"","family":"Boulet","given":"Céline","non-dropping-particle":"","parse-names":false,"suffix":""},{"dropping-particle":"","family":"Nagashima","given":"Satoshi","non-dropping-particle":"","parse-names":false,"suffix":""},{"dropping-particle":"","family":"Miyagawa","given":"Toshihiko","non-dropping-particle":"","parse-names":false,"suffix":""},{"dropping-particle":"","family":"Matsumoto","given":"Masaki","non-dropping-particle":"","parse-names":false,"suffix":""},{"dropping-particle":"","family":"Suzuki","given":"Shinji Satoshi","non-dropping-particle":"","parse-names":false,"suffix":""},{"dropping-particle":"","family":"Taylor","given":"Peter A. Publisher","non-dropping-particle":"","parse-names":false,"suffix":""},{"dropping-particle":"","family":"Finon","given":"Dominique","non-dropping-particle":"","parse-names":false,"suffix":""},{"dropping-particle":"","family":"Marne","given":"Nogent","non-dropping-particle":"","parse-names":false,"suffix":""},{"dropping-particle":"","family":"Ã","given":"Jacqueline Glass Joseph Romm Jon Gibbins","non-dropping-particle":"","parse-names":false,"suffix":""},{"dropping-particle":"","family":"Chalmers","given":"Hannah","non-dropping-particle":"","parse-names":false,"suffix":""},{"dropping-particle":"","family":"Researc","given":"Pac-co","non-dropping-particle":"","parse-names":false,"suffix":""},{"dropping-particle":"","family":"Zhang","given":"Jingyu Junjiao Jingheng Jinhua Jiaming Jianming","non-dropping-particle":"","parse-names":false,"suffix":""},{"dropping-particle":"","family":"Basson","given":"Lauren","non-dropping-particle":"","parse-names":false,"suffix":""},{"dropping-particle":"","family":"Leach","given":"Matthew","non-dropping-particle":"","parse-names":false,"suffix":""},{"dropping-particle":"","family":"Spigarelli","given":"Brett P","non-dropping-particle":"","parse-names":false,"suffix":""},{"dropping-particle":"","family":"Kawatra","given":"S Komar","non-dropping-particle":"","parse-names":false,"suffix":""},{"dropping-particle":"","family":"Ã","given":"Naser A Odeh","non-dropping-particle":"","parse-names":false,"suffix":""},{"dropping-particle":"","family":"Cockerill","given":"Timothy T","non-dropping-particle":"","parse-names":false,"suffix":""},{"dropping-particle":"","family":"Ã","given":"Edward S Rubin","non-dropping-particle":"","parse-names":false,"suffix":""},{"dropping-particle":"","family":"Chen","given":"Cunguang Chen Chunlai Chao","non-dropping-particle":"","parse-names":false,"suffix":""},{"dropping-particle":"","family":"Rao","given":"Anand B","non-dropping-particle":"","parse-names":false,"suffix":""},{"dropping-particle":"","family":"Murai","given":"Shigeo","non-dropping-particle":"","parse-names":false,"suffix":""},{"dropping-particle":"","family":"Panel","given":"Intergovernmental","non-dropping-particle":"","parse-names":false,"suffix":""},{"dropping-particle":"","family":"Change","given":"Climate","non-dropping-particle":"","parse-names":false,"suffix":""},{"dropping-particle":"","family":"On","given":"Perspectives","non-dropping-particle":"","parse-names":false,"suffix":""},{"dropping-particle":"","family":"Working","given":"Ceps","non-dropping-particle":"","parse-names":false,"suffix":""},{"dropping-particle":"","family":"No","given":"Document","non-dropping-particle":"","parse-names":false,"suffix":""},{"dropping-particle":"","family":"Herold","given":"Johannes","non-dropping-particle":"","parse-names":false,"suffix":""},{"dropping-particle":"","family":"Rüster","given":"Sophia","non-dropping-particle":"","parse-names":false,"suffix":""},{"dropping-particle":"Von","family":"Hirschhausen","given":"Christian","non-dropping-particle":"","parse-names":false,"suffix":""},{"dropping-particle":"","family":"Co","given":"Using","non-dropping-particle":"","parse-names":false,"suffix":""},{"dropping-particle":"","family":"Primer","given":"A Canadian","non-dropping-particle":"","parse-names":false,"suffix":""},{"dropping-particle":"","family":"Golombek","given":"Rolf","non-dropping-particle":"","parse-names":false,"suffix":""},{"dropping-particle":"","family":"Greaker","given":"Mads","non-dropping-particle":"","parse-names":false,"suffix":""},{"dropping-particle":"","family":"Sverre","given":"A C","non-dropping-particle":"","parse-names":false,"suffix":""},{"dropping-particle":"","family":"Mccormick","given":"Mike","non-dropping-particle":"","parse-names":false,"suffix":""},{"dropping-particle":"","family":"Figueroa","given":"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 Rajesh K.","non-dropping-particle":"","parse-names":false,"suffix":""},{"dropping-particle":"","family":"Wee","given":"Jung-ho","non-dropping-particle":"","parse-names":false,"suffix":""},{"dropping-particle":"","family":"Report","given":"Final","non-dropping-particle":"","parse-names":false,"suffix":""},{"dropping-particle":"","family":"No","given":"Project","non-dropping-particle":"","parse-names":false,"suffix":""},{"dropping-particle":"","family":"March","given":"Berkeley","non-dropping-particle":"","parse-names":false,"suffix":""},{"dropping-particle":"","family":"No","given":"Cooperative Agreement","non-dropping-particle":"","parse-names":false,"suffix":""},{"dropping-particle":"","family":"Materials","given":"Recycled","non-dropping-particle":"","parse-names":false,"suffix":""},{"dropping-particle":"","family":"Hampshire","given":"New","non-dropping-particle":"","parse-names":false,"suffix":""},{"dropping-particle":"","family":"Taylor","given":"Peter A. Publisher","non-dropping-particle":"","parse-names":false,"suffix":""},{"dropping-particle":"","family":"Jullien","given":"Agnès","non-dropping-particle":"","parse-names":false,"suffix":""},{"dropping-particle":"","family":"Gaudefroy","given":"Vincent","non-dropping-particle":"","parse-names":false,"suffix":""},{"dropping-particle":"","family":"Ventura","given":"Anne","non-dropping-particle":"","parse-names":false,"suffix":""},{"dropping-particle":"De","family":"Roche","given":"Chantal","non-dropping-particle":"","parse-names":false,"suffix":""},{"dropping-particle":"","family":"Monéron","given":"Pierre","non-dropping-particle":"","parse-names":false,"suffix":""},{"dropping-particle":"","family":"Plants","given":"Drum","non-dropping-particle":"","parse-names":false,"suffix":""},{"dropping-particle":"","family":"Plants","given":"Batch","non-dropping-particle":"","parse-names":false,"suffix":""},{"dropping-particle":"","family":"Anthonissen","given":"Joke","non-dropping-particle":"","parse-names":false,"suffix":""},{"dropping-particle":"Van","family":"Troyen","given":"Dirk","non-dropping-particle":"","parse-names":false,"suffix":""},{"dropping-particle":"","family":"Braet","given":"Johan","non-dropping-particle":"","parse-names":false,"suffix":""},{"dropping-particle":"Van","family":"Den","given":"Wim","non-dropping-particle":"","parse-names":false,"suffix":""},{"dropping-particle":"","family":"Sebben","given":"Régis","non-dropping-particle":"","parse-names":false,"suffix":""},{"dropping-particle":"","family":"Otávio","given":"Carlos","non-dropping-particle":"","parse-names":false,"suffix":""},{"dropping-particle":"","family":"Yu","given":"Bin","non-dropping-particle":"","parse-names":false,"suffix":""},{"dropping-particle":"","family":"Lu","given":"Qing","non-dropping-particle":"","parse-names":false,"suffix":""},{"dropping-particle":"","family":"Peinado","given":"D","non-dropping-particle":"","parse-names":false,"suffix":""},{"dropping-particle":"De","family":"Vega","given":"M","non-dropping-particle":"","parse-names":false,"suffix":""},{"dropping-particle":"","family":"García-hernando","given":"N","non-dropping-particle":"","parse-names":false,"suffix":""},{"dropping-particle":"","family":"Marugán-cruz","given":"C","non-dropping-particle":"","parse-names":false,"suffix":""},{"dropping-particle":"","family":"Rubio","given":"Carmen","non-dropping-particle":"","parse-names":false,"suffix":""},{"dropping-particle":"","family":"Moreno","given":"Fernando","non-dropping-particle":"","parse-names":false,"suffix":""},{"dropping-particle":"","family":"Martínez-echevarría","given":"María José","non-dropping-particle":"","parse-names":false,"suffix":""},{"dropping-particle":"","family":"Martínez","given":"Germán","non-dropping-particle":"","parse-names":false,"suffix":""},{"dropping-particle":"","family":"Miguel","given":"José","non-dropping-particle":"","parse-names":false,"suffix":""},{"dropping-particle":"","family":"Petrakopoulou","given":"Fontina","non-dropping-particle":"","parse-names":false,"suffix":""},{"dropping-particle":"","family":"Tsatsaronis","given":"George","non-dropping-particle":"","parse-names":false,"suffix":""},{"dropping-particle":"","family":"Jönsson","given":"Johanna","non-dropping-particle":"","parse-names":false,"suffix":""},{"dropping-particle":"","family":"Berntsson","given":"Thore","non-dropping-particle":"","parse-names":false,"suffix":""},{"dropping-particle":"","family":"Santucci","given":"By Larry","non-dropping-particle":"","parse-names":false,"suffix":""},{"dropping-particle":"","family":"Program","given":"Technology Transfer Testing","non-dropping-particle":"","parse-names":false,"suffix":""},{"dropping-particle":"","family":"Specialist","given":"Pavement","non-dropping-particle":"","parse-names":false,"suffix":""},{"dropping-particle":"","family":"Technical","given":"Local","non-dropping-particle":"","parse-names":false,"suffix":""},{"dropping-particle":"","family":"Program","given":"Addiction Assistance","non-dropping-particle":"","parse-names":false,"suffix":""},{"dropping-particle":"","family":"Paper","given":"White","non-dropping-particle":"","parse-names":false,"suffix":""},{"dropping-particle":"","family":"Asia","given":"Waste Not","non-dropping-particle":"","parse-names":false,"suffix":""},{"dropping-particle":"","family":"Vasudevan","given":"R","non-dropping-particle":"","parse-names":false,"suffix":""},{"dropping-particle":"","family":"Nigam","given":"S K","non-dropping-particle":"","parse-names":false,"suffix":""},{"dropping-particle":"","family":"Velkennedy","given":"R","non-dropping-particle":"","parse-names":false,"suffix":""},{"dropping-particle":"","family":"Tuncan","given":"Mustafa","non-dropping-particle":"","parse-names":false,"suffix":""},{"dropping-particle":"","family":"Tuncan","given":"Ahmet","non-dropping-particle":"","parse-names":false,"suffix":""},{"dropping-particle":"","family":"Cetin","given":"Altan","non-dropping-particle":"","parse-names":false,"suffix":""},{"dropping-particle":"","family":"Ribeiro","given":"M C S","non-dropping-particle":"","parse-names":false,"suffix":""},{"dropping-particle":"","family":"Meixedo","given":"J P","non-dropping-particle":"","parse-names":false,"suffix":""},{"dropping-particle":"","family":"Fiúza","given":"A","non-dropping-particle":"","parse-names":false,"suffix":""},{"dropping-particle":"","family":"Dinis","given":"M L","non-dropping-particle":"","parse-names":false,"suffix":""},{"dropping-particle":"","family":"Castro","given":"Ana C Meira Alencar","non-dropping-particle":"","parse-names":false,"suffix":""},{"dropping-particle":"","family":"Silva","given":"F J G","non-dropping-particle":"","parse-names":false,"suffix":""},{"dropping-particle":"","family":"Costa","given":"C","non-dropping-particle":"","parse-names":false,"suffix":""},{"dropping-particle":"","family":"Alvim","given":"M R","non-dropping-particle":"","parse-names":false,"suffix":""},{"dropping-particle":"","family":"Of","given":"Award Application","non-dropping-particle":"","parse-names":false,"suffix":""},{"dropping-particle":"","family":"Materials","given":"Advanced","non-dropping-particle":"","parse-names":false,"suffix":""},{"dropping-particle":"","family":"Integrated","given":"I N","non-dropping-particle":"","parse-names":false,"suffix":""},{"dropping-particle":"","family":"Of","given":"Design Development","non-dropping-particle":"","parse-names":false,"suffix":""},{"dropping-particle":"","family":"Gallegos","given":"C","non-dropping-particle":"","parse-names":false,"suffix":""},{"dropping-particle":"","family":"Navarro","given":"F. J.","non-dropping-particle":"","parse-names":false,"suffix":""},{"dropping-particle":"","family":"Partal","given":"Pedro","non-dropping-particle":"","parse-names":false,"suffix":""},{"dropping-particle":"","family":"Martı","given":"F J","non-dropping-particle":"","parse-names":false,"suffix":""},{"dropping-particle":"","family":"Binders","given":"Bituminous","non-dropping-particle":"","parse-names":false,"suffix":""},{"dropping-particle":"","family":"Coplantz","given":"John S","non-dropping-particle":"","parse-names":false,"suffix":""},{"dropping-particle":"","family":"Yapp","given":"Margot T","non-dropping-particle":"","parse-names":false,"suffix":""},{"dropping-particle":"","family":"Finn","given":"F N","non-dropping-particle":"","parse-names":false,"suffix":""},{"dropping-particle":"","family":"Investigator","given":"Co-principal","non-dropping-particle":"","parse-names":false,"suffix":""},{"dropping-particle":"","family":"Schroer","given":"Joe","non-dropping-particle":"","parse-names":false,"suffix":""},{"dropping-particle":"","family":"City","given":"Jefferson","non-dropping-particle":"","parse-names":false,"suffix":""},{"dropping-particle":"","family":"For","given":"Enter S T","non-dropping-particle":"","parse-names":false,"suffix":""},{"dropping-particle":"","family":"Justo","given":"G","non-dropping-particle":"","parse-names":false,"suffix":""},{"dropping-particle":"","family":"Hussein","given":"Ibnelwaleed A","non-dropping-particle":"","parse-names":false,"suffix":""},{"dropping-particle":"","family":"Iqbal","given":"Mohammad H","non-dropping-particle":"","parse-names":false,"suffix":""},{"dropping-particle":"","family":"Wahhab","given":"Hamad I Al-abdul","non-dropping-particle":"","parse-names":false,"suffix":""},{"dropping-particle":"","family":"Khabiri","given":"Mohammad M","non-dropping-particle":"","parse-names":false,"suffix":""},{"dropping-particle":"","family":"Kumar","given":"M Anjan","non-dropping-particle":"","parse-names":false,"suffix":""},{"dropping-particle":"","family":"Yildirim","given":"Yetkin","non-dropping-particle":"","parse-names":false,"suffix":""},{"dropping-particle":"","family":"Verma","given":"Swati S","non-dropping-particle":"","parse-names":false,"suffix":""},{"dropping-particle":"","family":"Edition","given":"O R N","non-dropping-particle":"","parse-names":false,"suffix":""},{"dropping-particle":"","family":"Srivastava","given":"Akarsha","non-dropping-particle":"","parse-names":false,"suffix":""},{"dropping-particle":"","family":"Mohamed","given":"Ahmad Fariz Abdul A Rahman","non-dropping-particle":"","parse-names":false,"suffix":""},{"dropping-particle":"","family":"Raihan","given":"Mohd","non-dropping-particle":"","parse-names":false,"suffix":""},{"dropping-particle":"","family":"Idrus","given":"Shaharudin","non-dropping-particle":"","parse-names":false,"suffix":""},{"dropping-particle":"","family":"Samad","given":"Abdul","non-dropping-particle":"","parse-names":false,"suffix":""},{"dropping-particle":"","family":"Hadi","given":"Abdul","non-dropping-particle":"","parse-names":false,"suffix":""},{"dropping-particle":"","family":"Shah","given":"Harman","non-dropping-particle":"","parse-names":false,"suffix":""},{"dropping-particle":"","family":"Thodesen","given":"Carl","non-dropping-particle":"","parse-names":false,"suffix":""},{"dropping-particle":"","family":"Xiao","given":"Feipeng","non-dropping-particle":"","parse-names":false,"suffix":""},{"dropping-particle":"","family":"Amirkhanian","given":"Serji N","non-dropping-particle":"","parse-names":false,"suffix":""},{"dropping-particle":"","family":"Mashaan","given":"Nuha S","non-dropping-particle":"","parse-names":false,"suffix":""},{"dropping-particle":"","family":"Ali","given":"Atif Asim H","non-dropping-particle":"","parse-names":false,"suffix":""},{"dropping-particle":"","family":"Karim","given":"Mohamed Rehan","non-dropping-particle":"","parse-names":false,"suffix":""},{"dropping-particle":"","family":"Abdelaziz","given":"Mahrez","non-dropping-particle":"","parse-names":false,"suffix":""},{"dropping-particle":"","family":"Gambin","given":"Nathan","non-dropping-particle":"","parse-names":false,"suffix":""},{"dropping-particle":"","family":"Leo","given":"Chin","non-dropping-particle":"","parse-names":false,"suffix":""},{"dropping-particle":"","family":"Rahman","given":"Ataur","non-dropping-particle":"","parse-names":false,"suffix":""},{"dropping-particle":"","family":"Hamzah","given":"Meor Othman","non-dropping-particle":"","parse-names":false,"suffix":""},{"dropping-particle":"","family":"Mohamed","given":"Ahmad Fariz Abdul A Rahman","non-dropping-particle":"","parse-names":false,"suffix":""},{"dropping-particle":"","family":"Ismail","given":"H","non-dropping-particle":"","parse-names":false,"suffix":""},{"dropping-particle":"","family":"Khodary","given":"Farag","non-dropping-particle":"","parse-names":false,"suffix":""},{"dropping-particle":"","family":"Hamed","given":"Moalla","non-dropping-particle":"","parse-names":false,"suffix":""},{"dropping-particle":"","family":"Islamia","given":"Jamia Millia","non-dropping-particle":"","parse-names":false,"suffix":""},{"dropping-particle":"","family":"Xiao","given":"Feipeng","non-dropping-particle":"","parse-names":false,"suffix":""},{"dropping-particle":"","family":"Amirkhanian","given":"Serji N","non-dropping-particle":"","parse-names":false,"suffix":""},{"dropping-particle":"","family":"Shen","given":"Junan","non-dropping-particle":"","parse-names":false,"suffix":""},{"dropping-particle":"","family":"Putman","given":"Bradley","non-dropping-particle":"","parse-names":false,"suffix":""},{"dropping-particle":"","family":"Bindu","given":"C S","non-dropping-particle":"","parse-names":false,"suffix":""},{"dropping-particle":"","family":"Beena","given":"K S","non-dropping-particle":"","parse-names":false,"suffix":""},{"dropping-particle":"","family":"Ping","given":"W Virgil","non-dropping-particle":"","parse-names":false,"suffix":""},{"dropping-particle":"","family":"Xiao","given":"Yue Yuan","non-dropping-particle":"","parse-names":false,"suffix":""},{"dropping-particle":"","family":"Lau","given":"Von Lina","non-dropping-particle":"","parse-names":false,"suffix":""},{"dropping-particle":"","family":"Saboundjian","given":"Steve","non-dropping-particle":"","parse-names":false,"suffix":""},{"dropping-particle":"","family":"Minassian","given":"George","non-dropping-particle":"","parse-names":false,"suffix":""},{"dropping-particle":"","family":"Allen","given":"Tony M","non-dropping-particle":"","parse-names":false,"suffix":""},{"dropping-particle":"","family":"Pierce","given":"Linda M","non-dropping-particle":"","parse-names":false,"suffix":""},{"dropping-particle":"","family":"Weston","given":"Jim T","non-dropping-particle":"","parse-names":false,"suffix":""},{"dropping-particle":"","family":"Costa","given":"F","non-dropping-particle":"","parse-names":false,"suffix":""},{"dropping-particle":"","family":"Jensen","given":"Charles","non-dropping-particle":"","parse-names":false,"suffix":""},{"dropping-particle":"","family":"Partal","given":"Pedro","non-dropping-particle":"","parse-names":false,"suffix":""},{"dropping-particle":"","family":"Navarro","given":"F. J.","non-dropping-particle":"","parse-names":false,"suffix":""},{"dropping-particle":"","family":"Gallegos","given":"C","non-dropping-particle":"","parse-names":false,"suffix":""},{"dropping-particle":"","family":"Garcı","given":"M","non-dropping-particle":"","parse-names":false,"suffix":""},{"dropping-particle":"","family":"Naskar","given":"M","non-dropping-particle":"","parse-names":false,"suffix":""},{"dropping-particle":"","family":"Chaki","given":"T K","non-dropping-particle":"","parse-names":false,"suffix":""},{"dropping-particle":"","family":"Reddy","given":"K S","non-dropping-particle":"","parse-names":false,"suffix":""},{"dropping-particle":"","family":"Anjan","given":"S","non-dropping-particle":"","parse-names":false,"suffix":""},{"dropping-particle":"","family":"Veeraragavan","given":"A","non-dropping-particle":"","parse-names":false,"suffix":""},{"dropping-particle":"","family":"Distin","given":"Trevor","non-dropping-particle":"","parse-names":false,"suffix":""},{"dropping-particle":"","family":"Africa","given":"South","non-dropping-particle":"","parse-names":false,"suffix":""},{"dropping-particle":"","family":"Tarefder","given":"Rafiqul A","non-dropping-particle":"","parse-names":false,"suffix":""},{"dropping-particle":"","family":"Asce","given":"M","non-dropping-particle":"","parse-names":false,"suffix":""},{"dropping-particle":"","family":"Zaman","given":"Arif M","non-dropping-particle":"","parse-names":false,"suffix":""},{"dropping-particle":"","family":"Uddin","given":"Waheed","non-dropping-particle":"","parse-names":false,"suffix":""},{"dropping-particle":"","family":"Colucci","given":"Benjamin","non-dropping-particle":"","parse-names":false,"suffix":""},{"dropping-particle":"","family":"Ph","given":"D","non-dropping-particle":"","parse-names":false,"suffix":""},{"dropping-particle":"","family":"Colucci","given":"Joseph M A","non-dropping-particle":"","parse-names":false,"suffix":""},{"dropping-particle":"","family":"Velar","given":"Jorge","non-dropping-particle":"","parse-names":false,"suffix":""},{"dropping-particle":"","family":"Kim","given":"Byungil Jong R","non-dropping-particle":"","parse-names":false,"suffix":""},{"dropping-particle":"","family":"Nehdi","given":"Reference","non-dropping-particle":"","parse-names":false,"suffix":""},{"dropping-particle":"","family":"Com-","given":"Cementitious","non-dropping-particle":"","parse-names":false,"suffix":""},{"dropping-particle":"","family":"Tia","given":"Mang","non-dropping-particle":"","parse-names":false,"suffix":""},{"dropping-particle":"","family":"Hill","given":"By Corina Brain","non-dropping-particle":"","parse-names":false,"suffix":""},{"dropping-particle":"","family":"Heslop","given":"Martin","non-dropping-particle":"","parse-names":false,"suffix":""},{"dropping-particle":"","family":"Widyatmoko","given":"Iswandaru","non-dropping-particle":"","parse-names":false,"suffix":""},{"dropping-particle":"","family":"Elliott","given":"Richard C.","non-dropping-particle":"","parse-names":false,"suffix":""},{"dropping-particle":"","family":"James","given":"Dodie E Donna","non-dropping-particle":"","parse-names":false,"suffix":""},{"dropping-particle":"","family":"Mo","given":"K D O T","non-dropping-particle":"","parse-names":false,"suffix":""},{"dropping-particle":"","family":"Meetings","given":"D O T","non-dropping-particle":"","parse-names":false,"suffix":""},{"dropping-particle":"","family":"Program","given":"Technology Transfer Testing","non-dropping-particle":"","parse-names":false,"suffix":""},{"dropping-particle":"","family":"Study","given":"Fatigue","non-dropping-particle":"","parse-names":false,"suffix":""},{"dropping-particle":"","family":"Mixes","given":"Dry","non-dropping-particle":"","parse-names":false,"suffix":""},{"dropping-particle":"","family":"Othman","given":"Ayman M","non-dropping-particle":"","parse-names":false,"suffix":""},{"dropping-particle":"","family":"Tabatabaee","given":"N","non-dropping-particle":"","parse-names":false,"suffix":""},{"dropping-particle":"","family":"Tabatabaee","given":"H A","non-dropping-particle":"","parse-names":false,"suffix":""},{"dropping-particle":"","family":"Sabouri","given":"M R","non-dropping-particle":"","parse-names":false,"suffix":""},{"dropping-particle":"","family":"Teymourpour","given":"P","non-dropping-particle":"","parse-names":false,"suffix":""},{"dropping-particle":"","family":"Bitumen","given":"Penetration Grade","non-dropping-particle":"","parse-names":false,"suffix":""},{"dropping-particle":"","family":"Santagata","given":"F A","non-dropping-particle":"","parse-names":false,"suffix":""},{"dropping-particle":"","family":"Carlson","given":"Douglas D","non-dropping-particle":"","parse-names":false,"suffix":""},{"dropping-particle":"","family":"Yeh","given":"Pei-hung","non-dropping-particle":"","parse-names":false,"suffix":""},{"dropping-particle":"","family":"Negulescu","given":"I","non-dropping-particle":"","parse-names":false,"suffix":""},{"dropping-particle":"","family":"Daly","given":"William H","non-dropping-particle":"","parse-names":false,"suffix":""},{"dropping-particle":"","family":"Hesp","given":"A Coomarasamy S Manolis S","non-dropping-particle":"","parse-names":false,"suffix":""},{"dropping-particle":"","family":"Sen","given":"Tara","non-dropping-particle":"","parse-names":false,"suffix":""},{"dropping-particle":"","family":"Mishra","given":"Umesh","non-dropping-particle":"","parse-names":false,"suffix":""},{"dropping-particle":"","family":"Peralta","given":"Joana","non-dropping-particle":"","parse-names":false,"suffix":""},{"dropping-particle":"","family":"Silva","given":"Hugo M R D","non-dropping-particle":"","parse-names":false,"suffix":""},{"dropping-particle":"V","family":"Machado","given":"Ana","non-dropping-particle":"","parse-names":false,"suffix":""},{"dropping-particle":"","family":"Garcı","given":"M","non-dropping-particle":"","parse-names":false,"suffix":""},{"dropping-particle":"","family":"Partal","given":"Pedro","non-dropping-particle":"","parse-names":false,"suffix":""},{"dropping-particle":"","family":"Navarro","given":"F. J.","non-dropping-particle":"","parse-names":false,"suffix":""},{"dropping-particle":"","family":"Martı","given":"F J","non-dropping-particle":"","parse-names":false,"suffix":""},{"dropping-particle":"","family":"Satyakumar","given":"M","non-dropping-particle":"","parse-names":false,"suffix":""},{"dropping-particle":"","family":"Nair","given":"Surya S","non-dropping-particle":"","parse-names":false,"suffix":""},{"dropping-particle":"","family":"Engineering","given":"Communication College Chemical","non-dropping-particle":"","parse-names":false,"suffix":""},{"dropping-particle":"","family":"Products","given":"Waste","non-dropping-particle":"","parse-names":false,"suffix":""},{"dropping-particle":"","family":"Dantas","given":"Castro","non-dropping-particle":"","parse-names":false,"suffix":""},{"dropping-particle":"","family":"Neto","given":"Dantas","non-dropping-particle":"","parse-names":false,"suffix":""},{"dropping-particle":"","family":"Kim","given":"Seung Ju Sung Geun Seong Min Sungho Sunghwan H","non-dropping-particle":"","parse-names":false,"suffix":""},{"dropping-particle":"","family":"Sholar","given":"Gregory A","non-dropping-particle":"","parse-names":false,"suffix":""},{"dropping-particle":"","family":"Review","given":"Literature","non-dropping-particle":"","parse-names":false,"suffix":""},{"dropping-particle":"","family":"Lumpur","given":"Kuala","non-dropping-particle":"","parse-names":false,"suffix":""},{"dropping-particle":"","family":"Lecturer","given":"Senior","non-dropping-particle":"","parse-names":false,"suffix":""},{"dropping-particle":"","family":"Fonseca","given":"Daniel J","non-dropping-particle":"","parse-names":false,"suffix":""},{"dropping-particle":"","family":"Moynihan","given":"Gary P","non-dropping-particle":"","parse-names":false,"suffix":""},{"dropping-particle":"","family":"Paso","given":"El","non-dropping-particle":"","parse-names":false,"suffix":""},{"dropping-particle":"","family":"Wikipedia","given":"From","non-dropping-particle":"","parse-names":false,"suffix":""},{"dropping-particle":"","family":"Ortiz","given":"Oscar","non-dropping-particle":"","parse-names":false,"suffix":""},{"dropping-particle":"","family":"Castells","given":"Francesc","non-dropping-particle":"","parse-names":false,"suffix":""},{"dropping-particle":"","family":"Sonnemann","given":"Guido","non-dropping-particle":"","parse-names":false,"suffix":""},{"dropping-particle":"","family":"Wen","given":"Haifang","non-dropping-particle":"","parse-names":false,"suffix":""},{"dropping-particle":"","family":"Lu","given":"Jianguo","non-dropping-particle":"","parse-names":false,"suffix":""},{"dropping-particle":"","family":"Vanreken","given":"Timothy M","non-dropping-particle":"","parse-names":false,"suffix":""},{"dropping-particle":"","family":"Orabi","given":"Wallied","non-dropping-particle":"","parse-names":false,"suffix":""},{"dropping-particle":"","family":"Strogen","given":"Bret","non-dropping-particle":"","parse-names":false,"suffix":""},{"dropping-particle":"","family":"Horvath","given":"Arpad","non-dropping-particle":"","parse-names":false,"suffix":""},{"dropping-particle":"","family":"Economy","given":"Issue Green","non-dropping-particle":"","parse-names":false,"suffix":""},{"dropping-particle":"","family":"Growth","given":"Green","non-dropping-particle":"","parse-names":false,"suffix":""},{"dropping-particle":"","family":"Development","given":"Low-carbon","non-dropping-particle":"","parse-names":false,"suffix":""},{"dropping-particle":"","family":"Pavement","given":"Highway","non-dropping-particle":"","parse-names":false,"suffix":""},{"dropping-particle":"","family":"Pavements","given":"Efficient","non-dropping-particle":"","parse-names":false,"suffix":""},{"dropping-particle":"","family":"Salvi","given":"B L","non-dropping-particle":"","parse-names":false,"suffix":""},{"dropping-particle":"","family":"Subramanian","given":"K A","non-dropping-particle":"","parse-names":false,"suffix":""},{"dropping-particle":"","family":"Panwar","given":"N L","non-dropping-particle":"","parse-names":false,"suffix":""},{"dropping-particle":"","family":"Manton","given":"Richard","non-dropping-particle":"","parse-names":false,"suffix":""},{"dropping-particle":"","family":"Clifford","given":"Eoghan","non-dropping-particle":"","parse-names":false,"suffix":""},{"dropping-particle":"","family":"Carpenter","given":"Alberta C","non-dropping-particle":"","parse-names":false,"suffix":""},{"dropping-particle":"","family":"Gardner","given":"Kevin H","non-dropping-particle":"","parse-names":false,"suffix":""},{"dropping-particle":"","family":"Agency","given":"Energy Environmental Protection","non-dropping-particle":"","parse-names":false,"suffix":""},{"dropping-particle":"","family":"Steudle","given":"Vice Kirk T","non-dropping-particle":"","parse-names":false,"suffix":""},{"dropping-particle":"","family":"Dot","given":"Michigan","non-dropping-particle":"","parse-names":false,"suffix":""},{"dropping-particle":"","family":"Aravind","given":"K.","non-dropping-particle":"","parse-names":false,"suffix":""},{"dropping-particle":"","family":"Das","given":"Anup Arnab Animesh","non-dropping-particle":"","parse-names":false,"suffix":""},{"dropping-particle":"","family":"Sustainable","given":"Economically","non-dropping-particle":"","parse-names":false,"suffix":""},{"dropping-particle":"","family":"Pavements","given":"Concrete","non-dropping-particle":"","parse-names":false,"suffix":""},{"dropping-particle":"","family":"APA","given":"","non-dropping-particle":"","parse-names":false,"suffix":""},{"dropping-particle":"","family":"Wei","given":"Kuang-yi Kai","non-dropping-particle":"","parse-names":false,"suffix":""},{"dropping-particle":"","family":"Lin","given":"Jyh-dong Juntao Jie","non-dropping-particle":"","parse-names":false,"suffix":""},{"dropping-particle":"","family":"Yu","given":"I-hung","non-dropping-particle":"","parse-names":false,"suffix":""},{"dropping-particle":"","family":"Nations","given":"United","non-dropping-particle":"","parse-names":false,"suffix":""},{"dropping-particle":"","family":"Convention","given":"Framework","non-dropping-particle":"","parse-names":false,"suffix":""},{"dropping-particle":"","family":"Change","given":"Climate","non-dropping-particle":"","parse-names":false,"suffix":""},{"dropping-particle":"","family":"States","given":"United","non-dropping-particle":"","parse-names":false,"suffix":""},{"dropping-particle":"","family":"Protocol","given":"Montreal","non-dropping-particle":"","parse-names":false,"suffix":""},{"dropping-particle":"","family":"States","given":"The United","non-dropping-particle":"","parse-names":false,"suffix":""},{"dropping-particle":"","family":"Parties","given":"Unfccc","non-dropping-particle":"","parse-names":false,"suffix":""},{"dropping-particle":"","family":"Panel","given":"Intergovernmental","non-dropping-particle":"","parse-names":false,"suffix":""},{"dropping-particle":"","family":"Greenhouse","given":"National","non-dropping-particle":"","parse-names":false,"suffix":""},{"dropping-particle":"","family":"Inventories","given":"Gas","non-dropping-particle":"","parse-names":false,"suffix":""},{"dropping-particle":"","family":"Chiu","given":"Chui-te","non-dropping-particle":"","parse-names":false,"suffix":""},{"dropping-particle":"","family":"Hsu","given":"Tseng-hsing","non-dropping-particle":"","parse-names":false,"suffix":""},{"dropping-particle":"","family":"Yang","given":"Weiwei Wenge Wan-fa","non-dropping-particle":"","parse-names":false,"suffix":""},{"dropping-particle":"","family":"Yang","given":"Hongqun Hao Hyunsoo","non-dropping-particle":"","parse-names":false,"suffix":""},{"dropping-particle":"","family":"Xu","given":"Zhenghe","non-dropping-particle":"","parse-names":false,"suffix":""},{"dropping-particle":"","family":"Fan","given":"Maohong","non-dropping-particle":"","parse-names":false,"suffix":""},{"dropping-particle":"","family":"Gupta","given":"Rajender Ramesh Chandra","non-dropping-particle":"","parse-names":false,"suffix":""},{"dropping-particle":"","family":"Slimane","given":"Rachid B","non-dropping-particle":"","parse-names":false,"suffix":""},{"dropping-particle":"","family":"Bland","given":"Alan E","non-dropping-particle":"","parse-names":false,"suffix":""},{"dropping-particle":"","family":"Wright","given":"Ian","non-dropping-particle":"","parse-names":false,"suffix":""},{"dropping-particle":"","family":"Singh","given":"Pratap Prachi Poonam Prabhjot","non-dropping-particle":"","parse-names":false,"suffix":""},{"dropping-particle":"","family":"Singh","given":"Akash Deep Anjali Anoop Akhilendra Pratap","non-dropping-particle":"","parse-names":false,"suffix":""},{"dropping-particle":"","family":"Birgisd","given":"Harpa","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Hunt","given":"Andrew J","non-dropping-particle":"","parse-names":false,"suffix":""},{"dropping-particle":"","family":"Sin","given":"Emily H K","non-dropping-particle":"","parse-names":false,"suffix":""},{"dropping-particle":"","family":"Marriott","given":"Ray","non-dropping-particle":"","parse-names":false,"suffix":""},{"dropping-particle":"","family":"Clark","given":"James H","non-dropping-particle":"","parse-names":false,"suffix":""},{"dropping-particle":"","family":"Aea","given":"Nikolas Hill","non-dropping-particle":"","parse-names":false,"suffix":""},{"dropping-particle":"","family":"Aea","given":"Charlotte Brannigan","non-dropping-particle":"","parse-names":false,"suffix":""},{"dropping-particle":"","family":"Aea","given":"David Wynn","non-dropping-particle":"","parse-names":false,"suffix":""},{"dropping-particle":"","family":"Aea","given":"Robert Milnes","non-dropping-particle":"","parse-names":false,"suffix":""},{"dropping-particle":"","family":"Kim","given":"Byungil Jong R","non-dropping-particle":"","parse-names":false,"suffix":""},{"dropping-particle":"","family":"Lee","given":"Hosin David Hyounkyu Hao Yang Hochul Hyun Taek","non-dropping-particle":"","parse-names":false,"suffix":""},{"dropping-particle":"","family":"Park","given":"Highland Hyungbae Hotaek","non-dropping-particle":"","parse-names":false,"suffix":""},{"dropping-particle":"","family":"Kim","given":"Hyungwon Hyung-seok Hwan Hyoungkwan Jung Kyu","non-dropping-particle":"","parse-names":false,"suffix":""},{"dropping-particle":"","family":"Pihl","given":"K A","non-dropping-particle":"","parse-names":false,"suffix":""},{"dropping-particle":"","family":"Bhander","given":"G","non-dropping-particle":"","parse-names":false,"suffix":""},{"dropping-particle":"","family":"Hauschild","given":"M Z","non-dropping-particle":"","parse-names":false,"suffix":""},{"dropping-particle":"","family":"Christensen","given":"Thomas H","non-dropping-particle":"","parse-names":false,"suffix":""},{"dropping-particle":"","family":"Lu","given":"I J","non-dropping-particle":"","parse-names":false,"suffix":""},{"dropping-particle":"","family":"Lin","given":"Sheng Huan Sue J","non-dropping-particle":"","parse-names":false,"suffix":""},{"dropping-particle":"","family":"Lewis","given":"Charles","non-dropping-particle":"","parse-names":false,"suffix":""},{"dropping-particle":"","family":"Nouha","given":"Klai","non-dropping-particle":"","parse-names":false,"suffix":""},{"dropping-particle":"","family":"John","given":"Rojan P","non-dropping-particle":"","parse-names":false,"suffix":""},{"dropping-particle":"","family":"Yan","given":"Song","non-dropping-particle":"","parse-names":false,"suffix":""},{"dropping-particle":"","family":"Tyagi","given":"R D","non-dropping-particle":"","parse-names":false,"suffix":""},{"dropping-particle":"","family":"Surampalli","given":"Raoy Y","non-dropping-particle":"","parse-names":false,"suffix":""},{"dropping-particle":"","family":"Zhang","given":"Tingjun Tao Tiange C Teng","non-dropping-particle":"","parse-names":false,"suffix":""},{"dropping-particle":"","family":"Barandica","given":"Jesús M","non-dropping-particle":"","parse-names":false,"suffix":""},{"dropping-particle":"","family":"Fernández-sánchez","given":"Gonzalo","non-dropping-particle":"","parse-names":false,"suffix":""},{"dropping-particle":"","family":"Berzosa","given":"Álvaro","non-dropping-particle":"","parse-names":false,"suffix":""},{"dropping-particle":"","family":"Delgado","given":"Juan A","non-dropping-particle":"","parse-names":false,"suffix":""},{"dropping-particle":"","family":"Acosta","given":"Francisco J","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Jr","given":"John K Hurd James H Wilson","non-dropping-particle":"","parse-names":false,"suffix":""},{"dropping-particle":"","family":"Williams","given":"Luana Z","non-dropping-particle":"","parse-names":false,"suffix":""},{"dropping-particle":"","family":"Schreiber","given":"Jackson J","non-dropping-particle":"","parse-names":false,"suffix":""},{"dropping-particle":"","family":"Maureen","given":"A","non-dropping-particle":"","parse-names":false,"suffix":""},{"dropping-particle":"","family":"Peterson","given":"Thomas D","non-dropping-particle":"","parse-names":false,"suffix":""},{"dropping-particle":"","family":"Strait","given":"Randy","non-dropping-particle":"","parse-names":false,"suffix":""},{"dropping-particle":"","family":"Zhang","given":"Tingjun Tao Tiange C Teng","non-dropping-particle":"","parse-names":false,"suffix":""},{"dropping-particle":"","family":"Surampalli","given":"Raoy Y","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Tyagi","given":"V","non-dropping-particle":"","parse-names":false,"suffix":""},{"dropping-particle":"","family":"Thomas","given":"Andrew M. Anna","non-dropping-particle":"","parse-names":false,"suffix":""},{"dropping-particle":"","family":"Hunt","given":"D","non-dropping-particle":"","parse-names":false,"suffix":""},{"dropping-particle":"","family":"Verma","given":"M","non-dropping-particle":"","parse-names":false,"suffix":""},{"dropping-particle":"","family":"Pélletier","given":"F","non-dropping-particle":"","parse-names":false,"suffix":""},{"dropping-particle":"","family":"Brar","given":"S K","non-dropping-particle":"","parse-names":false,"suffix":""},{"dropping-particle":"","family":"Godbout","given":"S","non-dropping-particle":"","parse-names":false,"suffix":""},{"dropping-particle":"","family":"Tyagi","given":"R D","non-dropping-particle":"","parse-names":false,"suffix":""},{"dropping-particle":"","family":"Surampalli","given":"Raoy Y","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Andersson","given":"A","non-dropping-particle":"","parse-names":false,"suffix":""},{"dropping-particle":"","family":"Azar","given":"Christian","non-dropping-particle":"","parse-names":false,"suffix":""},{"dropping-particle":"","family":"Lindgren","given":"Kristian","non-dropping-particle":"","parse-names":false,"suffix":""},{"dropping-particle":"","family":"Fox","given":"John","non-dropping-particle":"","parse-names":false,"suffix":""},{"dropping-particle":"","family":"Solomon","given":"Barry D","non-dropping-particle":"","parse-names":false,"suffix":""},{"dropping-particle":"","family":"Bar-even","given":"Arren","non-dropping-particle":"","parse-names":false,"suffix":""},{"dropping-particle":"","family":"Noor","given":"Elad","non-dropping-particle":"","parse-names":false,"suffix":""},{"dropping-particle":"","family":"Lewis","given":"Nathan E S","non-dropping-particle":"","parse-names":false,"suffix":""},{"dropping-particle":"","family":"Milo","given":"Ron","non-dropping-particle":"","parse-names":false,"suffix":""},{"dropping-particle":"","family":"Findlay","given":"C Scott","non-dropping-particle":"","parse-names":false,"suffix":""},{"dropping-particle":"","family":"Bourdages","given":"Josée","non-dropping-particle":"","parse-names":false,"suffix":""},{"dropping-particle":"","family":"Online","given":"View Article","non-dropping-particle":"","parse-names":false,"suffix":""},{"dropping-particle":"","family":"Kenarsari","given":"Saeed Danaei","non-dropping-particle":"","parse-names":false,"suffix":""},{"dropping-particle":"","family":"Yang","given":"Dali Daqing Daquing","non-dropping-particle":"","parse-names":false,"suffix":""},{"dropping-particle":"","family":"Jiang","given":"Guodong","non-dropping-particle":"","parse-names":false,"suffix":""},{"dropping-particle":"","family":"Zhang","given":"Shuai Suojiang","non-dropping-particle":"","parse-names":false,"suffix":""},{"dropping-particle":"","family":"Wang","given":"Jing Hong Jian-ping Ping Jianshuo Junwu Junshi Jihui Jie Jianji","non-dropping-particle":"","parse-names":false,"suffix":""},{"dropping-particle":"","family":"Russell","given":"Armistead G","non-dropping-particle":"","parse-names":false,"suffix":""},{"dropping-particle":"","family":"Wei","given":"Qiang","non-dropping-particle":"","parse-names":false,"suffix":""},{"dropping-particle":"","family":"Fan","given":"Maohong","non-dropping-particle":"","parse-names":false,"suffix":""},{"dropping-particle":"","family":"Giustozzi","given":"Filippo","non-dropping-particle":"","parse-names":false,"suffix":""},{"dropping-particle":"","family":"Crispino","given":"Maurizio","non-dropping-particle":"","parse-names":false,"suffix":""},{"dropping-particle":"","family":"Flintsch","given":"Gerardo","non-dropping-particle":"","parse-names":false,"suffix":""},{"dropping-particle":"","family":"Taylor","given":"Peter A. Publisher","non-dropping-particle":"","parse-names":false,"suffix":""},{"dropping-particle":"","family":"Kean","given":"Andrew J","non-dropping-particle":"","parse-names":false,"suffix":""},{"dropping-particle":"","family":"Sawyer","given":"Robert F","non-dropping-particle":"","parse-names":false,"suffix":""},{"dropping-particle":"","family":"Harley","given":"Robert A","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Dahl","given":"Arthur Lyon","non-dropping-particle":"","parse-names":false,"suffix":""},{"dropping-particle":"","family":"Sebnem","given":"Y","non-dropping-particle":"","parse-names":false,"suffix":""},{"dropping-particle":"","family":"Selim","given":"Hasan","non-dropping-particle":"","parse-names":false,"suffix":""},{"dropping-particle":"","family":"Mangoyana","given":"Robert B","non-dropping-particle":"","parse-names":false,"suffix":""},{"dropping-particle":"","family":"Smith","given":"Timothy F Thomas J","non-dropping-particle":"","parse-names":false,"suffix":""},{"dropping-particle":"","family":"Simpson","given":"Rodney","non-dropping-particle":"","parse-names":false,"suffix":""},{"dropping-particle":"","family":"Bezergianni","given":"Stella","non-dropping-particle":"","parse-names":false,"suffix":""},{"dropping-particle":"","family":"Dimitriadis","given":"Athanasios","non-dropping-particle":"","parse-names":false,"suffix":""},{"dropping-particle":"","family":"Hwang","given":"Jeong Jenn-jiang C.","non-dropping-particle":"","parse-names":false,"suffix":""},{"dropping-particle":"","family":"Amigun","given":"Bamikole Ã","non-dropping-particle":"","parse-names":false,"suffix":""},{"dropping-particle":"","family":"Kaviti","given":"Josephine","non-dropping-particle":"","parse-names":false,"suffix":""},{"dropping-particle":"","family":"Stafford","given":"William","non-dropping-particle":"","parse-names":false,"suffix":""},{"dropping-particle":"","family":"Sukkasi","given":"Sittha","non-dropping-particle":"","parse-names":false,"suffix":""},{"dropping-particle":"","family":"Chollacoop","given":"Nuwong","non-dropping-particle":"","parse-names":false,"suffix":""},{"dropping-particle":"","family":"Ellis","given":"Wyn","non-dropping-particle":"","parse-names":false,"suffix":""},{"dropping-particle":"","family":"Grimley","given":"Simon","non-dropping-particle":"","parse-names":false,"suffix":""},{"dropping-particle":"","family":"Jai-in","given":"Samai","non-dropping-particle":"","parse-names":false,"suffix":""},{"dropping-particle":"","family":"Phillips","given":"Jason C.","non-dropping-particle":"","parse-names":false,"suffix":""},{"dropping-particle":"","family":"Amigun","given":"Bamikole Ã","non-dropping-particle":"","parse-names":false,"suffix":""},{"dropping-particle":"","family":"Sigamoney","given":"R","non-dropping-particle":"","parse-names":false,"suffix":""},{"dropping-particle":"Von","family":"Blottnitz","given":"H","non-dropping-particle":"","parse-names":false,"suffix":""},{"dropping-particle":"","family":"Huang","given":"Yanqiu Yue Yanqiang Yuchun","non-dropping-particle":"","parse-names":false,"suffix":""},{"dropping-particle":"","family":"Bird","given":"Roger N","non-dropping-particle":"","parse-names":false,"suffix":""},{"dropping-particle":"","family":"Bell","given":"Margaret","non-dropping-particle":"","parse-names":false,"suffix":""},{"dropping-particle":"","family":"Coffin","given":"Alisa W","non-dropping-particle":"","parse-names":false,"suffix":""},{"dropping-particle":"","family":"Mckendry","given":"Peter","non-dropping-particle":"","parse-names":false,"suffix":""},{"dropping-particle":"","family":"Pérez-martínez","given":"Miguel","non-dropping-particle":"","parse-names":false,"suffix":""},{"dropping-particle":"","family":"Moreno-navarro","given":"Fernando","non-dropping-particle":"","parse-names":false,"suffix":""},{"dropping-particle":"","family":"Martín-marín","given":"Jesús","non-dropping-particle":"","parse-names":false,"suffix":""},{"dropping-particle":"","family":"Ríos-losada","given":"Carolina","non-dropping-particle":"","parse-names":false,"suffix":""},{"dropping-particle":"","family":"Rubio-gámez","given":"M Carmen","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Huo","given":"Yi-xin","non-dropping-particle":"","parse-names":false,"suffix":""},{"dropping-particle":"","family":"Wernick","given":"David G","non-dropping-particle":"","parse-names":false,"suffix":""},{"dropping-particle":"","family":"Liao","given":"James C","non-dropping-particle":"","parse-names":false,"suffix":""},{"dropping-particle":"","family":"Blanch","given":"Harvey W","non-dropping-particle":"","parse-names":false,"suffix":""},{"dropping-particle":"","family":"Lee","given":"Soon-jae J. Sanghyun Sae Ha Seong-ho Sung Kuk","non-dropping-particle":"","parse-names":false,"suffix":""},{"dropping-particle":"","family":"Chou","given":"Howard","non-dropping-particle":"","parse-names":false,"suffix":""},{"dropping-particle":"","family":"Ham","given":"Timothy S","non-dropping-particle":"","parse-names":false,"suffix":""},{"dropping-particle":"","family":"Lee","given":"Taek Soon","non-dropping-particle":"","parse-names":false,"suffix":""},{"dropping-particle":"","family":"Keasling","given":"Jay D","non-dropping-particle":"","parse-names":false,"suffix":""},{"dropping-particle":"","family":"Hueting","given":"Roefie","non-dropping-particle":"","parse-names":false,"suffix":""},{"dropping-particle":"","family":"Reijnders","given":"Lucas","non-dropping-particle":"","parse-names":false,"suffix":""},{"dropping-particle":"","family":"Tatari","given":"Omer","non-dropping-particle":"","parse-names":false,"suffix":""},{"dropping-particle":"","family":"Nazzal","given":"Munir","non-dropping-particle":"","parse-names":false,"suffix":""},{"dropping-particle":"","family":"Kucukvar","given":"Murat","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Santos","given":"Georgina","non-dropping-particle":"","parse-names":false,"suffix":""},{"dropping-particle":"","family":"Behrendt","given":"Hannah","non-dropping-particle":"","parse-names":false,"suffix":""},{"dropping-particle":"","family":"Teytelboym","given":"Alexander","non-dropping-particle":"","parse-names":false,"suffix":""},{"dropping-particle":"","family":"Hamelinck","given":"Carlo N","non-dropping-particle":"","parse-names":false,"suffix":""},{"dropping-particle":"","family":"Bain","given":"Richard L","non-dropping-particle":"","parse-names":false,"suffix":""},{"dropping-particle":"","family":"Overend","given":"Ralph P","non-dropping-particle":"","parse-names":false,"suffix":""},{"dropping-particle":"","family":"Craig","given":"Kevin R","non-dropping-particle":"","parse-names":false,"suffix":""},{"dropping-particle":"","family":"Helwani","given":"Z","non-dropping-particle":"","parse-names":false,"suffix":""},{"dropping-particle":"","family":"Othman","given":"Muhamad Ridhwan Bin H.","non-dropping-particle":"","parse-names":false,"suffix":""},{"dropping-particle":"","family":"Aziz","given":"N","non-dropping-particle":"","parse-names":false,"suffix":""},{"dropping-particle":"","family":"Fernando","given":"W J N","non-dropping-particle":"","parse-names":false,"suffix":""},{"dropping-particle":"","family":"Kim","given":"Jinwon Jeong Hun Jeeson Jongwon","non-dropping-particle":"","parse-names":false,"suffix":""},{"dropping-particle":"","family":"Hu","given":"Xiaoqi Xincheng Xiaojun Xuan","non-dropping-particle":"","parse-names":false,"suffix":""},{"dropping-particle":"","family":"Chang","given":"Shiyan","non-dropping-particle":"","parse-names":false,"suffix":""},{"dropping-particle":"","family":"Li","given":"Jiancheng Zhong Jingjie Jingbo Ping","non-dropping-particle":"","parse-names":false,"suffix":""},{"dropping-particle":"","family":"Qin","given":"Yining Yinghong","non-dropping-particle":"","parse-names":false,"suffix":""},{"dropping-particle":"","family":"Knothe","given":"Gerhard","non-dropping-particle":"","parse-names":false,"suffix":""},{"dropping-particle":"Van","family":"Dael","given":"Miet","non-dropping-particle":"","parse-names":false,"suffix":""},{"dropping-particle":"Van","family":"Passel","given":"Steven","non-dropping-particle":"","parse-names":false,"suffix":""},{"dropping-particle":"","family":"Pelkmans","given":"Luc","non-dropping-particle":"","parse-names":false,"suffix":""},{"dropping-particle":"","family":"Guisson","given":"Ruben","non-dropping-particle":"","parse-names":false,"suffix":""},{"dropping-particle":"","family":"Reumermann","given":"Patrick","non-dropping-particle":"","parse-names":false,"suffix":""},{"dropping-particle":"","family":"Marquez","given":"Nathalie","non-dropping-particle":"","parse-names":false,"suffix":""},{"dropping-particle":"","family":"Witters","given":"Nele","non-dropping-particle":"","parse-names":false,"suffix":""},{"dropping-particle":"","family":"Broeze","given":"Jan","non-dropping-particle":"","parse-names":false,"suffix":""},{"dropping-particle":"Le","family":"Truong","given":"Nguyen","non-dropping-particle":"","parse-names":false,"suffix":""},{"dropping-particle":"","family":"Gustavsson","given":"Leif","non-dropping-particle":"","parse-names":false,"suffix":""},{"dropping-particle":"","family":"Pacini","given":"Henrique","non-dropping-particle":"","parse-names":false,"suffix":""},{"dropping-particle":"","family":"Assunção","given":"Lucas","non-dropping-particle":"","parse-names":false,"suffix":""},{"dropping-particle":"Van","family":"Dam","given":"Jinke","non-dropping-particle":"","parse-names":false,"suffix":""},{"dropping-particle":"","family":"Toneto","given":"Rudinei","non-dropping-particle":"","parse-names":false,"suffix":""},{"dropping-particle":"","family":"Ou","given":"Xunmin","non-dropping-particle":"","parse-names":false,"suffix":""},{"dropping-particle":"","family":"Zhang","given":"Xinyue Xueying Xiliang Xianming Xiyin Xiangdong Xiaodong","non-dropping-particle":"","parse-names":false,"suffix":""},{"dropping-particle":"","family":"Chang","given":"Shiyan","non-dropping-particle":"","parse-names":false,"suffix":""},{"dropping-particle":"","family":"Ã","given":"Xiaoyu Yan","non-dropping-particle":"","parse-names":false,"suffix":""},{"dropping-particle":"","family":"Crookes","given":"Roy J.","non-dropping-particle":"","parse-names":false,"suffix":""},{"dropping-particle":"","family":"Press","given":"Article I N","non-dropping-particle":"","parse-names":false,"suffix":""},{"dropping-particle":"","family":"Demirbas","given":"Ayhan","non-dropping-particle":"","parse-names":false,"suffix":""},{"dropping-particle":"","family":"Demaid","given":"Adrian","non-dropping-particle":"","parse-names":false,"suffix":""},{"dropping-particle":"","family":"Quintas","given":"Paul","non-dropping-particle":"","parse-names":false,"suffix":""},{"dropping-particle":"","family":"Trifunovic","given":"Prvoslav D","non-dropping-particle":"","parse-names":false,"suffix":""},{"dropping-particle":"","family":"Marinkovic","given":"Slobodanka R","non-dropping-particle":"","parse-names":false,"suffix":""},{"dropping-particle":"","family":"Tokalic","given":"Rade D","non-dropping-particle":"","parse-names":false,"suffix":""},{"dropping-particle":"","family":"Matijasevic","given":"Srdjan D","non-dropping-particle":"","parse-names":false,"suffix":""},{"dropping-particle":"","family":"Buchanan","given":"Andrew H","non-dropping-particle":"","parse-names":false,"suffix":""},{"dropping-particle":"","family":"Honey","given":"Brian G","non-dropping-particle":"","parse-names":false,"suffix":""},{"dropping-particle":"","family":"Faculty","given":"Educational","non-dropping-particle":"","parse-names":false,"suffix":""},{"dropping-particle":"V","family":"Bridgwater","given":"A","non-dropping-particle":"","parse-names":false,"suffix":""},{"dropping-particle":"","family":"Astrup","given":"Thomas Tomas","non-dropping-particle":"","parse-names":false,"suffix":""},{"dropping-particle":"","family":"Fruergaard","given":"Thilde","non-dropping-particle":"","parse-names":false,"suffix":""},{"dropping-particle":"","family":"Christensen","given":"Thomas H","non-dropping-particle":"","parse-names":false,"suffix":""},{"dropping-particle":"","family":"Eisted","given":"Rasmus","non-dropping-particle":"","parse-names":false,"suffix":""},{"dropping-particle":"","family":"Larsen","given":"Anna W","non-dropping-particle":"","parse-names":false,"suffix":""},{"dropping-particle":"","family":"Christensen","given":"Thomas H","non-dropping-particle":"","parse-names":false,"suffix":""},{"dropping-particle":"","family":"Road","given":"South Parks","non-dropping-particle":"","parse-names":false,"suffix":""},{"dropping-particle":"","family":"Paper","given":"Position","non-dropping-particle":"","parse-names":false,"suffix":""},{"dropping-particle":"","family":"Hurley","given":"Graham c.","non-dropping-particle":"","parse-names":false,"suffix":""},{"dropping-particle":"","family":"Prowell","given":"Brian D.","non-dropping-particle":"","parse-names":false,"suffix":""},{"dropping-particle":"","family":"Das","given":"Anup Arnab Animesh","non-dropping-particle":"","parse-names":false,"suffix":""},{"dropping-particle":"","family":"Susceptibility","given":"Moisture","non-dropping-particle":"","parse-names":false,"suffix":""},{"dropping-particle":"","family":"Technologies","given":"W M A","non-dropping-particle":"","parse-names":false,"suffix":""},{"dropping-particle":"","family":"Clyne","given":"Tim","non-dropping-particle":"","parse-names":false,"suffix":""},{"dropping-particle":"","family":"Meeting","given":"Annual","non-dropping-particle":"","parse-names":false,"suffix":""},{"dropping-particle":"","family":"Technical","given":"Maintenance","non-dropping-particle":"","parse-names":false,"suffix":""},{"dropping-particle":"","family":"Bennert","given":"Thomas","non-dropping-particle":"","parse-names":false,"suffix":""},{"dropping-particle":"","family":"Said","given":"Fauziah Mohd","non-dropping-particle":"","parse-names":false,"suffix":""},{"dropping-particle":"","family":"Bolong","given":"Nurmin","non-dropping-particle":"","parse-names":false,"suffix":""},{"dropping-particle":"","family":"Gungat","given":"Lilian","non-dropping-particle":"","parse-names":false,"suffix":""},{"dropping-particle":"","family":"Requirements","given":"Credit","non-dropping-particle":"","parse-names":false,"suffix":""},{"dropping-particle":"","family":"Ansar","given":"Menara","non-dropping-particle":"","parse-names":false,"suffix":""},{"dropping-particle":"","family":"Takzim","given":"Johor Darul","non-dropping-particle":"","parse-names":false,"suffix":""},{"dropping-particle":"","family":"Zhang","given":"Haiou Han Huan Haifeng","non-dropping-particle":"","parse-names":false,"suffix":""},{"dropping-particle":"","family":"Ph","given":"D","non-dropping-particle":"","parse-names":false,"suffix":""},{"dropping-particle":"","family":"Keoleian","given":"Gregory A","non-dropping-particle":"","parse-names":false,"suffix":""},{"dropping-particle":"","family":"Lepech","given":"Michael D","non-dropping-particle":"","parse-names":false,"suffix":""},{"dropping-particle":"","family":"Kendall","given":"Alissa","non-dropping-particle":"","parse-names":false,"suffix":""},{"dropping-particle":"","family":"Lendle","given":"Andreas","non-dropping-particle":"","parse-names":false,"suffix":""},{"dropping-particle":"","family":"Schaus","given":"Malorie","non-dropping-particle":"","parse-names":false,"suffix":""},{"dropping-particle":"","family":"Buell","given":"Tonia","non-dropping-particle":"","parse-names":false,"suffix":""},{"dropping-particle":"","family":"Wikipedia","given":"From","non-dropping-particle":"","parse-names":false,"suffix":""},{"dropping-particle":"","family":"Development","given":"Renewable Energy","non-dropping-particle":"","parse-names":false,"suffix":""},{"dropping-particle":"","family":"Partnerships","given":"Public-private","non-dropping-particle":"","parse-names":false,"suffix":""},{"dropping-particle":"","family":"Development","given":"Infrastructure","non-dropping-particle":"","parse-names":false,"suffix":""},{"dropping-particle":"","family":"Solar","given":"West Linn","non-dropping-particle":"","parse-names":false,"suffix":""},{"dropping-particle":"","family":"Baldock","given":"See","non-dropping-particle":"","parse-names":false,"suffix":""},{"dropping-particle":"","family":"Workshop","given":"Stakeholder Consultation","non-dropping-particle":"","parse-names":false,"suffix":""},{"dropping-particle":"","family":"Putrajaya","given":"Shangri-la","non-dropping-particle":"","parse-names":false,"suffix":""},{"dropping-particle":"","family":"Pv","given":"Because","non-dropping-particle":"","parse-names":false,"suffix":""},{"dropping-particle":"","family":"Use","given":"Energy","non-dropping-particle":"","parse-names":false,"suffix":""},{"dropping-particle":"","family":"Emissions","given":"Greenhouse Gas","non-dropping-particle":"","parse-names":false,"suffix":""},{"dropping-particle":"","family":"Wikipedia","given":"From","non-dropping-particle":"","parse-names":false,"suffix":""},{"dropping-particle":"","family":"Technologies","given":"Renewable Energy","non-dropping-particle":"","parse-names":false,"suffix":""},{"dropping-particle":"","family":"Activities","given":"Renewable Energy","non-dropping-particle":"","parse-names":false,"suffix":""},{"dropping-particle":"","family":"Roads","given":"All Federal","non-dropping-particle":"","parse-names":false,"suffix":""},{"dropping-particle":"","family":"Act","given":"Federal Road Function","non-dropping-particle":"","parse-names":false,"suffix":""},{"dropping-particle":"","family":"Roads","given":"Federal","non-dropping-particle":"","parse-names":false,"suffix":""},{"dropping-particle":"","family":"Act","given":"Federal Road Function","non-dropping-particle":"","parse-names":false,"suffix":""},{"dropping-particle":"","family":"Network","given":"Asian Highway","non-dropping-particle":"","parse-names":false,"suffix":""},{"dropping-particle":"","family":"Information","given":"General","non-dropping-particle":"","parse-names":false,"suffix":""},{"dropping-particle":"","family":"Tang","given":"Bing","non-dropping-particle":"","parse-names":false,"suffix":""},{"dropping-particle":"","family":"International","given":"Concise","non-dropping-particle":"","parse-names":false,"suffix":""},{"dropping-particle":"","family":"Assessment","given":"Chemical","non-dropping-particle":"","parse-names":false,"suffix":""},{"dropping-particle":"","family":"Characterization","given":"Asphalt Fume","non-dropping-particle":"","parse-names":false,"suffix":""},{"dropping-particle":"","family":"Identification","given":"Hazard","non-dropping-particle":"","parse-names":false,"suffix":""},{"dropping-particle":"","family":"Review","given":"Hazard","non-dropping-particle":"","parse-names":false,"suffix":""},{"dropping-particle":"","family":"Wang","given":"Peng","non-dropping-particle":"","parse-names":false,"suffix":""},{"dropping-particle":"","family":"Ahmaruzzaman","given":"M","non-dropping-particle":"","parse-names":false,"suffix":""},{"dropping-particle":"","family":"Wang","given":"Shulong Shuhao Shijie Shudong Shaobin Sheng Shi Yang Shuyan Siqi Shuang Jie Shaodi","non-dropping-particle":"","parse-names":false,"suffix":""},{"dropping-particle":"","family":"Wu","given":"Hao Horng Wen Hongwei","non-dropping-particle":"","parse-names":false,"suffix":""},{"dropping-particle":"","family":"Nor","given":"Hi-skew Hasanan Mohd","non-dropping-particle":"","parse-names":false,"suffix":""},{"dropping-particle":"","family":"Hainin","given":"Mohd Rosli","non-dropping-particle":"","parse-names":false,"suffix":""},{"dropping-particle":"","family":"Yaacob","given":"Haryati","non-dropping-particle":"","parse-names":false,"suffix":""},{"dropping-particle":"","family":"Utm","given":"Perpustakaan Penerbit","non-dropping-particle":"","parse-names":false,"suffix":""},{"dropping-particle":"","family":"Penerbit","given":"Persatuan","non-dropping-particle":"","parse-names":false,"suffix":""},{"dropping-particle":"","family":"He","given":"Kebin Kun","non-dropping-particle":"","parse-names":false,"suffix":""},{"dropping-particle":"","family":"Huo","given":"Hong","non-dropping-particle":"","parse-names":false,"suffix":""},{"dropping-particle":"","family":"Zhang","given":"Qingwen Qiang","non-dropping-particle":"","parse-names":false,"suffix":""},{"dropping-particle":"","family":"He","given":"Dongquan","non-dropping-particle":"","parse-names":false,"suffix":""},{"dropping-particle":"","family":"An","given":"Feng","non-dropping-particle":"","parse-names":false,"suffix":""},{"dropping-particle":"","family":"Wang","given":"Michael Q Min","non-dropping-particle":"","parse-names":false,"suffix":""},{"dropping-particle":"","family":"Walsh","given":"Michael P.","non-dropping-particle":"","parse-names":false,"suffix":""},{"dropping-particle":"","family":"Paravantis","given":"J. A.","non-dropping-particle":"","parse-names":false,"suffix":""},{"dropping-particle":"","family":"Georgakellos","given":"D. A.","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Berndes","given":"Göran","non-dropping-particle":"","parse-names":false,"suffix":""},{"dropping-particle":"","family":"Gielen","given":"Dolf","non-dropping-particle":"","parse-names":false,"suffix":""},{"dropping-particle":"","family":"Zhang","given":"Fujun Feng","non-dropping-particle":"","parse-names":false,"suffix":""},{"dropping-particle":"","family":"Yu","given":"Jianying Jun Jintao","non-dropping-particle":"","parse-names":false,"suffix":""},{"dropping-particle":"","family":"Han","given":"Jun","non-dropping-particle":"","parse-names":false,"suffix":""},{"dropping-particle":"","family":"Thurdin","given":"R. T.","non-dropping-particle":"","parse-names":false,"suffix":""},{"dropping-particle":"","family":"Hees","given":"P. A W","non-dropping-particle":"van","parse-names":false,"suffix":""},{"dropping-particle":"","family":"Bylund","given":"D.","non-dropping-particle":"","parse-names":false,"suffix":""},{"dropping-particle":"","family":"Lundström","given":"U. S.","non-dropping-particle":"","parse-names":false,"suffix":""},{"dropping-particle":"","family":"Edil","given":"Tuncer B. T.B.","non-dropping-particle":"","parse-names":false,"suffix":""},{"dropping-particle":"","family":"Shrestha","given":"Pramen P","non-dropping-particle":"","parse-names":false,"suffix":""},{"dropping-particle":"","family":"Shrestha","given":"Krishna Kishor","non-dropping-particle":"","parse-names":false,"suffix":""},{"dropping-particle":"","family":"Shrestha","given":"Krishna Kishor","non-dropping-particle":"","parse-names":false,"suffix":""},{"dropping-particle":"","family":"Professor","given":"Assistant","non-dropping-particle":"","parse-names":false,"suffix":""},{"dropping-particle":"","family":"Anderson","given":"Soren","non-dropping-particle":"","parse-names":false,"suffix":""},{"dropping-particle":"","family":"Newell","given":"Richard","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Zhang","given":"Tingjun Tao Tiange C Teng","non-dropping-particle":"","parse-names":false,"suffix":""},{"dropping-particle":"","family":"Walvekar","given":"P P","non-dropping-particle":"","parse-names":false,"suffix":""},{"dropping-particle":"","family":"Yamaguchi","given":"Mitsutsune","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Tang","given":"Bing","non-dropping-particle":"","parse-names":false,"suffix":""},{"dropping-particle":"","family":"Chatterjee","given":"Niladri","non-dropping-particle":"","parse-names":false,"suffix":""},{"dropping-particle":"","family":"Samanta","given":"Kshinansu","non-dropping-particle":"","parse-names":false,"suffix":""},{"dropping-particle":"","family":"Roy","given":"Christopher J. Chandan","non-dropping-particle":"","parse-names":false,"suffix":""},{"dropping-particle":"","family":"Wang","given":"Ting","non-dropping-particle":"","parse-names":false,"suffix":""},{"dropping-particle":"","family":"Harvey","given":"John","non-dropping-particle":"","parse-names":false,"suffix":""},{"dropping-particle":"","family":"Kendall","given":"Alissa","non-dropping-particle":"","parse-names":false,"suffix":""},{"dropping-particle":"","family":"Titi","given":"Hani H","non-dropping-particle":"","parse-names":false,"suffix":""},{"dropping-particle":"","family":"Faheem","given":"Ahmed","non-dropping-particle":"","parse-names":false,"suffix":""},{"dropping-particle":"","family":"Tabatabai","given":"Habib","non-dropping-particle":"","parse-names":false,"suffix":""},{"dropping-particle":"","family":"Tutumluer","given":"Erol","non-dropping-particle":"","parse-names":false,"suffix":""},{"dropping-particle":"","family":"McClinton","given":"Emory","non-dropping-particle":"","parse-names":false,"suffix":""},{"dropping-particle":"","family":"Coleman","given":"J. Tom","non-dropping-particle":"","parse-names":false,"suffix":""},{"dropping-particle":"","family":"Danchetz","given":"Frank","non-dropping-particle":"","parse-names":false,"suffix":""},{"dropping-particle":"","family":"Cheng","given":"Hui-ming Huigao H.D.","non-dropping-particle":"","parse-names":false,"suffix":""},{"dropping-particle":"","family":"Miyojim","given":"M.","non-dropping-particle":"","parse-names":false,"suffix":""},{"dropping-particle":"","family":"Gavilán","given":"Miguel","non-dropping-particle":"","parse-names":false,"suffix":""},{"dropping-particle":"","family":"Balcones","given":"David","non-dropping-particle":"","parse-names":false,"suffix":""},{"dropping-particle":"","family":"Marcos","given":"Oscar","non-dropping-particle":"","parse-names":false,"suffix":""},{"dropping-particle":"","family":"Llorca","given":"David F","non-dropping-particle":"","parse-names":false,"suffix":""},{"dropping-particle":"","family":"Sotelo","given":"Miguel a","non-dropping-particle":"","parse-names":false,"suffix":""},{"dropping-particle":"","family":"Parra","given":"Ignacio","non-dropping-particle":"","parse-names":false,"suffix":""},{"dropping-particle":"","family":"Ocaña","given":"Manuel","non-dropping-particle":"","parse-names":false,"suffix":""},{"dropping-particle":"","family":"Aliseda","given":"Pedro","non-dropping-particle":"","parse-names":false,"suffix":""},{"dropping-particle":"","family":"Yarza","given":"Pedro","non-dropping-particle":"","parse-names":false,"suffix":""},{"dropping-particle":"","family":"Amírola","given":"Alejandro","non-dropping-particle":"","parse-names":false,"suffix":""},{"dropping-particle":"","family":"Oliveira","given":"Henrique","non-dropping-particle":"","parse-names":false,"suffix":""},{"dropping-particle":"","family":"Correia","given":"Paulo Lobato","non-dropping-particle":"","parse-names":false,"suffix":""},{"dropping-particle":"","family":"Ritchie","given":"Stephen G","non-dropping-particle":"","parse-names":false,"suffix":""},{"dropping-particle":"","family":"Kaseko","given":"Mohamed","non-dropping-particle":"","parse-names":false,"suffix":""},{"dropping-particle":"","family":"Bavarian","given":"Behnam","non-dropping-particle":"","parse-names":false,"suffix":""},{"dropping-particle":"","family":"Tsai","given":"Yichang (James) Yi-chang James","non-dropping-particle":"","parse-names":false,"suffix":""},{"dropping-particle":"","family":"Jiang","given":"Chenglong","non-dropping-particle":"","parse-names":false,"suffix":""},{"dropping-particle":"","family":"Huang","given":"Yanqiu Yue Yanqiang Yuchun","non-dropping-particle":"","parse-names":false,"suffix":""},{"dropping-particle":"","family":"King","given":"Alan O","non-dropping-particle":"","parse-names":false,"suffix":""},{"dropping-particle":"","family":"Geiger","given":"David","non-dropping-particle":"","parse-names":false,"suffix":""},{"dropping-particle":"","family":"Wu","given":"Yiching","non-dropping-particle":"","parse-names":false,"suffix":""},{"dropping-particle":"","family":"Ai","given":"Chengbo","non-dropping-particle":"","parse-names":false,"suffix":""},{"dropping-particle":"","family":"Lin","given":"Jyh-dong Juntao Jie","non-dropping-particle":"","parse-names":false,"suffix":""},{"dropping-particle":"","family":"Yau","given":"Jyh-Tyng","non-dropping-particle":"","parse-names":false,"suffix":""},{"dropping-particle":"","family":"Hsiao","given":"Liang-Hao","non-dropping-particle":"","parse-names":false,"suffix":""},{"dropping-particle":"","family":"Hazell","given":"Katrina","non-dropping-particle":"","parse-names":false,"suffix":""},{"dropping-particle":"","family":"Azhar Khan","given":"Muhammad","non-dropping-particle":"","parse-names":false,"suffix":""},{"dropping-particle":"","family":"Zahir Khan","given":"Muhammad","non-dropping-particle":"","parse-names":false,"suffix":""},{"dropping-particle":"","family":"Zaman","given":"Khalid","non-dropping-particle":"","parse-names":false,"suffix":""},{"dropping-particle":"","family":"Naz","given":"Lubna","non-dropping-particle":"","parse-names":false,"suffix":""},{"dropping-particle":"","family":"Kim","given":"Byungil Jong R","non-dropping-particle":"","parse-names":false,"suffix":""},{"dropping-particle":"","family":"Lee","given":"Hosin David Hyounkyu Hao Yang Hochul Hyun Taek","non-dropping-particle":"","parse-names":false,"suffix":""},{"dropping-particle":"","family":"Park","given":"Highland Hyungbae Hotaek","non-dropping-particle":"","parse-names":false,"suffix":""},{"dropping-particle":"","family":"Kim","given":"Hyungwon Hyung-seok Hwan Hyoungkwan Jung Kyu","non-dropping-particle":"","parse-names":false,"suffix":""},{"dropping-particle":"","family":"Seo","given":"Youngguk Yeongkyo","non-dropping-particle":"","parse-names":false,"suffix":""},{"dropping-particle":"","family":"Kim","given":"Seung Ju Sung Geun Seong Min Sungho Sunghwan H","non-dropping-particle":"","parse-names":false,"suffix":""},{"dropping-particle":"","family":"Reger","given":"Darren","non-dropping-particle":"","parse-names":false,"suffix":""},{"dropping-particle":"","family":"Madanat","given":"Samer","non-dropping-particle":"","parse-names":false,"suffix":""},{"dropping-particle":"","family":"Horvath","given":"Arpad","non-dropping-particle":"","parse-names":false,"suffix":""},{"dropping-particle":"","family":"Itoya","given":"E","non-dropping-particle":"","parse-names":false,"suffix":""},{"dropping-particle":"","family":"El-Hamalawi","given":"; A","non-dropping-particle":"","parse-names":false,"suffix":""},{"dropping-particle":"","family":"Ison","given":"S G","non-dropping-particle":"","parse-names":false,"suffix":""},{"dropping-particle":"","family":"Frost","given":"; M W","non-dropping-particle":"","parse-names":false,"suffix":""},{"dropping-particle":"","family":"Hazell","given":"Katrina","non-dropping-particle":"","parse-names":false,"suffix":""},{"dropping-particle":"","family":"Zhu","given":"Xiaolei Xinyuan","non-dropping-particle":"","parse-names":false,"suffix":""},{"dropping-particle":"","family":"Cui","given":"Qingbin","non-dropping-particle":"","parse-names":false,"suffix":""},{"dropping-particle":"","family":"Aatmeeyata","given":"","non-dropping-particle":"","parse-names":false,"suffix":""},{"dropping-particle":"","family":"Sharma","given":"Madhur Mukesh","non-dropping-particle":"","parse-names":false,"suffix":""},{"dropping-particle":"","family":"Ahn","given":"Changbum","non-dropping-particle":"","parse-names":false,"suffix":""},{"dropping-particle":"","family":"Lee","given":"Soon-jae J. Sanghyun Sae Ha Seong-ho Sung Kuk","non-dropping-particle":"","parse-names":false,"suffix":""},{"dropping-particle":"","family":"Peña-Mora","given":"Feniosky","non-dropping-particle":"","parse-names":false,"suffix":""},{"dropping-particle":"","family":"Rogers","given":"Christopher D. F.","non-dropping-particle":"","parse-names":false,"suffix":""},{"dropping-particle":"","family":"Thomas","given":"Andrew M. Anna","non-dropping-particle":"","parse-names":false,"suffix":""},{"dropping-particle":"","family":"Jefferson","given":"Ian","non-dropping-particle":"","parse-names":false,"suffix":""},{"dropping-particle":"","family":"Gaterell","given":"Mark","non-dropping-particle":"","parse-names":false,"suffix":""},{"dropping-particle":"","family":"Menassa","given":"Carol","non-dropping-particle":"","parse-names":false,"suffix":""},{"dropping-particle":"","family":"Asce","given":"S M","non-dropping-particle":"","parse-names":false,"suffix":""},{"dropping-particle":"","family":"Mora","given":"Feniosky Peña","non-dropping-particle":"","parse-names":false,"suffix":""},{"dropping-particle":"","family":"Asce","given":"M","non-dropping-particle":"","parse-names":false,"suffix":""},{"dropping-particle":"","family":"Yener","given":"Engin","non-dropping-particle":"","parse-names":false,"suffix":""},{"dropping-particle":"","family":"Hinislioglu","given":"Sinan","non-dropping-particle":"","parse-names":false,"suffix":""},{"dropping-particle":"","family":"Wang","given":"Hai Her Yung Haoming Hong Yan","non-dropping-particle":"","parse-names":false,"suffix":""},{"dropping-particle":"","family":"Kristen Derewecki","given":"","non-dropping-particle":"","parse-names":false,"suffix":""},{"dropping-particle":"","family":"Said","given":"Safwat","non-dropping-particle":"","parse-names":false,"suffix":""},{"dropping-particle":"","family":"Hinislioglu","given":"Sinan","non-dropping-particle":"","parse-names":false,"suffix":""},{"dropping-particle":"","family":"Agar","given":"Emine","non-dropping-particle":"","parse-names":false,"suffix":""},{"dropping-particle":"","family":"Anthonissen","given":"Joke","non-dropping-particle":"","parse-names":false,"suffix":""},{"dropping-particle":"","family":"Troyen","given":"Dirk","non-dropping-particle":"Van","parse-names":false,"suffix":""},{"dropping-particle":"","family":"Braet","given":"Johan","non-dropping-particle":"","parse-names":false,"suffix":""},{"dropping-particle":"","family":"Bergh","given":"Wim","non-dropping-particle":"Van Den","parse-names":false,"suffix":""},{"dropping-particle":"","family":"Kim","given":"Yongjoo Yeongmin Youngwook Min Seog","non-dropping-particle":"","parse-names":false,"suffix":""},{"dropping-particle":"","family":"Qiu","given":"Jian","non-dropping-particle":"","parse-names":false,"suffix":""},{"dropping-particle":"","family":"Ven","given":"Martin","non-dropping-particle":"van de","parse-names":false,"suffix":""},{"dropping-particle":"","family":"Molenaar","given":"Andre","non-dropping-particle":"","parse-names":false,"suffix":""},{"dropping-particle":"","family":"Reijnders","given":"Lucas","non-dropping-particle":"","parse-names":false,"suffix":""},{"dropping-particle":"","family":"Cuadri","given":"Antonio Abad","non-dropping-particle":"","parse-names":false,"suffix":""},{"dropping-particle":"","family":"García-Morales","given":"Moisés","non-dropping-particle":"","parse-names":false,"suffix":""},{"dropping-particle":"","family":"Navarro","given":"F. J.","non-dropping-particle":"","parse-names":false,"suffix":""},{"dropping-particle":"","family":"Partal","given":"Pedro","non-dropping-particle":"","parse-names":false,"suffix":""},{"dropping-particle":"","family":"Kim","given":"Seung Ju Sung Geun Seong Min Sungho Sunghwan H","non-dropping-particle":"","parse-names":false,"suffix":""},{"dropping-particle":"","family":"Gopalakrishnan","given":"Kasthurirangan","non-dropping-particle":"","parse-names":false,"suffix":""},{"dropping-particle":"","family":"Ceylan","given":"Halil","non-dropping-particle":"","parse-names":false,"suffix":""},{"dropping-particle":"","family":"Yang","given":"Xuzhuang Xianfeng","non-dropping-particle":"","parse-names":false,"suffix":""},{"dropping-particle":"","family":"You","given":"Zhanping","non-dropping-particle":"","parse-names":false,"suffix":""},{"dropping-particle":"","family":"Dai","given":"Qingli","non-dropping-particle":"","parse-names":false,"suffix":""},{"dropping-particle":"","family":"Mills-Beale","given":"Julian","non-dropping-particle":"","parse-names":false,"suffix":""},{"dropping-particle":"","family":"Fruergaard","given":"Thilde","non-dropping-particle":"","parse-names":false,"suffix":""},{"dropping-particle":"","family":"Astrup","given":"Thomas Tomas","non-dropping-particle":"","parse-names":false,"suffix":""},{"dropping-particle":"","family":"Ekvall","given":"Thomas","non-dropping-particle":"","parse-names":false,"suffix":""},{"dropping-particle":"","family":"Fini","given":"Ellie Elham H.","non-dropping-particle":"","parse-names":false,"suffix":""},{"dropping-particle":"","family":"Kalberer","given":"Eric W.","non-dropping-particle":"","parse-names":false,"suffix":""},{"dropping-particle":"","family":"Shahbazi","given":"Abolghasem","non-dropping-particle":"","parse-names":false,"suffix":""},{"dropping-particle":"","family":"Basti","given":"Mufeed","non-dropping-particle":"","parse-names":false,"suffix":""},{"dropping-particle":"","family":"You","given":"Zhanping","non-dropping-particle":"","parse-names":false,"suffix":""},{"dropping-particle":"","family":"Ozer","given":"Hasan","non-dropping-particle":"","parse-names":false,"suffix":""},{"dropping-particle":"","family":"Aurangzeb","given":"Qazi","non-dropping-particle":"","parse-names":false,"suffix":""},{"dropping-particle":"","family":"Mukherjee","given":"Abhijit Amlan","non-dropping-particle":"","parse-names":false,"suffix":""},{"dropping-particle":"","family":"Stawowy","given":"Brian","non-dropping-particle":"","parse-names":false,"suffix":""},{"dropping-particle":"","family":"Cass","given":"Darrell","non-dropping-particle":"","parse-names":false,"suffix":""},{"dropping-particle":"","family":"Kim","given":"Yongjoo Yeongmin Youngwook Min Seog","non-dropping-particle":"","parse-names":false,"suffix":""},{"dropping-particle":"","family":"Asce","given":"M","non-dropping-particle":"","parse-names":false,"suffix":""},{"dropping-particle":"","family":"Hwang","given":"Sungdo Sun-ho","non-dropping-particle":"","parse-names":false,"suffix":""},{"dropping-particle":"","family":"Kwon","given":"Sooahn","non-dropping-particle":"","parse-names":false,"suffix":""},{"dropping-particle":"","family":"Jeong","given":"Kyudong","non-dropping-particle":"","parse-names":false,"suffix":""},{"dropping-particle":"","family":"Yang","given":"Shengqiang Sunglin See-hun","non-dropping-particle":"","parse-names":false,"suffix":""},{"dropping-particle":"","family":"Kim","given":"Yongjoo Yeongmin Youngwook Min Seog","non-dropping-particle":"","parse-names":false,"suffix":""},{"dropping-particle":"","family":"Lee","given":"Jin Ho Jong Ik Jin Cheol Jyh Fu Ho Jian Yuan","non-dropping-particle":"","parse-names":false,"suffix":""},{"dropping-particle":"","family":"Edil","given":"Tuncer B. T.B.","non-dropping-particle":"","parse-names":false,"suffix":""},{"dropping-particle":"","family":"Benson","given":"Craig H.","non-dropping-particle":"","parse-names":false,"suffix":""},{"dropping-particle":"","family":"Tinjum","given":"James M.","non-dropping-particle":"","parse-names":false,"suffix":""},{"dropping-particle":"","family":"Wang","given":"You Yingmin C. Yan Yuxiang Yijiao You","non-dropping-particle":"","parse-names":false,"suffix":""},{"dropping-particle":"","family":"Bizjak","given":"Fifer","non-dropping-particle":"","parse-names":false,"suffix":""},{"dropping-particle":"","family":"Fifer Bizjak","given":"Karmen","non-dropping-particle":"","parse-names":false,"suffix":""},{"dropping-particle":"","family":"Carrera Researcher","given":"Alessandra","non-dropping-particle":"","parse-names":false,"suffix":""},{"dropping-particle":"","family":"Zurich","given":"Eth","non-dropping-particle":"","parse-names":false,"suffix":""},{"dropping-particle":"","family":"Kim","given":"Seung Ju Sung Geun Seong Min Sungho Sunghwan H","non-dropping-particle":"","parse-names":false,"suffix":""},{"dropping-particle":"","family":"Asce","given":"A M","non-dropping-particle":"","parse-names":false,"suffix":""},{"dropping-particle":"","family":"Gopalakrishnan","given":"Kasthurirangan","non-dropping-particle":"","parse-names":false,"suffix":""},{"dropping-particle":"","family":"Ceylan","given":"Halil","non-dropping-particle":"","parse-names":false,"suffix":""},{"dropping-particle":"","family":"Mathews","given":"John A","non-dropping-particle":"","parse-names":false,"suffix":""},{"dropping-particle":"","family":"Fini","given":"Ellie Elham H.","non-dropping-particle":"","parse-names":false,"suffix":""},{"dropping-particle":"","family":"Asce","given":"M","non-dropping-particle":"","parse-names":false,"suffix":""},{"dropping-particle":"","family":"Oldham","given":"Daniel","non-dropping-particle":"","parse-names":false,"suffix":""},{"dropping-particle":"","family":"Abu-Lebdeh","given":"Taher","non-dropping-particle":"","parse-names":false,"suffix":""},{"dropping-particle":"","family":"Dea","given":"Shannon","non-dropping-particle":"","parse-names":false,"suffix":""},{"dropping-particle":"","family":"Keith","given":"D","non-dropping-particle":"","parse-names":false,"suffix":""},{"dropping-particle":"","family":"Evaluation","given":"Russell","non-dropping-particle":"","parse-names":false,"suffix":""},{"dropping-particle":"","family":"Sasbe","given":"Environments","non-dropping-particle":"","parse-names":false,"suffix":""},{"dropping-particle":"","family":"Centre","given":"Birck Nanotechnology Brazilian British","non-dropping-particle":"","parse-names":false,"suffix":""},{"dropping-particle":"","family":"Paulo","given":"Sao São","non-dropping-particle":"","parse-names":false,"suffix":""},{"dropping-particle":"","family":"Shanbara","given":"Hayder Kamil","non-dropping-particle":"","parse-names":false,"suffix":""},{"dropping-particle":"","family":"Ruddock","given":"Felicite","non-dropping-particle":"","parse-names":false,"suffix":""},{"dropping-particle":"","family":"Atherton","given":"William","non-dropping-particle":"","parse-names":false,"suffix":""},{"dropping-particle":"","family":"Roorda","given":"Peter David","non-dropping-particle":"","parse-names":false,"suffix":""},{"dropping-particle":"","family":"Ca","given":"Ottawa","non-dropping-particle":"","parse-names":false,"suffix":""},{"dropping-particle":"","family":"Jones","given":"Kevan Peter","non-dropping-particle":"","parse-names":false,"suffix":""},{"dropping-particle":"","family":"Ca","given":"Kanata","non-dropping-particle":"","parse-names":false,"suffix":""},{"dropping-particle":"","family":"Friesen","given":"Peter","non-dropping-particle":"","parse-names":false,"suffix":""},{"dropping-particle":"","family":"Ca","given":"Ottawa","non-dropping-particle":"","parse-names":false,"suffix":""},{"dropping-particle":"","family":"Patent","given":"Ulllted States United States","non-dropping-particle":"","parse-names":false,"suffix":""},{"dropping-particle":"","family":"Ci","given":"U S","non-dropping-particle":"","parse-names":false,"suffix":""},{"dropping-particle":"","family":"ITU","given":"","non-dropping-particle":"","parse-names":false,"suffix":""},{"dropping-particle":"","family":"Systems","given":"Digital","non-dropping-particle":"","parse-names":false,"suffix":""},{"dropping-particle":"","family":"ITU-T","given":"","non-dropping-particle":"","parse-names":false,"suffix":""},{"dropping-particle":"","family":"129/Menkes/SK/II/2008","given":"MENTERI KESEHATAN REPUBLIK INDONESIA NOMOR :","non-dropping-particle":"","parse-names":false,"suffix":""},{"dropping-particle":"","family":"</w:instrText>
      </w:r>
      <w:r w:rsidR="00370A89">
        <w:rPr>
          <w:rtl/>
          <w:lang w:val="id-ID" w:bidi="he-IL"/>
        </w:rPr>
        <w:instrText>מזלי</w:instrText>
      </w:r>
      <w:r w:rsidR="00370A89">
        <w:rPr>
          <w:lang w:val="id-ID"/>
        </w:rPr>
        <w:instrText>","given":"</w:instrText>
      </w:r>
      <w:r w:rsidR="00370A89">
        <w:rPr>
          <w:rtl/>
          <w:lang w:val="id-ID" w:bidi="he-IL"/>
        </w:rPr>
        <w:instrText>רלה</w:instrText>
      </w:r>
      <w:r w:rsidR="00370A89">
        <w:rPr>
          <w:lang w:val="id-ID"/>
        </w:rPr>
        <w:instrText>","non-dropping-particle":"","parse-names":false,"suffix":""},{"dropping-particle":"","family":"Roberts","given":"Andrew M.","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Hasan","given":"Arif","non-dropping-particle":"","parse-names":false,"suffix":""},{"dropping-particle":"","family":"Raza","given":"Mansoor Muhammad Rafi","non-dropping-particle":"","parse-names":false,"suffix":""},{"dropping-particle":"","family":"Hu","given":"Biliang","non-dropping-particle":"","parse-names":false,"suffix":""},{"dropping-particle":"","family":"Chen","given":"Cunguang Chen Chunlai Chao","non-dropping-particle":"","parse-names":false,"suffix":""},{"dropping-particle":"","family":"Sudheesh","given":"K.","non-dropping-particle":"","parse-names":false,"suffix":""},{"dropping-particle":"","family":"Duggappa","given":"Devika Rani","non-dropping-particle":"","parse-names":false,"suffix":""},{"dropping-particle":"","family":"Nethra","given":"S. S.","non-dropping-particle":"","parse-names":false,"suffix":""},{"dropping-particle":"","family":"Hasan","given":"Arif","non-dropping-particle":"","parse-names":false,"suffix":""},{"dropping-particle":"","family":"Rules","given":"Important","non-dropping-particle":"","parse-names":false,"suffix":""},{"dropping-particle":"","family":"Rowlands","given":"D. R.","non-dropping-particle":"","parse-names":false,"suffix":""},{"dropping-particle":"","family":"Shaw","given":"Annapurna","non-dropping-particle":"","parse-names":false,"suffix":""},{"dropping-particle":"","family":"Haq","given":"Mahbub","non-dropping-particle":"","parse-names":false,"suffix":""},{"dropping-particle":"Ben","family":"Li","given":"Bingqin Bo","non-dropping-particle":"","parse-names":false,"suffix":""},{"dropping-particle":"","family":"Piachaud","given":"David","non-dropping-particle":"","parse-names":false,"suffix":""},{"dropping-particle":"","family":"Aristóteles","given":"","non-dropping-particle":"","parse-names":false,"suffix":""},{"dropping-particle":"","family":"Wenden","given":"Anita L","non-dropping-particle":"","parse-names":false,"suffix":""},{"dropping-particle":"de","family":"Cardiologia","given":"Sociedade Brasileira","non-dropping-particle":"","parse-names":false,"suffix":""},{"dropping-particle":"","family":"Francisco","given":"Priscila Maria Stolses Bergamo","non-dropping-particle":"","parse-names":false,"suffix":""},{"dropping-particle":"","family":"Segri","given":"Neuber José","non-dropping-particle":"","parse-names":false,"suffix":""},{"dropping-particle":"","family":"Borim","given":"Flávia Silva Arbex","non-dropping-particle":"","parse-names":false,"suffix":""},{"dropping-particle":"","family":"Malta","given":"Deborah Carvalho","non-dropping-particle":"","parse-names":false,"suffix":""},{"dropping-particle":"","family":"Fontbonne","given":"Annick","non-dropping-particle":"","parse-names":false,"suffix":""},{"dropping-particle":"de","family":"Souza","given":"Elisabete Costa","non-dropping-particle":"","parse-names":false,"suffix":""},{"dropping-particle":"","family":"Oliveira","given":"Janine Christina Nunes de Joel R M","non-dropping-particle":"","parse-names":false,"suffix":""},{"dropping-particle":"","family":"Rodrigues","given":"Heloísa de Melo","non-dropping-particle":"","parse-names":false,"suffix":""},{"dropping-particle":"de","family":"Souza","given":"Wayner Vieira","non-dropping-particle":"","parse-names":false,"suffix":""},{"dropping-particle":"","family":"Cesse","given":"Eduarda Ângela Pessoa","non-dropping-particle":"","parse-names":false,"suffix":""},{"dropping-particle":"","family":"Malta","given":"Deborah Carvalho","non-dropping-particle":"","parse-names":false,"suffix":""},{"dropping-particle":"","family":"Gonçalves","given":"Renata Patrícia Fonseca Rhaine Matos","non-dropping-particle":"","parse-names":false,"suffix":""},{"dropping-particle":"","family":"Machado","given":"Ísis Eloah","non-dropping-particle":"","parse-names":false,"suffix":""},{"dropping-particle":"","family":"Freitas","given":"Maria Imaculada de Fátima","non-dropping-particle":"","parse-names":false,"suffix":""},{"dropping-particle":"","family":"Azeredo","given":"Cimar","non-dropping-particle":"","parse-names":false,"suffix":""},{"dropping-particle":"","family":"Szwarcwald","given":"Celia Landman","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ui 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family":"Silva","given":"Patrícia Costa dos Santos da Pedro","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De","family":"Rezende","given":"Eliane Garcia Estevão M C","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 André Danderfer Antonio Thomaz","non-dropping-particle":"","parse-names":false,"suffix":""},{"dropping-particle":"","family":"Miranda","given":"Rui 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 Leandro Soares Gouveia Martins; Ruy José Valka Lirida","non-dropping-particle":"","parse-names":false,"suffix":""},{"dropping-particle":"","family":"Drummond","given":"Adriano","non-dropping-particle":"","parse-names":false,"suffix":""},{"dropping-particle":"","family":"Alves","given":"Elioenai Dornelles C","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w:instrText>
      </w:r>
      <w:r w:rsidR="00370A89">
        <w:rPr>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tl/>
          <w:lang w:val="id-ID"/>
        </w:rPr>
        <w:instrText xml:space="preserve"> ثبثبثب</w:instrText>
      </w:r>
      <w:r w:rsidR="00370A89">
        <w:rPr>
          <w:lang w:val="id-ID"/>
        </w:rPr>
        <w:instrText>","given":"","non-dropping-particle":"","parse-names":false,"suffix":""},{"dropping-particle":"","family":"Lima-Costa","given":"Maria Fernanda","non-dropping-particle":"","parse-names":false,"suffix":""},{"dropping-particle":"","family":"Andrade","given":"Fabíola Bof","non-dropping-particle":"De","parse-names":false,"suffix":""},{"dropping-particle":"de","family":"Souza","given":"Paulo Roberto Borges De Pricilla Camões Martin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family":"Pós-graduação","given":"Programa De E","non-dropping-particle":"","parse-names":false,"suffix":""},{"dropping-particle":"","family":"Rio","given":"Enfermagem","non-dropping-particle":"","parse-names":false,"suffix":""},{"dropping-particle":"","family":"Barreto","given":"M.S.","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 Paulo Gomes","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w:instrText>
      </w:r>
      <w:r w:rsidR="00370A89">
        <w:rPr>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tl/>
          <w:lang w:val="id-ID"/>
        </w:rPr>
        <w:instrText xml:space="preserve"> ثبثبثب</w:instrText>
      </w:r>
      <w:r w:rsidR="00370A89">
        <w:rPr>
          <w:lang w:val="id-ID"/>
        </w:rPr>
        <w:instrText>","given":"","non-dropping-particle":"","parse-names":false,"suffix":""},{"dropping-particle":"","family":"Langowiski","given":"André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 Alexander S.","non-dropping-particle":"","parse-names":false,"suffix":""},{"dropping-particle":"","family":"Nogueira","given":"Rocha","non-dropping-particle":"","parse-names":false,"suffix":""},{"dropping-particle":"","family":"</w:instrText>
      </w:r>
      <w:r w:rsidR="00370A89">
        <w:rPr>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tl/>
          <w:lang w:val="id-ID"/>
        </w:rPr>
        <w:instrText xml:space="preserve"> ثبثبثب</w:instrText>
      </w:r>
      <w:r w:rsidR="00370A89">
        <w:rPr>
          <w:lang w:val="id-ID"/>
        </w:rPr>
        <w:instrText>","given":"","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w:instrText>
      </w:r>
      <w:r w:rsidR="00370A89">
        <w:rPr>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Fonts w:hint="eastAsia"/>
          <w:rtl/>
          <w:lang w:val="id-ID"/>
        </w:rPr>
        <w:instrText>ب</w:instrText>
      </w:r>
      <w:r w:rsidR="00370A89">
        <w:rPr>
          <w:rFonts w:hint="cs"/>
          <w:rtl/>
          <w:lang w:val="id-ID"/>
        </w:rPr>
        <w:instrText>ی</w:instrText>
      </w:r>
      <w:r w:rsidR="00370A89">
        <w:rPr>
          <w:rtl/>
          <w:lang w:val="id-ID"/>
        </w:rPr>
        <w:instrText xml:space="preserve"> ثب</w:instrText>
      </w:r>
      <w:r w:rsidR="00370A89">
        <w:rPr>
          <w:rFonts w:hint="eastAsia"/>
          <w:rtl/>
          <w:lang w:val="id-ID"/>
        </w:rPr>
        <w:instrText>ثبثب</w:instrText>
      </w:r>
      <w:r w:rsidR="00370A89">
        <w:rPr>
          <w:lang w:val="id-ID"/>
        </w:rPr>
        <w:instrText>","given":"","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w:instrText>
      </w:r>
      <w:r w:rsidR="00370A89">
        <w:rPr>
          <w:rFonts w:ascii="Batang" w:hAnsi="Batang" w:cs="Batang"/>
          <w:lang w:val="id-ID"/>
        </w:rPr>
        <w:instrText>加藤</w:instrText>
      </w:r>
      <w:r w:rsidR="00370A89">
        <w:rPr>
          <w:rFonts w:ascii="MS Gothic" w:hAnsi="MS Gothic" w:cs="MS Gothic"/>
          <w:lang w:val="id-ID"/>
        </w:rPr>
        <w:instrText>真也</w:instrText>
      </w:r>
      <w:r w:rsidR="00370A89">
        <w:rPr>
          <w:lang w:val="id-ID"/>
        </w:rPr>
        <w:instrText xml:space="preserve">, </w:instrText>
      </w:r>
      <w:r w:rsidR="00370A89">
        <w:rPr>
          <w:rFonts w:ascii="Batang" w:hAnsi="Batang" w:cs="Batang"/>
          <w:lang w:val="id-ID"/>
        </w:rPr>
        <w:instrText>小林千秋</w:instrText>
      </w:r>
      <w:r w:rsidR="00370A89">
        <w:rPr>
          <w:lang w:val="id-ID"/>
        </w:rPr>
        <w:instrText>","given":"</w:instrText>
      </w:r>
      <w:r w:rsidR="00370A89">
        <w:rPr>
          <w:rFonts w:ascii="Batang" w:hAnsi="Batang" w:cs="Batang"/>
          <w:lang w:val="id-ID"/>
        </w:rPr>
        <w:instrText>中西優子</w:instrText>
      </w:r>
      <w:r w:rsidR="00370A89">
        <w:rPr>
          <w:lang w:val="id-ID"/>
        </w:rPr>
        <w:instrText>","non-dropping-particle":"","parse-names":false,"suffix":""},{"dropping-particle":"","family":"Zapata","given":"","non-dropping-particle":"","parse-names":false,"suffix":""},{"dropping-particle":"","family":"Haleplidis","given":"E","non-dropping-particle":"","parse-names":false,"suffix":""},{"dropping-particle":"","family":"Salim","given":"J Hadi","non-dropping-particle":"","parse-names":false,"suffix":""},{"dropping-particle":"","family":"Meyer","given":"D","non-dropping-particle":"","parse-names":false,"suffix":""},{"dropping-particle":"","family":"Denazis","given":"S","non-dropping-particle":"","parse-names":false,"suffix":""},{"dropping-particle":"","family":"Koufopavlou","given":"O","non-dropping-particle":"","parse-names":false,"suffix":""},{"dropping-particle":"","family":"Wu","given":"Qingbai","non-dropping-particle":"","parse-names":false,"suffix":""},{"dropping-particle":"","family":"Liu","given":"Weibo Wenjun Weijun","non-dropping-particle":"","parse-names":false,"suffix":""},{"dropping-particle":"","family":"Farrel","given":"A","non-dropping-particle":"","parse-names":false,"suffix":""},{"dropping-particle":"","family":"Study Group 15","given":"","non-dropping-particle":"","parse-names":false,"suffix":""},{"dropping-particle":"","family":"Ahmad М.А.","given":"","non-dropping-particle":"","parse-names":false,"suffix":""},{"dropping-particle":"","family":"Geometry","given":"Riemannian","non-dropping-particle":"","parse-names":false,"suffix":""},{"dropping-particle":"","family":"Analysis","given":"Geometric","non-dropping-particle":"","parse-names":false,"suffix":""},{"dropping-particle":"","family":"Jiao","given":"Shuangjian","non-dropping-particle":"","parse-names":false,"suffix":""},{"dropping-particle":"","family":"Li","given":"Lin Liangguo Lin Longfei","non-dropping-particle":"","parse-names":false,"suffix":""},{"dropping-particle":"","family":"Li","given":"Yimin Yan Yongle Yongjun Le Yuanyuan Yanwei","non-dropping-particle":"","parse-names":false,"suffix":""},{"dropping-particle":"","family":"</w:instrText>
      </w:r>
      <w:r w:rsidR="00370A89">
        <w:rPr>
          <w:rtl/>
          <w:lang w:val="id-ID"/>
        </w:rPr>
        <w:instrText>عامر</w:instrText>
      </w:r>
      <w:r w:rsidR="00370A89">
        <w:rPr>
          <w:lang w:val="id-ID"/>
        </w:rPr>
        <w:instrText>","given":"</w:instrText>
      </w:r>
      <w:r w:rsidR="00370A89">
        <w:rPr>
          <w:rtl/>
          <w:lang w:val="id-ID"/>
        </w:rPr>
        <w:instrText>د. وفاء محروس</w:instrText>
      </w:r>
      <w:r w:rsidR="00370A89">
        <w:rPr>
          <w:lang w:val="id-ID"/>
        </w:rPr>
        <w:instrText>","non-dropping-particle":"","parse-names":false,"suffix":""},{"dropping-particle":"","family":"European Academies Science Advisory Council","given":"","non-dropping-particle":"","parse-names":false,"suffix":""},{"dropping-particle":"","family":"Geometry","given":"Riemannian","non-dropping-particle":"","parse-names":false,"suffix":""},{"dropping-particle":"","family":"Analysis","given":"Geometric","non-dropping-particle":"","parse-names":false,"suffix":""},{"dropping-particle":"","family":"Coelho","given":"Paulo","non-dropping-particle":"","parse-names":false,"suffix":""},{"dropping-particle":"","family":"Desti","given":"Rita","non-dropping-particle":"","parse-names":false,"suffix":""},{"dropping-particle":"","family":"Yan","given":"Xiaoyu","non-dropping-particle":"","parse-names":false,"suffix":""},{"dropping-particle":"","family":"Crookes","given":"Roy J.","non-dropping-particle":"","parse-names":false,"suffix":""},{"dropping-particle":"","family":"Monarca","given":"S.","non-dropping-particle":"","parse-names":false,"suffix":""},{"dropping-particle":"","family":"Pasquini","given":"R.","non-dropping-particle":"","parse-names":false,"suffix":""},{"dropping-particle":"","family":"Scassellati Sforzolini","given":"G.","non-dropping-particle":"","parse-names":false,"suffix":""},{"dropping-particle":"","family":"Savino","given":"A.","non-dropping-particle":"","parse-names":false,"suffix":""},{"dropping-particle":"","family":"Bauleo","given":"F. A.","non-dropping-particle":"","parse-names":false,"suffix":""},{"dropping-particle":"","family":"Angeli","given":"G.","non-dropping-particle":"","parse-names":false,"suffix":""},{"dropping-particle":"","family":"Button","given":"Kenneth","non-dropping-particle":"","parse-names":false,"suffix":""},{"dropping-particle":"","family":"</w:instrText>
      </w:r>
      <w:r w:rsidR="00370A89">
        <w:rPr>
          <w:rtl/>
          <w:lang w:val="id-ID"/>
        </w:rPr>
        <w:instrText>عامر</w:instrText>
      </w:r>
      <w:r w:rsidR="00370A89">
        <w:rPr>
          <w:lang w:val="id-ID"/>
        </w:rPr>
        <w:instrText>","given":"</w:instrText>
      </w:r>
      <w:r w:rsidR="00370A89">
        <w:rPr>
          <w:rtl/>
          <w:lang w:val="id-ID"/>
        </w:rPr>
        <w:instrText>د. وفاء محروس</w:instrText>
      </w:r>
      <w:r w:rsidR="00370A89">
        <w:rPr>
          <w:lang w:val="id-ID"/>
        </w:rPr>
        <w:instrText>","non-dropping-particle":"","parse-names":false,"suffix":""},{"dropping-particle":"","family":"Demirbas","given":"Dilek","non-dropping-particle":"","parse-names":false,"suffix":""},{"dropping-particle":"","family":"Demirbas","given":"Safa","non-dropping-particle":"","parse-names":false,"suffix":""},{"dropping-particle":"","family":"Done","given":"Work","non-dropping-particle":"","parse-names":false,"suffix":""},{"dropping-particle":"","family":"Geometry","given":"Riemannian","non-dropping-particle":"","parse-names":false,"suffix":""},{"dropping-particle":"","family":"Analysis","given":"Geometric","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BOROWKA","given":"A.","non-dropping-particle":"","parse-names":false,"suffix":""},{"dropping-particle":"","family":"JJJJ","given":"G.","non-dropping-particle":"","parse-names":false,"suffix":""},{"dropping-particle":"","family":"OOOO","given":"D.","non-dropping-particle":"","parse-names":false,"suffix":""},{"dropping-particle":"","family":"Dhakal","given":"K.P.","non-dropping-particle":"","parse-names":false,"suffix":""},{"dropping-particle":"","family":"Oh","given":"J.S.","non-dropping-particle":"","parse-names":false,"suffix":""},{"dropping-particle":"","family":"Molecule","given":"The Methanol","non-dropping-particle":"","parse-names":false,"suffix":""},{"dropping-particle":"","family":"Colomb","given":"Prof Robert","non-dropping-particle":"","parse-names":false,"suffix":""},{"dropping-particle":"","family":"Ministry of infrastructure development","given":"","non-dropping-particle":"","parse-names":false,"suffix":""},{"dropping-particle":"","family":"Guido","given":"Vito A","non-dropping-particle":"","parse-names":false,"suffix":""},{"dropping-particle":"","family":"Ahmad","given":"Jameel","non-dropping-particle":"","parse-names":false,"suffix":""},{"dropping-particle":"","family":"Beuthe","given":"Michel","non-dropping-particle":"","parse-names":false,"suffix":""},{"dropping-particle":"","family":"Gasca","given":"Jorge","non-dropping-particle":"","parse-names":false,"suffix":""},{"dropping-particle":"","family":"Greene","given":"David","non-dropping-particle":"","parse-names":false,"suffix":""},{"dropping-particle":"","family":"Lee","given":"Dae Keun Deborah David S Doohwan Der-chuen","non-dropping-particle":"","parse-names":false,"suffix":""},{"dropping-particle":"","family":"Muromachi","given":"Yasunori","non-dropping-particle":"","parse-names":false,"suffix":""},{"dropping-particle":"","family":"Newton","given":"Peter J","non-dropping-particle":"","parse-names":false,"suffix":""},{"dropping-particle":"","family":"Plotkin","given":"Steven","non-dropping-particle":"","parse-names":false,"suffix":""},{"dropping-particle":"","family":"Wit","given":"Ron","non-dropping-particle":"","parse-names":false,"suffix":""},{"dropping-particle":"","family":"Zhou","given":"Peter J","non-dropping-particle":"","parse-names":false,"suffix":""},{"dropping-particle":"","family":"Hata","given":"Hiroshi","non-dropping-particle":"","parse-names":false,"suffix":""},{"dropping-particle":"","family":"Skjolsvik","given":"Kjell Olav","non-dropping-particle":"","parse-names":false,"suffix":""},{"dropping-particle":"","family":"Sperling","given":"Daniel","non-dropping-particle":"","parse-names":false,"suffix":""},{"dropping-particle":"","family":"Wang","given":"Michael Q Min","non-dropping-particle":"","parse-names":false,"suffix":""},{"dropping-particle":"","family":"Stripple","given":"Håkan","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Ding","given":"Grace K C","non-dropping-particle":"","parse-names":false,"suffix":""},{"dropping-particle":"","family":"Liu","given":"Ge Guodong","non-dropping-particle":"","parse-names":false,"suffix":""},{"dropping-particle":"","family":"Wang","given":"Shulong Shuhao Shijie Shudong Shaobin Sheng Shi Yang Shuyan Siqi Shuang Jie Shaodi","non-dropping-particle":"","parse-names":false,"suffix":""},{"dropping-particle":"","family":"Sun","given":"Hong","non-dropping-particle":"","parse-names":false,"suffix":""},{"dropping-particle":"","family":"Yuan","given":"Kun","non-dropping-particle":"","parse-names":false,"suffix":""},{"dropping-particle":"","family":"Li","given":"Jiancheng Zhong Jingjie Jingbo Ping","non-dropping-particle":"","parse-names":false,"suffix":""},{"dropping-particle":"","family":"Qin","given":"Yining Yinghong","non-dropping-particle":"","parse-names":false,"suffix":""},{"dropping-particle":"","family":"Zhang","given":"Jingyu Junjiao Jingheng Jinhua Jiaming Jianming","non-dropping-particle":"","parse-names":false,"suffix":""},{"dropping-particle":"","family":"Fan","given":"Twin City","non-dropping-particle":"","parse-names":false,"suffix":""},{"dropping-particle":"","family":"Center","given":"Nahb Research","non-dropping-particle":"","parse-names":false,"suffix":""},{"dropping-particle":"","family":"Lloret-Cabot","given":"M.","non-dropping-particle":"","parse-names":false,"suffix":""},{"dropping-particle":"","family":"Fenton","given":"G. A.","non-dropping-particle":"","parse-names":false,"suffix":""},{"dropping-particle":"","family":"Hicks","given":"M. A.","non-dropping-particle":"","parse-names":false,"suffix":""},{"dropping-particle":"","family":"Kong","given":"Xiangbing Xiangji","non-dropping-particle":"","parse-names":false,"suffix":""},{"dropping-particle":"","family":"Doré","given":"Guy","non-dropping-particle":"","parse-names":false,"suffix":""},{"dropping-particle":"","family":"Calmels","given":"Fabrice","non-dropping-particle":"","parse-names":false,"suffix":""},{"dropping-particle":"","family":"Lemieux","given":"Chantal","non-dropping-particle":"","parse-names":false,"suffix":""},{"dropping-particle":"","family":"Zhou","given":"Xu Xiuhong Xuanyi Yi","non-dropping-particle":"","parse-names":false,"suffix":""},{"dropping-particle":"","family":"Zhang","given":"Tingjun Tao Tiange C Teng","non-dropping-particle":"","parse-names":false,"suffix":""},{"dropping-particle":"","family":"Ma","given":"Wenyong Wei","non-dropping-particle":"","parse-names":false,"suffix":""},{"dropping-particle":"","family":"Quan","given":"Yong","non-dropping-particle":"","parse-names":false,"suffix":""},{"dropping-particle":"","family":"Gu","given":"Ming","non-dropping-particle":"","parse-names":false,"suffix":""},{"dropping-particle":"","family":"Kang","given":"Luyang","non-dropping-particle":"","parse-names":false,"suffix":""},{"dropping-particle":"","family":"Yang","given":"Yiran Yongxin","non-dropping-particle":"","parse-names":false,"suffix":""},{"dropping-particle":"","family":"Clarke","given":"Edwin S.","non-dropping-particle":"","parse-names":false,"suffix":""},{"dropping-particle":"","family":"Technische Universtität München","given":"Ludiwg-Maximilians-Universität München","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GEO-SLOPE International Ltd","given":"","non-dropping-particle":"","parse-names":false,"suffix":""},{"dropping-particle":"","family":"Romanovsky","given":"Vladimir E.","non-dropping-particle":"","parse-names":false,"suffix":""},{"dropping-particle":"","family":"Sazonova","given":"T. S.","non-dropping-particle":"","parse-names":false,"suffix":""},{"dropping-particle":"","family":"Balobaev","given":"V. T.","non-dropping-particle":"","parse-names":false,"suffix":""},{"dropping-particle":"","family":"Shender","given":"N. I.","non-dropping-particle":"","parse-names":false,"suffix":""},{"dropping-particle":"","family":"Sergueev","given":"D. O.","non-dropping-particle":"","parse-names":false,"suffix":""},{"dropping-particle":"","family":"Anisimov","given":"Oleg O.A.","non-dropping-particle":"","parse-names":false,"suffix":""},{"dropping-particle":"","family":"Vaughan","given":"D.G.","non-dropping-particle":"","parse-names":false,"suffix":""},{"dropping-particle":"V.","family":"Callaghan","given":"T.V. Terry","non-dropping-particle":"","parse-names":false,"suffix":""},{"dropping-particle":"","family":"Furgal","given":"C.","non-dropping-particle":"","parse-names":false,"suffix":""},{"dropping-particle":"","family":"Marchant","given":"H.","non-dropping-particle":"","parse-names":false,"suffix":""},{"dropping-particle":"","family":"Prowse","given":"T.D.","non-dropping-particle":"","parse-names":false,"suffix":""},{"dropping-particle":"","family":"Vilhjálmsson","given":"H..","non-dropping-particle":"","parse-names":false,"suffix":""},{"dropping-particle":"","family":"Walsh","given":"John E. J.E.","non-dropping-particle":"","parse-names":false,"suffix":""},{"dropping-particle":"","family":"Li","given":"Shiyun Shuangyang Sheng Shuai","non-dropping-particle":"","parse-names":false,"suffix":""},{"dropping-particle":"","family":"Lai","given":"Yuanming","non-dropping-particle":"","parse-names":false,"suffix":""},{"dropping-particle":"","family":"Zhang","given":"Mingyi Mingli Yi","non-dropping-particle":"","parse-names":false,"suffix":""},{"dropping-particle":"","family":"Pei","given":"Wansheng Sheng","non-dropping-particle":"","parse-names":false,"suffix":""},{"dropping-particle":"","family":"Zhang","given":"Chuan Lin Chenlong","non-dropping-particle":"","parse-names":false,"suffix":""},{"dropping-particle":"","family":"Yu","given":"Fan","non-dropping-particle":"","parse-names":false,"suffix":""},{"dropping-particle":"","family":"Park","given":"Highland Hyungbae Hotaek","non-dropping-particle":"","parse-names":false,"suffix":""},{"dropping-particle":"","family":"Watanabe","given":"Eiji","non-dropping-particle":"","parse-names":false,"suffix":""},{"dropping-particle":"","family":"Kim","given":"Yongjoo Yeongmin Youngwook Min Seog","non-dropping-particle":"","parse-names":false,"suffix":""},{"dropping-particle":"","family":"Polyakov","given":"Igor","non-dropping-particle":"","parse-names":false,"suffix":""},{"dropping-particle":"","family":"Oshima","given":"Kazuhiro","non-dropping-particle":"","parse-names":false,"suffix":""},{"dropping-particle":"","family":"Zhang","given":"Xinyue Xueying Xiliang Xianming Xiyin Xiangdong Xiaodong","non-dropping-particle":"","parse-names":false,"suffix":""},{"dropping-particle":"","family":"Kimball","given":"John S.","non-dropping-particle":"","parse-names":false,"suffix":""},{"dropping-particle":"","family":"Yang","given":"Dali Daqing Daquing","non-dropping-particle":"","parse-names":false,"suffix":""},{"dropping-particle":"","family":"Li","given":"Shiyun Shuangyang Sheng Shuai","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Zhang","given":"Mingyi Mingli Yi","non-dropping-particle":"","parse-names":false,"suffix":""},{"dropping-particle":"","family":"Lai","given":"Yuanming","non-dropping-particle":"","parse-names":false,"suffix":""},{"dropping-particle":"","family":"Yan","given":"Zhongrui","non-dropping-particle":"","parse-names":false,"suffix":""},{"dropping-particle":"","family":"Li","given":"Shiyun Shuangyang Sheng Shuai","non-dropping-particle":"","parse-names":false,"suffix":""},{"dropping-particle":"","family":"Goodrich","given":"L. E.","non-dropping-particle":"","parse-names":false,"suffix":""},{"dropping-particle":"","family":"Jacobs","given":"Bart","non-dropping-particle":"","parse-names":false,"suffix":""},{"dropping-particle":"","family":"Citation","given":"Suggested","non-dropping-particle":"","parse-names":false,"suffix":""},{"dropping-particle":"","family":"Yu","given":"Fan","non-dropping-particle":"","parse-names":false,"suffix":""},{"dropping-particle":"","family":"Zhang","given":"Mingyi Mingli Yi","non-dropping-particle":"","parse-names":false,"suffix":""},{"dropping-particle":"","family":"Lai","given":"Yuanming","non-dropping-particle":"","parse-names":false,"suffix":""},{"dropping-particle":"","family":"Liu","given":"Yunqi Yang Yongzhi","non-dropping-particle":"","parse-names":false,"suffix":""},{"dropping-particle":"","family":"Qi","given":"Jilin","non-dropping-particle":"","parse-names":false,"suffix":""},{"dropping-particle":"","family":"Yao","given":"Xiaoliang","non-dropping-particle":"","parse-names":false,"suffix":""},{"dropping-particle":"","family":"Wang","given":"Zhenzhong Zhigang Zemin Zhenzhong Zhengshi Zhi Hui Zilong Zhe S. Zhaohao","non-dropping-particle":"","parse-names":false,"suffix":""},{"dropping-particle":"","family":"Fu","given":"Qiang","non-dropping-particle":"","parse-names":false,"suffix":""},{"dropping-particle":"","family":"Jiang","given":"Qiuxiang","non-dropping-particle":"","parse-names":false,"suffix":""},{"dropping-particle":"","family":"Li","given":"Tianxiao Tao","non-dropping-particle":"","parse-names":false,"suffix":""},{"dropping-particle":"","family":"Sun","given":"Binxiang","non-dropping-particle":"","parse-names":false,"suffix":""},{"dropping-particle":"","family":"Yang","given":"Lijun","non-dropping-particle":"","parse-names":false,"suffix":""},{"dropping-particle":"","family":"Liu","given":"Qi","non-dropping-particle":"","parse-names":false,"suffix":""},{"dropping-particle":"","family":"Xu","given":"Xuezu","non-dropping-particle":"","parse-names":false,"suffix":""},{"dropping-particle":"","family":"Parry","given":"N","non-dropping-particle":"","parse-names":false,"suffix":""},{"dropping-particle":"","family":"Lu","given":"Jianguo","non-dropping-particle":"","parse-names":false,"suffix":""},{"dropping-particle":"","family":"Zhang","given":"Mingyi Mingli Yi","non-dropping-particle":"","parse-names":false,"suffix":""},{"dropping-particle":"","family":"Zhang","given":"Xinyue Xueying Xiliang Xianming Xiyin Xiangdong Xiaodong","non-dropping-particle":"","parse-names":false,"suffix":""},{"dropping-particle":"","family":"Yan","given":"Zhongrui","non-dropping-particle":"","parse-names":false,"suffix":""},{"dropping-particle":"","family":"Yamazaki","given":"Taku Takeshi","non-dropping-particle":"","parse-names":false,"suffix":""},{"dropping-particle":"","family":"Zeng","given":"Gui Jun","non-dropping-particle":"","parse-names":false,"suffix":""},{"dropping-particle":"","family":"Zhang","given":"Mingyi Mingli Yi","non-dropping-particle":"","parse-names":false,"suffix":""},{"dropping-particle":"","family":"Li","given":"Zhiwei Zhen Ping Zhaojing","non-dropping-particle":"","parse-names":false,"suffix":""},{"dropping-particle":"","family":"Pei","given":"Wansheng Sheng","non-dropping-particle":"","parse-names":false,"suffix":""},{"dropping-particle":"","family":"Branch","given":"Radiation","non-dropping-particle":"","parse-names":false,"suffix":""},{"dropping-particle":"","family":"Goddard","given":"Nasa","non-dropping-particle":"","parse-names":false,"suffix":""},{"dropping-particle":"","family":"Flight","given":"Space","non-dropping-particle":"","parse-names":false,"suffix":""},{"dropping-particle":"Te","family":"Liu","given":"Duote","non-dropping-particle":"","parse-names":false,"suffix":""},{"dropping-particle":"","family":"Wang","given":"Bin Baolin","non-dropping-particle":"","parse-names":false,"suffix":""},{"dropping-particle":"","family":"Li","given":"Yimin Yan Yongle Yongjun Le Yuanyuan Yanwei","non-dropping-particle":"","parse-names":false,"suffix":""},{"dropping-particle":"","family":"Liu","given":"Scott Samuel Shu","non-dropping-particle":"","parse-names":false,"suffix":""},{"dropping-particle":"","family":"Gowen","given":"By Annie","non-dropping-particle":"","parse-names":false,"suffix":""},{"dropping-particle":"","family":"Johnson","given":"Jenna B","non-dropping-particle":"","parse-names":false,"suffix":""},{"dropping-particle":"","family":"Zhang","given":"Haiou Han Huan Haifeng","non-dropping-particle":"","parse-names":false,"suffix":""},{"dropping-particle":"","family":"Zhou","given":"You He","non-dropping-particle":"","parse-names":false,"suffix":""},{"dropping-particle":"","family":"Jorgenson","given":"Torre","non-dropping-particle":"","parse-names":false,"suffix":""},{"dropping-particle":"","family":"Yoshikawa","given":"Kenji","non-dropping-particle":"","parse-names":false,"suffix":""},{"dropping-particle":"","family":"Kanevskiy","given":"Mikhail","non-dropping-particle":"","parse-names":false,"suffix":""},{"dropping-particle":"","family":"Shur","given":"Yuri","non-dropping-particle":"","parse-names":false,"suffix":""},{"dropping-particle":"","family":"Romanovsky","given":"Vladimir E.","non-dropping-particle":"","parse-names":false,"suffix":""},{"dropping-particle":"","family":"Marchenko","given":"Sergei","non-dropping-particle":"","parse-names":false,"suffix":""},{"dropping-particle":"","family":"Grosse","given":"Guido","non-dropping-particle":"","parse-names":false,"suffix":""},{"dropping-particle":"","family":"</w:instrText>
      </w:r>
      <w:r w:rsidR="00370A89">
        <w:rPr>
          <w:rFonts w:cs="Tahoma" w:hint="cs"/>
          <w:cs/>
          <w:lang w:val="id-ID" w:bidi="th-TH"/>
        </w:rPr>
        <w:instrText>สุรัตน์</w:instrText>
      </w:r>
      <w:r w:rsidR="00370A89">
        <w:rPr>
          <w:rFonts w:cs="Tahoma"/>
          <w:cs/>
          <w:lang w:val="id-ID" w:bidi="th-TH"/>
        </w:rPr>
        <w:instrText xml:space="preserve"> </w:instrText>
      </w:r>
      <w:r w:rsidR="00370A89">
        <w:rPr>
          <w:rFonts w:cs="Tahoma" w:hint="cs"/>
          <w:cs/>
          <w:lang w:val="id-ID" w:bidi="th-TH"/>
        </w:rPr>
        <w:instrText>จงดา</w:instrText>
      </w:r>
      <w:r w:rsidR="00370A89">
        <w:rPr>
          <w:rFonts w:cs="Tahoma"/>
          <w:cs/>
          <w:lang w:val="id-ID" w:bidi="th-TH"/>
        </w:rPr>
        <w:instrText>"</w:instrText>
      </w:r>
      <w:r w:rsidR="00370A89">
        <w:rPr>
          <w:lang w:val="id-ID"/>
        </w:rPr>
        <w:instrText>,"given":"","non-dropping-particle":"","parse-names":false,"suffix":""},{"dropping-particle":"","family":"Bokhorst","given":"Stef","non-dropping-particle":"","parse-names":false,"suffix":""},{"dropping-particle":"","family":"Pedersen","given":"Stine Højlund","non-dropping-particle":"","parse-names":false,"suffix":""},{"dropping-particle":"","family":"Brucker","given":"Ludovic","non-dropping-particle":"","parse-names":false,"suffix":""},{"dropping-particle":"","family":"Anisimov","given":"Oleg O.A.","non-dropping-particle":"","parse-names":false,"suffix":""},{"dropping-particle":"","family":"Bjerke","given":"Jarle W.","non-dropping-particle":"","parse-names":false,"suffix":""},{"dropping-particle":"","family":"Brown","given":"Ross D. J. Robert L","non-dropping-particle":"","parse-names":false,"suffix":""},{"dropping-particle":"","family":"Ehrich","given":"Dorothee","non-dropping-particle":"","parse-names":false,"suffix":""},{"dropping-particle":"","family":"Essery","given":"Richard L.H.","non-dropping-particle":"","parse-names":false,"suffix":""},{"dropping-particle":"","family":"Heilig","given":"Achim","non-dropping-particle":"","parse-names":false,"suffix":""},{"dropping-particle":"","family":"Ingvander","given":"Susanne","non-dropping-particle":"","parse-names":false,"suffix":""},{"dropping-particle":"","family":"Johansson","given":"Cecilia","non-dropping-particle":"","parse-names":false,"suffix":""},{"dropping-particle":"","family":"Johansson","given":"Margareta","non-dropping-particle":"","parse-names":false,"suffix":""},{"dropping-particle":"","family":"Jónsdóttir","given":"Ingibjörg Svala","non-dropping-particle":"","parse-names":false,"suffix":""},{"dropping-particle":"","family":"Inga","given":"Niila","non-dropping-particle":"","parse-names":false,"suffix":""},{"dropping-particle":"","family":"Luojus","given":"Kari","non-dropping-particle":"","parse-names":false,"suffix":""},{"dropping-particle":"","family":"Macelloni","given":"Giovanni","non-dropping-particle":"","parse-names":false,"suffix":""},{"dropping-particle":"","family":"Mariash","given":"Heather","non-dropping-particle":"","parse-names":false,"suffix":""},{"dropping-particle":"","family":"McLennan","given":"Donald","non-dropping-particle":"","parse-names":false,"suffix":""},{"dropping-particle":"","family":"Rosqvist","given":"Gunhild Ninis","non-dropping-particle":"","parse-names":false,"suffix":""},{"dropping-particle":"","family":"Sato","given":"Atsushi","non-dropping-particle":"","parse-names":false,"suffix":""},{"dropping-particle":"","family":"Savela","given":"Hannele","non-dropping-particle":"","parse-names":false,"suffix":""},{"dropping-particle":"","family":"Schneebeli","given":"Martin","non-dropping-particle":"","parse-names":false,"suffix":""},{"dropping-particle":"","family":"Sokolov","given":"Aleksandr","non-dropping-particle":"","parse-names":false,"suffix":""},{"dropping-particle":"","family":"Sokratov","given":"Sergey A.","non-dropping-particle":"","parse-names":false,"suffix":""},{"dropping-particle":"","family":"Terzago","given":"Silvia","non-dropping-particle":"","parse-names":false,"suffix":""},{"dropping-particle":"","family":"Vikhamar-Schuler","given":"Dagrun","non-dropping-particle":"","parse-names":false,"suffix":""},{"dropping-particle":"","family":"Williamson","given":"Scott","non-dropping-particle":"","parse-names":false,"suffix":""},{"dropping-particle":"","family":"Qiu","given":"Yanjun Yubao","non-dropping-particle":"","parse-names":false,"suffix":""},{"dropping-particle":"V.","family":"Callaghan","given":"T.V. Terry","non-dropping-particle":"","parse-names":false,"suffix":""},{"dropping-particle":"","family":"Thiis","given":"Thomas K.","non-dropping-particle":"","parse-names":false,"suffix":""},{"dropping-particle":"V.","family":"Callaghan","given":"T.V. Terry","non-dropping-particle":"","parse-names":false,"suffix":""},{"dropping-particle":"","family":"Johansson","given":"Margareta","non-dropping-particle":"","parse-names":false,"suffix":""},{"dropping-particle":"","family":"Brown","given":"Ross D. J. Robert L","non-dropping-particle":"","parse-names":false,"suffix":""},{"dropping-particle":"","family":"Groisman","given":"Pavel Ya","non-dropping-particle":"","parse-names":false,"suffix":""},{"dropping-particle":"","family":"Labba","given":"Niklas","non-dropping-particle":"","parse-names":false,"suffix":""},{"dropping-particle":"","family":"Radionov","given":"Vladimir","non-dropping-particle":"","parse-names":false,"suffix":""},{"dropping-particle":"","family":"Barry","given":"Roger G.","non-dropping-particle":"","parse-names":false,"suffix":""},{"dropping-particle":"","family":"Bulygina","given":"Olga N.","non-dropping-particle":"","parse-names":false,"suffix":""},{"dropping-particle":"","family":"Essery","given":"Richard L.H.","non-dropping-particle":"","parse-names":false,"suffix":""},{"dropping-particle":"","family":"Frolov","given":"D. M.","non-dropping-particle":"","parse-names":false,"suffix":""},{"dropping-particle":"","family":"Golubev","given":"Vladimir N.","non-dropping-particle":"","parse-names":false,"suffix":""},{"dropping-particle":"","family":"Grenfell","given":"Thomas C.","non-dropping-particle":"","parse-names":false,"suffix":""},{"dropping-particle":"","family":"Petrushina","given":"Marina N.","non-dropping-particle":"","parse-names":false,"suffix":""},{"dropping-particle":"","family":"Razuvaev","given":"Vyacheslav N.","non-dropping-particle":"","parse-names":false,"suffix":""},{"dropping-particle":"","family":"Robinson","given":"David A.","non-dropping-particle":"","parse-names":false,"suffix":""},{"dropping-particle":"","family":"Romanov","given":"Peter","non-dropping-particle":"","parse-names":false,"suffix":""},{"dropping-particle":"","family":"Shindell","given":"Drew","non-dropping-particle":"","parse-names":false,"suffix":""},{"dropping-particle":"","family":"Shmakin","given":"Andrey B.","non-dropping-particle":"","parse-names":false,"suffix":""},{"dropping-particle":"","family":"Sokratov","given":"Sergey A.","non-dropping-particle":"","parse-names":false,"suffix":""},{"dropping-particle":"","family":"Warren","given":"Stephen","non-dropping-particle":"","parse-names":false,"suffix":""},{"dropping-particle":"","family":"Yang","given":"Dali Daqing Daquing","non-dropping-particle":"","parse-names":false,"suffix":""},{"dropping-particle":"","family":"Lanouette","given":"Florence","non-dropping-particle":"","parse-names":false,"suffix":""},{"dropping-particle":"","family":"Doré","given":"Guy","non-dropping-particle":"","parse-names":false,"suffix":""},{"dropping-particle":"","family":"Fortier","given":"Daniel","non-dropping-particle":"","parse-names":false,"suffix":""},{"dropping-particle":"","family":"Lemieux","given":"Chantal","non-dropping-particle":"","parse-names":false,"suffix":""},{"dropping-particle":"","family":"Services","given":"Building","non-dropping-particle":"","parse-names":false,"suffix":""},{"dropping-particle":"","family":"Stieglitz","given":"Marc","non-dropping-particle":"","parse-names":false,"suffix":""},{"dropping-particle":"","family":"Déry","given":"S. J.","non-dropping-particle":"","parse-names":false,"suffix":""},{"dropping-particle":"","family":"Romanovsky","given":"Vladimir E.","non-dropping-particle":"","parse-names":false,"suffix":""},{"dropping-particle":"","family":"Osterkamp","given":"T. E.","non-dropping-particle":"","parse-names":false,"suffix":""},{"dropping-particle":"","family":"Gray","given":"D. M.","non-dropping-particle":"","parse-names":false,"suffix":""},{"dropping-particle":"","family":"Toth","given":"Brenda","non-dropping-particle":"","parse-names":false,"suffix":""},{"dropping-particle":"","family":"Zhao","given":"Lei Litong","non-dropping-particle":"","parse-names":false,"suffix":""},{"dropping-particle":"","family":"Pomeroy","given":"John W.","non-dropping-particle":"","parse-names":false,"suffix":""},{"dropping-particle":"","family":"Granger","given":"R. J.","non-dropping-particle":"","parse-names":false,"suffix":""},{"dropping-particle":"","family":"Westermann","given":"S.","non-dropping-particle":"","parse-names":false,"suffix":""},{"dropping-particle":"","family":"Boike","given":"J.","non-dropping-particle":"","parse-names":false,"suffix":""},{"dropping-particle":"","family":"Langer","given":"M.","non-dropping-particle":"","parse-names":false,"suffix":""},{"dropping-particle":"V.","family":"Schuler","given":"T.","non-dropping-particle":"","parse-names":false,"suffix":""},{"dropping-particle":"","family":"Etzelmüller","given":"B.","non-dropping-particle":"","parse-names":false,"suffix":""},{"dropping-particle":"","family":"Uematsu","given":"Takahiko","non-dropping-particle":"","parse-names":false,"suffix":""},{"dropping-particle":"","family":"Kaneda","given":"Y.","non-dropping-particle":"","parse-names":false,"suffix":""},{"dropping-particle":"","family":"Takeuchi","given":"K.","non-dropping-particle":"","parse-names":false,"suffix":""},{"dropping-particle":"","family":"Nakata","given":"T.","non-dropping-particle":"","parse-names":false,"suffix":""},{"dropping-particle":"","family":"Yukumi","given":"M.","non-dropping-particle":"","parse-names":false,"suffix":""},{"dropping-particle":"","family":"Naaim-bouvet","given":"Florence C E","non-dropping-particle":"","parse-names":false,"suffix":""},{"dropping-particle":"","family":"Naaim","given":"Mohamed","non-dropping-particle":"","parse-names":false,"suffix":""},{"dropping-particle":"","family":"Zhonglong","given":"W.","non-dropping-particle":"","parse-names":false,"suffix":""},{"dropping-particle":"","family":"Yuan","given":"C.","non-dropping-particle":"","parse-names":false,"suffix":""},{"dropping-particle":"","family":"Beyers","given":"Meiring","non-dropping-particle":"","parse-names":false,"suffix":""},{"dropping-particle":"","family":"Waechter","given":"Bill F","non-dropping-particle":"","parse-names":false,"suffix":""},{"dropping-particle":"","family":"Galynker","given":"I.;","non-dropping-particle":"","parse-names":false,"suffix":""},{"dropping-particle":"","family":"Still","given":"W. C.","non-dropping-particle":"","parse-names":false,"suffix":""},{"dropping-particle":"","family":"Seppala","given":"M.","non-dropping-particle":"","parse-names":false,"suffix":""},{"dropping-particle":"","family":"Tabler","given":"Ronald D.","non-dropping-particle":"","parse-names":false,"suffix":""},{"dropping-particle":"","family":"Shulski","given":"Martha D.","non-dropping-particle":"","parse-names":false,"suffix":""},{"dropping-particle":"","family":"Seeley","given":"Mark W.","non-dropping-particle":"","parse-names":false,"suffix":""},{"dropping-particle":"","family":"Zhao","given":"Songying Shichun","non-dropping-particle":"","parse-names":false,"suffix":""},{"dropping-particle":"","family":"Su","given":"Xiaosi Xiong","non-dropping-particle":"","parse-names":false,"suffix":""},{"dropping-particle":"","family":"Chen","given":"Cunguang Chen Chunlai Chao","non-dropping-particle":"","parse-names":false,"suffix":""},{"dropping-particle":"","family":"Sun","given":"Liyan","non-dropping-particle":"","parse-names":false,"suffix":""},{"dropping-particle":"","family":"Wang","given":"Shulong Shuhao Shijie Shudong Shaobin Sheng Shi Yang Shuyan Siqi Shuang Jie Shaodi","non-dropping-particle":"","parse-names":false,"suffix":""},{"dropping-particle":"","family":"Lu","given":"Huang Huailiang Huilin","non-dropping-particle":"","parse-names":false,"suffix":""},{"dropping-particle":"","family":"Liu","given":"Ge Guodong","non-dropping-particle":"","parse-names":false,"suffix":""},{"dropping-particle":"","family":"Lu","given":"Huang Huailiang Huilin","non-dropping-particle":"","parse-names":false,"suffix":""},{"dropping-particle":"","family":"Liu","given":"Yunqi Yang Yongzhi","non-dropping-particle":"","parse-names":false,"suffix":""},{"dropping-particle":"","family":"Feixiang","given":"Zhao","non-dropping-particle":"","parse-names":false,"suffix":""},{"dropping-particle":"","family":"Kumar","given":"Ganesh Gyanendra","non-dropping-particle":"","parse-names":false,"suffix":""},{"dropping-particle":"","family":"Gairola","given":"Ajay","non-dropping-particle":"","parse-names":false,"suffix":""},{"dropping-particle":"","family":"Vaid","given":"Aditya","non-dropping-particle":"","parse-names":false,"suffix":""},{"dropping-particle":"","family":"Moore","given":"John Joan G","non-dropping-particle":"","parse-names":false,"suffix":""},{"dropping-particle":"","family":"Moore","given":"John Joan G","non-dropping-particle":"","parse-names":false,"suffix":""},{"dropping-particle":"","family":"Schumann","given":"U.","non-dropping-particle":"","parse-names":false,"suffix":""},{"dropping-particle":"","family":"Hw","given":"Stats-","non-dropping-particle":"","parse-names":false,"suffix":""},{"dropping-particle":"","family":"Oliver","given":"Donald R.","non-dropping-particle":"","parse-names":false,"suffix":""},{"dropping-particle":"","family":"Ward","given":"Stacey G.","non-dropping-particle":"","parse-names":false,"suffix":""},{"dropping-particle":"","family":"Danov","given":"Krassimir D.","non-dropping-particle":"","parse-names":false,"suffix":""},{"dropping-particle":"","family":"Porter","given":"James","non-dropping-particle":"","parse-names":false,"suffix":""},{"dropping-particle":"","family":"Hulbert-Williams","given":"Lee","non-dropping-particle":"","parse-names":false,"suffix":""},{"dropping-particle":"","family":"Chadwick","given":"Darren","non-dropping-particle":"","parse-names":false,"suffix":""},{"dropping-particle":"","family":"Vicary","given":"Sarah","non-dropping-particle":"","parse-names":false,"suffix":""},{"dropping-particle":"","family":"Young","given":"Alys","non-dropping-particle":"","parse-names":false,"suffix":""},{"dropping-particle":"","family":"Hicks","given":"Stephen","non-dropping-particle":"","parse-names":false,"suffix":""},{"dropping-particle":"","family":"Hamill","given":"Roger","non-dropping-particle":"","parse-names":false,"suffix":""},{"dropping-particle":"","family":"Carson","given":"Suzanne","non-dropping-particle":"","parse-names":false,"suffix":""},{"dropping-particle":"","family":"Dorahy","given":"Martin","non-dropping-particle":"","parse-names":false,"suffix":""},{"dropping-particle":"","family":"Meddick","given":"Leighan","non-dropping-particle":"","parse-names":false,"suffix":""},{"dropping-particle":"","family":"Bampouras","given":"Theodoros M","non-dropping-particle":"","parse-names":false,"suffix":""},{"dropping-particle":"","family":"Miller","given":"Paul K.","non-dropping-particle":"","parse-names":false,"suffix":""},{"dropping-particle":"","family":"Knudson","given":"B","non-dropping-particle":"","parse-names":false,"suffix":""},{"dropping-particle":"","family":"Coyle","given":"Adrian","non-dropping-particle":"","parse-names":false,"suffix":""},{"dropping-particle":"","family":"Beestin","given":"Leah","non-dropping-particle":"","parse-names":false,"suffix":""},{"dropping-particle":"","family":"Hugh-Jones","given":"Siobhan","non-dropping-particle":"","parse-names":false,"suffix":""},{"dropping-particle":"","family":"Gough","given":"Brendan","non-dropping-particle":"","parse-names":false,"suffix":""},{"dropping-particle":"","family":"Alase","given":"Abayomi","non-dropping-particle":"","parse-names":false,"suffix":""},{"dropping-particle":"","family":"Semlyen","given":"Joanna","non-dropping-particle":"","parse-names":false,"suffix":""},{"dropping-particle":"","family":"Flowers","given":"Paul","non-dropping-particle":"","parse-names":false,"suffix":""},{"dropping-particle":"","family":"Parkinson","given":"R.","non-dropping-particle":"","parse-names":false,"suffix":""},{"dropping-particle":"","family":"Miller","given":"Paul K.","non-dropping-particle":"","parse-names":false,"suffix":""},{"dropping-particle":"","family":"Cronin","given":"Colum","non-dropping-particle":"","parse-names":false,"suffix":""},{"dropping-particle":"","family":"Baker","given":"Graham","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Blank","given":"Alison","non-dropping-particle":"","parse-names":false,"suffix":""},{"dropping-particle":"","family":"Harries","given":"Priscilla","non-dropping-particle":"","parse-names":false,"suffix":""},{"dropping-particle":"","family":"Reynolds","given":"Frances","non-dropping-particle":"","parse-names":false,"suffix":""},{"dropping-particle":"","family":"Eatough","given":"Virginia","non-dropping-particle":"","parse-names":false,"suffix":""},{"dropping-particle":"","family":"Smith","given":"Jonathan Alan","non-dropping-particle":"","parse-names":false,"suffix":""},{"dropping-particle":"","family":"Shaw","given":"Rachel L.","non-dropping-particle":"","parse-names":false,"suffix":""},{"dropping-particle":"","family":"Huff","given":"James L.","non-dropping-particle":"","parse-names":false,"suffix":""},{"dropping-particle":"","family":"Smith","given":"Jonathan Alan","non-dropping-particle":"","parse-names":false,"suffix":""},{"dropping-particle":"","family":"Jesiek","given":"Brent K.","non-dropping-particle":"","parse-names":false,"suffix":""},{"dropping-particle":"","family":"Zoltowski","given":"Carla B.","non-dropping-particle":"","parse-names":false,"suffix":""},{"dropping-particle":"","family":"Graziano","given":"William G.","non-dropping-particle":"","parse-names":false,"suffix":""},{"dropping-particle":"","family":"Oakes","given":"William C.","non-dropping-particle":"","parse-names":false,"suffix":""},{"dropping-particle":"","family":"Rehm","given":"Imogen C.","non-dropping-particle":"","parse-names":false,"suffix":""},{"dropping-particle":"","family":"Nedeljkovic","given":"Maja","non-dropping-particle":"","parse-names":false,"suffix":""},{"dropping-particle":"","family":"Thomas","given":"Andrew M. Anna","non-dropping-particle":"","parse-names":false,"suffix":""},{"dropping-particle":"","family":"Moulding","given":"Richard","non-dropping-particle":"","parse-names":false,"suffix":""},{"dropping-particle":"","family":"Childs-Fegredo","given":"Jasmine","non-dropping-particle":"","parse-names":false,"suffix":""},{"dropping-particle":"","family":"Fellin","given":"Lisa","non-dropping-particle":"","parse-names":false,"suffix":""},{"dropping-particle":"","family":"Price","given":"Tom","non-dropping-particle":"","parse-names":false,"suffix":""},{"dropping-particle":"","family":"Howard","given":"Ruth","non-dropping-particle":"","parse-names":false,"suffix":""},{"dropping-particle":"","family":"Reynolds","given":"Frances","non-dropping-particle":"","parse-names":false,"suffix":""},{"dropping-particle":"","family":"Hobday","given":"Victoria","non-dropping-particle":"","parse-names":false,"suffix":""},{"dropping-particle":"","family":"Law","given":"Gary Urquhart","non-dropping-particle":"","parse-names":false,"suffix":""},{"dropping-particle":"","family":"Howard","given":"Ruth","non-dropping-particle":"","parse-names":false,"suffix":""},{"dropping-particle":"","family":"Nunnerley","given":"Joanne L.","non-dropping-particle":"","parse-names":false,"suffix":""},{"dropping-particle":"","family":"Hay-Smith","given":"E. J.C. Jean C.","non-dropping-particle":"","parse-names":false,"suffix":""},{"dropping-particle":"","family":"Dean","given":"S. G.","non-dropping-particle":"","parse-names":false,"suffix":""},{"dropping-particle":"","family":"Clucas","given":"Claudine","non-dropping-particle":"","parse-names":false,"suffix":""},{"dropping-particle":"","family":"Chapman","given":"Hazel M.","non-dropping-particle":"","parse-names":false,"suffix":""},{"dropping-particle":"","family":"Thrift","given":"Olivia","non-dropping-particle":"","parse-names":false,"suffix":""},{"dropping-particle":"","family":"Coyle","given":"Adrian","non-dropping-particle":"","parse-names":false,"suffix":""},{"dropping-particle":"","family":"Mjøsund","given":"Nina Helen","non-dropping-particle":"","parse-names":false,"suffix":""},{"dropping-particle":"","family":"Eriksson","given":"Monica","non-dropping-particle":"","parse-names":false,"suffix":""},{"dropping-particle":"","family":"Espnes","given":"Geir Arild","non-dropping-particle":"","parse-names":false,"suffix":""},{"dropping-particle":"","family":"Haaland-Øverby","given":"Mette","non-dropping-particle":"","parse-names":false,"suffix":""},{"dropping-particle":"","family":"Jensen","given":"Sven Liang","non-dropping-particle":"","parse-names":false,"suffix":""},{"dropping-particle":"","family":"Norheim","given":"Irene","non-dropping-particle":"","parse-names":false,"suffix":""},{"dropping-particle":"","family":"Kjus","given":"Solveig Helene Høymork","non-dropping-particle":"","parse-names":false,"suffix":""},{"dropping-particle":"","family":"Portaasen","given":"Inger Lill","non-dropping-particle":"","parse-names":false,"suffix":""},{"dropping-particle":"","family":"Vinje","given":"Hege Forbech","non-dropping-particle":"","parse-names":false,"suffix":""},{"dropping-particle":"","family":"Rhodesa","given":"John","non-dropping-particle":"","parse-names":false,"suffix":""},{"dropping-particle":"","family":"Smith","given":"Jonathan Alan","non-dropping-particle":"","parse-names":false,"suffix":""},{"dropping-particle":"","family":"Boland","given":"Pauline","non-dropping-particle":"","parse-names":false,"suffix":""},{"dropping-particle":"","family":"Levack","given":"William M.M.","non-dropping-particle":"","parse-names":false,"suffix":""},{"dropping-particle":"","family":"Hudson","given":"Sheena","non-dropping-particle":"","parse-names":false,"suffix":""},{"dropping-particle":"","family":"Bell","given":"Elliot M.","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Pietkiewicz","given":"Igor","non-dropping-particle":"","parse-names":false,"suffix":""},{"dropping-particle":"","family":"Smith","given":"Jonathan Alan","non-dropping-particle":"","parse-names":false,"suffix":""},{"dropping-particle":"","family":"Pietkiewicz","given":"Igor","non-dropping-particle":"","parse-names":false,"suffix":""},{"dropping-particle":"","family":"Smith","given":"Jonathan Alan","non-dropping-particle":"","parse-names":false,"suffix":""},{"dropping-particle":"","family":"Sheeran","given":"Nicola","non-dropping-particle":"","parse-names":false,"suffix":""},{"dropping-particle":"","family":"Jones","given":"Liz","non-dropping-particle":"","parse-names":false,"suffix":""},{"dropping-particle":"","family":"Rowe","given":"Jen","non-dropping-particle":"","parse-names":false,"suffix":""},{"dropping-particle":"","family":"Rufaedah","given":"Any","non-dropping-particle":"","parse-names":false,"suffix":""},{"dropping-particle":"","family":"Putra","given":"Idhamsyah Eka","non-dropping-particle":"","parse-names":false,"suffix":""},{"dropping-particle":"","family":"Das","given":"Anup Arnab Animesh","non-dropping-particle":"","parse-names":false,"suffix":""},{"dropping-particle":"","family":"Finlay","given":"Katherine Anne","non-dropping-particle":"","parse-names":false,"suffix":""},{"dropping-particle":"","family":"Elander","given":"James","non-dropping-particle":"","parse-names":false,"suffix":""},{"dropping-particle":"","family":"Üstündağ-Budak","given":"A. Meltem","non-dropping-particle":"","parse-names":false,"suffix":""},{"dropping-particle":"","family":"Larkin","given":"Michael","non-dropping-particle":"","parse-names":false,"suffix":""},{"dropping-particle":"","family":"Harris","given":"Gillian","non-dropping-particle":"","parse-names":false,"suffix":""},{"dropping-particle":"","family":"Blissett","given":"Jacqueline","non-dropping-particle":"","parse-names":false,"suffix":""},{"dropping-particle":"","family":"Rafique","given":"Rafia","non-dropping-particle":"","parse-names":false,"suffix":""},{"dropping-particle":"","family":"Hunt","given":"Nigel","non-dropping-particle":"","parse-names":false,"suffix":""},{"dropping-particle":"","family":"Perkins","given":"Paul","non-dropping-particle":"","parse-names":false,"suffix":""},{"dropping-particle":"","family":"Hahn","given":"Allan","non-dropping-particle":"","parse-names":false,"suffix":""},{"dropping-particle":"","family":"Keegan","given":"Richard","non-dropping-particle":"","parse-names":false,"suffix":""},{"dropping-particle":"","family":"Collis","given":"Irmani","non-dropping-particle":"","parse-names":false,"suffix":""},{"dropping-particle":"","family":"Back","given":"Christina","non-dropping-particle":"","parse-names":false,"suffix":""},{"dropping-particle":"","family":"Gustafsson","given":"Per A.","non-dropping-particle":"","parse-names":false,"suffix":""},{"dropping-particle":"","family":"Larsson","given":"Ing Beth","non-dropping-particle":"","parse-names":false,"suffix":""},{"dropping-particle":"","family":"Berterö","given":"Carina","non-dropping-particle":"","parse-names":false,"suffix":""},{"dropping-particle":"","family":"Bayir","given":"Aydan","non-dropping-particle":"","parse-names":false,"suffix":""},{"dropping-particle":"","family":"Lomas","given":"Tim","non-dropping-particle":"","parse-names":false,"suffix":""},{"dropping-particle":"","family":"Alase","given":"Abayomi","non-dropping-particle":"","parse-names":false,"suffix":""},{"dropping-particle":"","family":"Pipere","given":"Anita","non-dropping-particle":"","parse-names":false,"suffix":""},{"dropping-particle":"","family":"MѤule","given":"Ilona","non-dropping-particle":"","parse-names":false,"suffix":""},{"dropping-particle":"","family":"Martin","given":"Adam","non-dropping-particle":"","parse-names":false,"suffix":""},{"dropping-particle":"","family":"Reynolds","given":"Frances","non-dropping-particle":"","parse-names":false,"suffix":""},{"dropping-particle":"","family":"Shepherd","given":"Claire","non-dropping-particle":"","parse-names":false,"suffix":""},{"dropping-particle":"","family":"Jackson J Coyle","given":"A","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Ray","given":"Susan L.","non-dropping-particle":"","parse-names":false,"suffix":""},{"dropping-particle":"","family":"Vanstone","given":"Meredith","non-dropping-particle":"","parse-names":false,"suffix":""},{"dropping-particle":"","family":"Cope","given":"Jason","non-dropping-particle":"","parse-names":false,"suffix":""},{"dropping-particle":"","family":"Hearn","given":"Jasmine Heath","non-dropping-particle":"","parse-names":false,"suffix":""},{"dropping-particle":"","family":"Selvarajah","given":"Sen","non-dropping-particle":"","parse-names":false,"suffix":""},{"dropping-particle":"","family":"Kennedy","given":"Paul","non-dropping-particle":"","parse-names":false,"suffix":""},{"dropping-particle":"","family":"Taylor","given":"Julian","non-dropping-particle":"","parse-names":false,"suffix":""},{"dropping-particle":"","family":"Bradley","given":"Melanie","non-dropping-particle":"","parse-names":false,"suffix":""},{"dropping-particle":"","family":"Simpson","given":"Susan","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Hay-Smith","given":"E. J.C. Jean C.","non-dropping-particle":"","parse-names":false,"suffix":""},{"dropping-particle":"","family":"Dickson","given":"Bridget","non-dropping-particle":"","parse-names":false,"suffix":""},{"dropping-particle":"","family":"Nunnerley","given":"Joanne L.","non-dropping-particle":"","parse-names":false,"suffix":""},{"dropping-particle":"","family":"Anne Sinnott","given":"K.","non-dropping-particle":"","parse-names":false,"suffix":""},{"dropping-particle":"","family":"Smith","given":"Jonathan Alan","non-dropping-particle":"","parse-names":false,"suffix":""},{"dropping-particle":"","family":"Rhodes","given":"John E.","non-dropping-particle":"","parse-names":false,"suffix":""},{"dropping-particle":"","family":"Osborn","given":"Mike","non-dropping-particle":"","parse-names":false,"suffix":""},{"dropping-particle":"","family":"Hellemans","given":"S.","non-dropping-particle":"","parse-names":false,"suffix":""},{"dropping-particle":"","family":"Mol","given":"J.","non-dropping-particle":"De","parse-names":false,"suffix":""},{"dropping-particle":"","family":"Buysse","given":"A.","non-dropping-particle":"","parse-names":false,"suffix":""},{"dropping-particle":"","family":"Eisler","given":"I.","non-dropping-particle":"","parse-names":false,"suffix":""},{"dropping-particle":"","family":"Demyttenaere","given":"K.","non-dropping-particle":"","parse-names":false,"suffix":""},{"dropping-particle":"","family":"Lemmens","given":"G. M.D.","non-dropping-particle":"","parse-names":false,"suffix":""},{"dropping-particle":"","family":"McGregor","given":"Lesley M.","non-dropping-particle":"","parse-names":false,"suffix":""},{"dropping-particle":"","family":"Dickson","given":"Adele","non-dropping-particle":"","parse-names":false,"suffix":""},{"dropping-particle":"","family":"Flowers","given":"Paul","non-dropping-particle":"","parse-names":false,"suffix":""},{"dropping-particle":"","family":"Hayes","given":"Peter C.","non-dropping-particle":"","parse-names":false,"suffix":""},{"dropping-particle":"","family":"O’Carroll","given":"Ronan E.","non-dropping-particle":"","parse-names":false,"suffix":""},{"dropping-particle":"","family":"Woods","given":"Amanda","non-dropping-particle":"","parse-names":false,"suffix":""},{"dropping-particle":"","family":"Miller","given":"Paul K.","non-dropping-particle":"","parse-names":false,"suffix":""},{"dropping-particle":"","family":"Sloane","given":"Charles","non-dropping-particle":"","parse-names":false,"suffix":""},{"dropping-particle":"","family":"Fox","given":"Andrew P.","non-dropping-particle":"","parse-names":false,"suffix":""},{"dropping-particle":"","family":"Larkin","given":"Michael","non-dropping-particle":"","parse-names":false,"suffix":""},{"dropping-particle":"","family":"Leung","given":"Newman","non-dropping-particle":"","parse-names":false,"suffix":""},{"dropping-particle":"","family":"Westland","given":"Sandra","non-dropping-particle":"","parse-names":false,"suffix":""},{"dropping-particle":"","family":"Shinebourne","given":"Pnina","non-dropping-particle":"","parse-names":false,"suffix":""},{"dropping-particle":"","family":"Fitzgerald","given":"Ceili","non-dropping-particle":"","parse-names":false,"suffix":""},{"dropping-particle":"","family":"Howe-Walsh","given":"Liza","non-dropping-particle":"","parse-names":false,"suffix":""},{"dropping-particle":"","family":"Arvinen-Barrow","given":"Monna","non-dropping-particle":"","parse-names":false,"suffix":""},{"dropping-particle":"","family":"Penny","given":"Gillian","non-dropping-particle":"","parse-names":false,"suffix":""},{"dropping-particle":"","family":"Hemmings","given":"Brian","non-dropping-particle":"","parse-names":false,"suffix":""},{"dropping-particle":"","family":"Corr","given":"Susan","non-dropping-particle":"","parse-names":false,"suffix":""},{"dropping-particle":"","family":"Smith","given":"Jonathan Alan","non-dropping-particle":"","parse-names":false,"suffix":""},{"dropping-particle":"","family":"Osborn","given":"Mike","non-dropping-particle":"","parse-names":false,"suffix":""},{"dropping-particle":"","family":"Chappell","given":"Darren","non-dropping-particle":"","parse-names":false,"suffix":""},{"dropping-particle":"","family":"Eatough","given":"Virginia","non-dropping-particle":"","parse-names":false,"suffix":""},{"dropping-particle":"","family":"Davies","given":"Mike Mark N.O.","non-dropping-particle":"","parse-names":false,"suffix":""},{"dropping-particle":"","family":"Griffiths","given":"Mark","non-dropping-particle":"","parse-names":false,"suffix":""},{"dropping-particle":"","family":"Holland","given":"Fiona","non-dropping-particle":"","parse-names":false,"suffix":""},{"dropping-particle":"","family":"Archer","given":"Stephanie","non-dropping-particle":"","parse-names":false,"suffix":""},{"dropping-particle":"","family":"Montague","given":"Jane","non-dropping-particle":"","parse-names":false,"suffix":""},{"dropping-particle":"","family":"Cunanan","given":"Angela Lorraine","non-dropping-particle":"","parse-names":false,"suffix":""},{"dropping-particle":"","family":"Yabut","given":"Homer","non-dropping-particle":"","parse-names":false,"suffix":""},{"dropping-particle":"","family":"Vangeli","given":"Eleni","non-dropping-particle":"","parse-names":false,"suffix":""},{"dropping-particle":"","family":"West","given":"Robert","non-dropping-particle":"","parse-names":false,"suffix":""},{"dropping-particle":"","family":"Smith","given":"Jonathan Alan","non-dropping-particle":"","parse-names":false,"suffix":""},{"dropping-particle":"","family":"Palmer","given":"Michelle R.","non-dropping-particle":"","parse-names":false,"suffix":""},{"dropping-particle":"","family":"Larkin","given":"Michael","non-dropping-particle":"","parse-names":false,"suffix":""},{"dropping-particle":"","family":"Visser","given":"Richard","non-dropping-particle":"de","parse-names":false,"suffix":""},{"dropping-particle":"","family":"Fadden","given":"Gráinne","non-dropping-particle":"","parse-names":false,"suffix":""},{"dropping-particle":"","family":"Capelle","given":"Archie de Ceuninck","non-dropping-particle":"van","parse-names":false,"suffix":""},{"dropping-particle":"","family":"Visser","given":"Leo H","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Böröndi","given":"Brigitta","non-dropping-particle":"","parse-names":false,"suffix":""},{"dropping-particle":"","family":"Tóth-Karikó","given":"Tamás","non-dropping-particle":"","parse-names":false,"suffix":""},{"dropping-particle":"","family":"Kerekes","given":"Kitti","non-dropping-particle":"","parse-names":false,"suffix":""},{"dropping-particle":"","family":"Gyarmathy","given":"V. Anna","non-dropping-particle":"","parse-names":false,"suffix":""},{"dropping-particle":"","family":"Dickson","given":"Adele","non-dropping-particle":"","parse-names":false,"suffix":""},{"dropping-particle":"","family":"Knussen","given":"Christina","non-dropping-particle":"","parse-names":false,"suffix":""},{"dropping-particle":"","family":"Flowers","given":"Paul","non-dropping-particle":"","parse-names":false,"suffix":""},{"dropping-particle":"","family":"Convery","given":"Ian","non-dropping-particle":"","parse-names":false,"suffix":""},{"dropping-particle":"","family":"Soane","given":"Ian","non-dropping-particle":"","parse-names":false,"suffix":""},{"dropping-particle":"","family":"Dutson","given":"Tom","non-dropping-particle":"","parse-names":false,"suffix":""},{"dropping-particle":"","family":"Shaw","given":"Helen","non-dropping-particle":"","parse-names":false,"suffix":""},{"dropping-particle":"","family":"Rácz","given":"József","non-dropping-particle":"","parse-names":false,"suffix":""},{"dropping-particle":"","family":"Kassai","given":"Szilvia","non-dropping-particle":"","parse-names":false,"suffix":""},{"dropping-particle":"","family":"Pintér","given":"Judit Nóra","non-dropping-particle":"","parse-names":false,"suffix":""},{"dropping-particle":"","family":"Benedeczki","given":"Piroska","non-dropping-particle":"","parse-names":false,"suffix":""},{"dropping-particle":"","family":"Dobó-Nagy","given":"Zita","non-dropping-particle":"","parse-names":false,"suffix":""},{"dropping-particle":"","family":"Horváth","given":"Zsófia","non-dropping-particle":"","parse-names":false,"suffix":""},{"dropping-particle":"","family":"Gyarmathy","given":"V. Anna","non-dropping-particle":"","parse-names":false,"suffix":""},{"dropping-particle":"","family":"Fasse","given":"Léonor","non-dropping-particle":"","parse-names":false,"suffix":""},{"dropping-particle":"","family":"Zech","given":"Emmanuelle","non-dropping-particle":"","parse-names":false,"suffix":""},{"dropping-particle":"","family":"Galbusera","given":"Laura","non-dropping-particle":"","parse-names":false,"suffix":""},{"dropping-particle":"","family":"Fellin","given":"Lisa","non-dropping-particle":"","parse-names":false,"suffix":""},{"dropping-particle":"","family":"Fuchs","given":"Thomas","non-dropping-particle":"","parse-names":false,"suffix":""},{"dropping-particle":"","family":"Malli","given":"Melina Aikaterini","non-dropping-particle":"","parse-names":false,"suffix":""},{"dropping-particle":"","family":"Forrester-Jones","given":"Rachel","non-dropping-particle":"","parse-names":false,"suffix":""},{"dropping-particle":"","family":"Triantafyllopoulou","given":"Paraskevi","non-dropping-particle":"","parse-names":false,"suffix":""},{"dropping-particle":"","family":"Smith","given":"Jonathan Alan","non-dropping-particle":"","parse-names":false,"suffix":""},{"dropping-particle":"","family":"Osborn","given":"Mike","non-dropping-particle":"","parse-names":false,"suffix":""},{"dropping-particle":"","family":"Balabanovic","given":"Janet","non-dropping-particle":"","parse-names":false,"suffix":""},{"dropping-particle":"","family":"Ayers","given":"Beverley","non-dropping-particle":"","parse-names":false,"suffix":""},{"dropping-particle":"","family":"Hunter","given":"Myra S.","non-dropping-particle":"","parse-names":false,"suffix":""},{"dropping-particle":"","family":"Thrift","given":"Olivia","non-dropping-particle":"","parse-names":false,"suffix":""},{"dropping-particle":"","family":"Coyle","given":"Adrian","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Martin","given":"Rachelle","non-dropping-particle":"","parse-names":false,"suffix":""},{"dropping-particle":"","family":"Levack","given":"William M.M.","non-dropping-particle":"","parse-names":false,"suffix":""},{"dropping-particle":"","family":"Sinnott","given":"K. Anne","non-dropping-particle":"","parse-names":false,"suffix":""},{"dropping-particle":"","family":"Fletcher","given":"Roly","non-dropping-particle":"","parse-names":false,"suffix":""},{"dropping-particle":"","family":"Milton","given":"Martin","non-dropping-particle":"","parse-names":false,"suffix":""},{"dropping-particle":"","family":"Brien","given":"Sarah","non-dropping-particle":"","parse-names":false,"suffix":""},{"dropping-particle":"","family":"Dibb","given":"Bridget","non-dropping-particle":"","parse-names":false,"suffix":""},{"dropping-particle":"","family":"Burch","given":"Alex","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Kastrani","given":"Th","non-dropping-particle":"","parse-names":false,"suffix":""},{"dropping-particle":"","family":"Deliyanni-Kouimtzi","given":"V.","non-dropping-particle":"","parse-names":false,"suffix":""},{"dropping-particle":"","family":"Athanasiades","given":"C.","non-dropping-particle":"","parse-names":false,"suffix":""},{"dropping-particle":"","family":"Symeonides","given":"Roberta","non-dropping-particle":"","parse-names":false,"suffix":""},{"dropping-particle":"","family":"Childs","given":"Carrie","non-dropping-particle":"","parse-names":false,"suffix":""},{"dropping-particle":"","family":"Chappell","given":"Darren","non-dropping-particle":"","parse-names":false,"suffix":""},{"dropping-particle":"","family":"Eatough","given":"Virginia","non-dropping-particle":"","parse-names":false,"suffix":""},{"dropping-particle":"","family":"Davies","given":"Mike Mark N.O.","non-dropping-particle":"","parse-names":false,"suffix":""},{"dropping-particle":"","family":"Griffiths","given":"Mark","non-dropping-particle":"","parse-names":false,"suffix":""},{"dropping-particle":"","family":"McParland","given":"J.L.","non-dropping-particle":"","parse-names":false,"suffix":""},{"dropping-particle":"","family":"Eccleston","given":"C.","non-dropping-particle":"","parse-names":false,"suffix":""},{"dropping-particle":"","family":"Flowers","given":"Paul","non-dropping-particle":"","parse-names":false,"suffix":""},{"dropping-particle":"","family":"Osborn","given":"Mike","non-dropping-particle":"","parse-names":false,"suffix":""},{"dropping-particle":"","family":"Hezseltine","given":"L.","non-dropping-particle":"","parse-names":false,"suffix":""},{"dropping-particle":"","family":"Amos","given":"India","non-dropping-particle":"","parse-names":false,"suffix":""},{"dropping-particle":"","family":"Partikova","given":"Veronika","non-dropping-particle":"","parse-names":false,"suffix":""},{"dropping-particle":"","family":"Ward","given":"Rachel Louise","non-dropping-particle":"","parse-names":false,"suffix":""},{"dropping-particle":"","family":"Miller","given":"Paul K.","non-dropping-particle":"","parse-names":false,"suffix":""},{"dropping-particle":"","family":"Waite","given":"Felicity","non-dropping-particle":"","parse-names":false,"suffix":""},{"dropping-particle":"","family":"Knight","given":"Matthew T.D.","non-dropping-particle":"","parse-names":false,"suffix":""},{"dropping-particle":"","family":"Lee","given":"Dae Keun Deborah David S Doohwan Der-chuen","non-dropping-particle":"","parse-names":false,"suffix":""},{"dropping-particle":"","family":"Mjøsund","given":"Nina Helen","non-dropping-particle":"","parse-names":false,"suffix":""},{"dropping-particle":"","family":"Eriksson","given":"Monica","non-dropping-particle":"","parse-names":false,"suffix":""},{"dropping-particle":"","family":"Norheim","given":"Irene","non-dropping-particle":"","parse-names":false,"suffix":""},{"dropping-particle":"","family":"Keyes","given":"Corey L.M.","non-dropping-particle":"","parse-names":false,"suffix":""},{"dropping-particle":"","family":"Espnes","given":"Geir Arild","non-dropping-particle":"","parse-names":false,"suffix":""},{"dropping-particle":"","family":"Vinje","given":"Hege Forbech","non-dropping-particle":"","parse-names":false,"suffix":""},{"dropping-particle":"","family":"Semlyen","given":"Joanna","non-dropping-particle":"","parse-names":false,"suffix":""},{"dropping-particle":"","family":"Ali","given":"Atif Asim H","non-dropping-particle":"","parse-names":false,"suffix":""},{"dropping-particle":"","family":"Flowers","given":"Paul","non-dropping-particle":"","parse-names":false,"suffix":""},{"dropping-particle":"","family":"Pringle","given":"Jan","non-dropping-particle":"","parse-names":false,"suffix":""},{"dropping-particle":"","family":"Alase","given":"Abayomi","non-dropping-particle":"","parse-names":false,"suffix":""},{"dropping-particle":"","family":"Osafo","given":"Joseph","non-dropping-particle":"","parse-names":false,"suffix":""},{"dropping-particle":"","family":"Hjelmeland","given":"Heidi","non-dropping-particle":"","parse-names":false,"suffix":""},{"dropping-particle":"","family":"Akotia","given":"Charity Sylvia","non-dropping-particle":"","parse-names":false,"suffix":""},{"dropping-particle":"","family":"Knizek","given":"Birthe Loa","non-dropping-particle":"","parse-names":false,"suffix":""},{"dropping-particle":"","family":"Mann","given":"Eleanor","non-dropping-particle":"","parse-names":false,"suffix":""},{"dropping-particle":"","family":"Abraham","given":"Charles","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Clucas","given":"Claudine","non-dropping-particle":"","parse-names":false,"suffix":""},{"dropping-particle":"","family":"Chapman","given":"Hazel M.","non-dropping-particle":"","parse-names":false,"suffix":""},{"dropping-particle":"","family":"Program","given":"Addiction Assistance","non-dropping-particle":"","parse-names":false,"suffix":""},{"dropping-particle":"","family":"Goldspink","given":"S.","non-dropping-particle":"","parse-names":false,"suffix":""},{"dropping-particle":"","family":"Williamson","given":"A","non-dropping-particle":"","parse-names":false,"suffix":""},{"dropping-particle":"","family":"Gruzelier","given":"John","non-dropping-particle":"","parse-names":false,"suffix":""},{"dropping-particle":"","family":"</w:instrText>
      </w:r>
      <w:r w:rsidR="00370A89">
        <w:rPr>
          <w:rtl/>
          <w:lang w:val="id-ID"/>
        </w:rPr>
        <w:instrText>شجاع</w:instrText>
      </w:r>
      <w:r w:rsidR="00370A89">
        <w:rPr>
          <w:rFonts w:hint="cs"/>
          <w:rtl/>
          <w:lang w:val="id-ID"/>
        </w:rPr>
        <w:instrText>ی</w:instrText>
      </w:r>
      <w:r w:rsidR="00370A89">
        <w:rPr>
          <w:rFonts w:hint="eastAsia"/>
          <w:rtl/>
          <w:lang w:val="id-ID"/>
        </w:rPr>
        <w:instrText>،</w:instrText>
      </w:r>
      <w:r w:rsidR="00370A89">
        <w:rPr>
          <w:rtl/>
          <w:lang w:val="id-ID"/>
        </w:rPr>
        <w:instrText xml:space="preserve"> رؤ</w:instrText>
      </w:r>
      <w:r w:rsidR="00370A89">
        <w:rPr>
          <w:rFonts w:hint="cs"/>
          <w:rtl/>
          <w:lang w:val="id-ID"/>
        </w:rPr>
        <w:instrText>ی</w:instrText>
      </w:r>
      <w:r w:rsidR="00370A89">
        <w:rPr>
          <w:rFonts w:hint="eastAsia"/>
          <w:rtl/>
          <w:lang w:val="id-ID"/>
        </w:rPr>
        <w:instrText>ا</w:instrText>
      </w:r>
      <w:r w:rsidR="00370A89">
        <w:rPr>
          <w:lang w:val="id-ID"/>
        </w:rPr>
        <w:instrText>","given":"","non-dropping-particle":"","parse-names":false,"suffix":""},{"dropping-particle":"","family":"Finlay","given":"Linda","non-dropping-particle":"","parse-names":false,"suffix":""},{"dropping-particle":"","family":"Florin","given":"Dan","non-dropping-particle":"","parse-names":false,"suffix":""},{"dropping-particle":"","family":"Nursalam, 2016","given":"metode penelitian","non-dropping-particle":"","parse-names":false,"suffix":""},{"dropping-particle":"","family":"Robinson","given":"Oliver C.","non-dropping-particle":"","parse-names":false,"suffix":""},{"dropping-particle":"","family":"Smith","given":"Jonathan Alan","non-dropping-particle":"","parse-names":false,"suffix":""},{"dropping-particle":"","family":"Flowers","given":"Paul","non-dropping-particle":"","parse-names":false,"suffix":""},{"dropping-particle":"","family":"Osborn","given":"Mik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w:instrText>
      </w:r>
      <w:r w:rsidR="00370A89">
        <w:rPr>
          <w:rtl/>
          <w:lang w:val="id-ID"/>
        </w:rPr>
        <w:instrText>شجاع</w:instrText>
      </w:r>
      <w:r w:rsidR="00370A89">
        <w:rPr>
          <w:rFonts w:hint="cs"/>
          <w:rtl/>
          <w:lang w:val="id-ID"/>
        </w:rPr>
        <w:instrText>ی</w:instrText>
      </w:r>
      <w:r w:rsidR="00370A89">
        <w:rPr>
          <w:rFonts w:hint="eastAsia"/>
          <w:rtl/>
          <w:lang w:val="id-ID"/>
        </w:rPr>
        <w:instrText>،</w:instrText>
      </w:r>
      <w:r w:rsidR="00370A89">
        <w:rPr>
          <w:rtl/>
          <w:lang w:val="id-ID"/>
        </w:rPr>
        <w:instrText xml:space="preserve"> رؤ</w:instrText>
      </w:r>
      <w:r w:rsidR="00370A89">
        <w:rPr>
          <w:rFonts w:hint="cs"/>
          <w:rtl/>
          <w:lang w:val="id-ID"/>
        </w:rPr>
        <w:instrText>ی</w:instrText>
      </w:r>
      <w:r w:rsidR="00370A89">
        <w:rPr>
          <w:rFonts w:hint="eastAsia"/>
          <w:rtl/>
          <w:lang w:val="id-ID"/>
        </w:rPr>
        <w:instrText>ا</w:instrText>
      </w:r>
      <w:r w:rsidR="00370A89">
        <w:rPr>
          <w:lang w:val="id-ID"/>
        </w:rPr>
        <w:instrText>","given":"","non-dropping-particle":"","parse-names":false,"suffix":""},{"dropping-particle":"","family":"Ready","given":"Jason E","non-dropping-particle":"","parse-names":false,"suffix":""},{"dropping-particle":"","family":"Alalhesabi","given":"Mehran","non-dropping-particle":"","parse-names":false,"suffix":""},{"dropping-particle":"","family":"Rezazadeh","given":"Raziyeh","non-dropping-particle":"","parse-names":false,"suffix":""},{"dropping-particle":"","family":"Charbgoo","given":"Nasibeh","non-dropping-particle":"","parse-names":false,"suffix":""},{"dropping-particle":"","family":"Ramsahoye","given":"Ramesh","non-dropping-particle":"","parse-names":false,"suffix":""},{"dropping-particle":"","family":"Brocki","given":"Joanna M.","non-dropping-particle":"","parse-names":false,"suffix":""},{"dropping-particle":"","family":"Wearden","given":"Alison J.","non-dropping-particle":"","parse-names":false,"suffix":""},{"dropping-particle":"","family":"Qureshi","given":"Zaynab","non-dropping-particle":"","parse-names":false,"suffix":""},{"dropping-particle":"","family":"Wagstaff","given":"Chris","non-dropping-particle":"","parse-names":false,"suffix":""},{"dropping-particle":"","family":"Jeong","given":"Hyeseung","non-dropping-particle":"","parse-names":false,"suffix":""},{"dropping-particle":"","family":"Nolan","given":"Maeve","non-dropping-particle":"","parse-names":false,"suffix":""},{"dropping-particle":"","family":"Wilson","given":"Tony","non-dropping-particle":"","parse-names":false,"suffix":""},{"dropping-particle":"","family":"Tweedlie","given":"Julie","non-dropping-particle":"","parse-names":false,"suffix":""},{"dropping-particle":"","family":"Phillips","given":"Elly","non-dropping-particle":"","parse-names":false,"suffix":""},{"dropping-particle":"","family":"Senu","given":"Halia","non-dropping-particle":"","parse-names":false,"suffix":""},{"dropping-particle":"","family":"Holland","given":"Fiona","non-dropping-particle":"","parse-names":false,"suffix":""},{"dropping-particle":"","family":"Horrigan-Kelly","given":"Marcella","non-dropping-particle":"","parse-names":false,"suffix":""},{"dropping-particle":"","family":"Millar","given":"Michelle","non-dropping-particle":"","parse-names":false,"suffix":""},{"dropping-particle":"","family":"Dowling","given":"Maur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Rodham","given":"K.","non-dropping-particle":"","parse-names":false,"suffix":""},{"dropping-particle":"","family":"Fox","given":"F.","non-dropping-particle":"","parse-names":false,"suffix":""},{"dropping-particle":"","family":"Doran","given":"N.","non-dropping-particle":"","parse-names":false,"suffix":""},{"dropping-particle":"","family":"Ahmad","given":"Affizal","non-dropping-particle":"","parse-names":false,"suffix":""},{"dropping-particle":"","family":"Talaei","given":"Samaneh","non-dropping-particle":"","parse-names":false,"suffix":""},{"dropping-particle":"","family":"Brocki","given":"Joanna M.","non-dropping-particle":"","parse-names":false,"suffix":""},{"dropping-particle":"","family":"Wearden","given":"Alison J.","non-dropping-particle":"","parse-names":false,"suffix":""},{"dropping-particle":"","family":"Yu Miao","given":"","non-dropping-particle":"","parse-names":false,"suffix":""},{"dropping-particle":"","family":"Alpana Vaidya","given":"","non-dropping-particle":"","parse-names":false,"suffix":""},{"dropping-particle":"","family":"Xu Yan","giv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Merritt","given":"Lucy H","non-dropping-particle":"","parse-names":false,"suffix":""},{"dropping-particle":"","family":"Miller","given":"Paul K.","non-dropping-particle":"","parse-names":false,"suffix":""},{"dropping-particle":"","family":"Webster","given":"Paula","non-dropping-particle":"","parse-names":false,"suffix":""},{"dropping-particle":"","family":"Hearn","given":"Jasmine Heath","non-dropping-particle":"","parse-names":false,"suffix":""},{"dropping-particle":"","family":"Finlay","given":"Katherine Anne","non-dropping-particle":"","parse-names":false,"suffix":""},{"dropping-particle":"","family":"Fine","given":"Philip A","non-dropping-particle":"","parse-names":false,"suffix":""},{"dropping-particle":"","family":"Cotter","given":"Imogen","non-dropping-particle":"","parse-names":false,"suffix":""},{"dropping-particle":"","family":"Downham","given":"Lauren M","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Margherita","given":"Giorgia","non-dropping-particle":"","parse-names":false,"suffix":""},{"dropping-particle":"","family":"Bevan","given":"Mark T.","non-dropping-particle":"","parse-names":false,"suffix":""},{"dropping-particle":"","family":"Manen","given":"Max","non-dropping-particle":"Van","parse-names":false,"suffix":""},{"dropping-particle":"","family":"Englander","given":"Magnus","non-dropping-particle":"","parse-names":false,"suffix":""},{"dropping-particle":"","family":"Woodford","given":"Karen Ogden","non-dropping-particle":"","parse-names":false,"suffix":""},{"dropping-particle":"","family":"</w:instrText>
      </w:r>
      <w:r w:rsidR="00370A89">
        <w:rPr>
          <w:rtl/>
          <w:lang w:val="id-ID"/>
        </w:rPr>
        <w:instrText>شجاع</w:instrText>
      </w:r>
      <w:r w:rsidR="00370A89">
        <w:rPr>
          <w:rFonts w:hint="cs"/>
          <w:rtl/>
          <w:lang w:val="id-ID"/>
        </w:rPr>
        <w:instrText>ی</w:instrText>
      </w:r>
      <w:r w:rsidR="00370A89">
        <w:rPr>
          <w:rFonts w:hint="eastAsia"/>
          <w:rtl/>
          <w:lang w:val="id-ID"/>
        </w:rPr>
        <w:instrText>،</w:instrText>
      </w:r>
      <w:r w:rsidR="00370A89">
        <w:rPr>
          <w:rtl/>
          <w:lang w:val="id-ID"/>
        </w:rPr>
        <w:instrText xml:space="preserve"> رؤ</w:instrText>
      </w:r>
      <w:r w:rsidR="00370A89">
        <w:rPr>
          <w:rFonts w:hint="cs"/>
          <w:rtl/>
          <w:lang w:val="id-ID"/>
        </w:rPr>
        <w:instrText>ی</w:instrText>
      </w:r>
      <w:r w:rsidR="00370A89">
        <w:rPr>
          <w:rFonts w:hint="eastAsia"/>
          <w:rtl/>
          <w:lang w:val="id-ID"/>
        </w:rPr>
        <w:instrText>ا</w:instrText>
      </w:r>
      <w:r w:rsidR="00370A89">
        <w:rPr>
          <w:lang w:val="id-ID"/>
        </w:rPr>
        <w:instrText>","given":"","non-dropping-particle":"","parse-names":false,"suffix":""},{"dropping-particle":"","family":"Brocki","given":"Joanna M.","non-dropping-particle":"","parse-names":false,"suffix":""},{"dropping-particle":"","family":"Wearden","given":"Alison J.","non-dropping-particle":"","parse-names":false,"suffix":""},{"dropping-particle":"","family":"Merritt","given":"Lucy H","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Umanistici","given":"Studi","non-dropping-particle":"","parse-names":false,"suffix":""},{"dropping-particle":"","family":"Federico","given":"Napoli","non-dropping-particle":"","parse-names":false,"suffix":""},{"dropping-particle":"","family":"Forzata","given":"Migrazione","non-dropping-particle":"","parse-names":false,"suffix":""},{"dropping-particle":"","family":"Industries","given":"Creative","non-dropping-particle":"","parse-names":false,"suffix":""},{"dropping-particle":"","family":"Johnston","given":"Colleen M.","non-dropping-particle":"","parse-names":false,"suffix":""},{"dropping-particle":"","family":"Wallis","given":"Marianne","non-dropping-particle":"","parse-names":false,"suffix":""},{"dropping-particle":"","family":"Oprescu","given":"Florin I.","non-dropping-particle":"","parse-names":false,"suffix":""},{"dropping-particle":"","family":"Gray","given":"Marion","non-dropping-particle":"","parse-names":false,"suffix":""},{"dropping-particle":"","family":"Draeby Sorensen","given":"Anders","non-dropping-particle":"","parse-names":false,"suffix":""},{"dropping-particle":"","family":"Lodge","given":"Rosemary","non-dropping-particle":"","parse-names":false,"suffix":""},{"dropping-particle":"","family":"Deurzen","given":"Emmy","non-dropping-particle":"Van","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Nursalam, 2016","given":"metode penelitian","non-dropping-particle":"","parse-names":false,"suffix":""},{"dropping-particle":"","family":"Durjava","given":"Lana","non-dropping-particle":"","parse-names":false,"suffix":""},{"dropping-particle":"","family":"Visick","given":"Amanda","non-dropping-particle":"","parse-names":false,"suffix":""},{"dropping-particle":"","family":"Banbury","given":"Samantha","non-dropping-particle":"","parse-names":false,"suffix":""},{"dropping-particle":"","family":"Sloan","given":"Art","non-dropping-particle":"","parse-names":false,"suffix":""},{"dropping-particle":"","family":"Bowe","given":"Brian","non-dropping-particle":"","parse-names":false,"suffix":""},{"dropping-particle":"","family":"Curran","given":"Roisín","non-dropping-particle":"","parse-names":false,"suffix":""},{"dropping-particle":"","family":"Pietkiewicz","given":"Igor","non-dropping-particle":"","parse-names":false,"suffix":""},{"dropping-particle":"","family":"Smith","given":"Jonathan Alan","non-dropping-particle":"","parse-names":false,"suffix":""},{"dropping-particle":"","family":"Pietkiewicz","given":"Igor","non-dropping-particle":"","parse-names":false,"suffix":""},{"dropping-particle":"","family":"Smith","given":"Jonathan Alan","non-dropping-particle":"","parse-names":false,"suffix":""},{"dropping-particle":"","family":"Curran","given":"Roisín","non-dropping-particle":"","parse-names":false,"suffix":""},{"dropping-particle":"DE","family":"OMS","given":"RECOMENDACIO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Harris","given":"Rick","non-dropping-particle":"","parse-names":false,"suffix":""},{"dropping-particle":"","family":"Oake","given":"Kate","non-dropping-particle":"","parse-names":false,"suffix":""},{"dropping-particle":"","family":"Hawkins","given":"Robert E","non-dropping-particle":"","parse-names":false,"suffix":""},{"dropping-particle":"","family":"Jones","given":"Robert J","non-dropping-particle":"","parse-names":false,"suffix":""},{"dropping-particle":"","family":"Powles","given":"Thomas","non-dropping-particle":"","parse-names":false,"suffix":""},{"dropping-particle":"","family":"Nicole","given":"By","non-dropping-particle":"","parse-names":false,"suffix":""},{"dropping-particle":"","family":"Albrecht","given":"Jacqueline","non-dropping-particle":"","parse-names":false,"suffix":""},{"dropping-particle":"","family":"Thackeray","given":"Lynn Roy","non-dropping-particle":"","parse-names":false,"suffix":""},{"dropping-particle":"","family":"Kallio","given":"Hanna","non-dropping-particle":"","parse-names":false,"suffix":""},{"dropping-particle":"","family":"Pietilä","given":"Anna Maija","non-dropping-particle":"","parse-names":false,"suffix":""},{"dropping-particle":"","family":"Johnson","given":"Marie C Martin","non-dropping-particle":"","parse-names":false,"suffix":""},{"dropping-particle":"","family":"Kangasniemi","given":"Mari","non-dropping-particle":"","parse-names":false,"suffix":""},{"dropping-particle":"","family":"Koca-Atabey","given":"Mujde","non-dropping-particle":"","parse-names":false,"suffix":""},{"dropping-particle":"","family":"Black","given":"Maure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Patel","given":"Rishit S.","non-dropping-particle":"","parse-names":false,"suffix":""},{"dropping-particle":"","family":"Tarrant","given":"C.","non-dropping-particle":"","parse-names":false,"suffix":""},{"dropping-particle":"","family":"Bonas","given":"S.","non-dropping-particle":"","parse-names":false,"suffix":""},{"dropping-particle":"","family":"Shaw","given":"Rachel L.","non-dropping-particle":"","parse-names":false,"suffix":""},{"dropping-particle":"","family":"Batteson","given":"Rachel","non-dropping-particle":"","parse-names":false,"suffix":""},{"dropping-particle":"","family":"Hammond","given":"Alison","non-dropping-particle":"","parse-names":false,"suffix":""},{"dropping-particle":"","family":"Henschen","given":"Keith","non-dropping-particle":"","parse-names":false,"suffix":""},{"dropping-particle":"","family":"Miller","given":"Paul K.","non-dropping-particle":"","parse-names":false,"suffix":""},{"dropping-particle":"","family":"Ward","given":"Rachel Louise","non-dropping-particle":"","parse-names":false,"suffix":""},{"dropping-particle":"","family":"Ra","given":"E X P L O","non-dropping-particle":"","parse-names":false,"suffix":""},{"dropping-particle":"","family":"En","given":"Develo P M","non-dropping-particle":"","parse-names":false,"suffix":""},{"dropping-particle":"","family":"Arementia","given":"Gizelle Ann P","non-dropping-particle":"","parse-names":false,"suffix":""},{"dropping-particle":"","family":"Introna","given":"Lucas D.","non-dropping-particle":"","parse-names":false,"suffix":""},{"dropping-particle":"","family":"Ilharco","given":"Fernando M.","non-dropping-particle":"","parse-names":false,"suffix":""},{"dropping-particle":"","family":"Knoblauch","given":"Hubert","non-dropping-particle":"","parse-names":false,"suffix":""},{"dropping-particle":"","family":"Baer","given":"Alejandro","non-dropping-particle":"","parse-names":false,"suffix":""},{"dropping-particle":"","family":"Laurier","given":"Eric","non-dropping-particle":"","parse-names":false,"suffix":""},{"dropping-particle":"","family":"Petschke","given":"Sabine","non-dropping-particle":"","parse-names":false,"suffix":""},{"dropping-particle":"","family":"Schnettler","given":"Bernt","non-dropping-particle":"","parse-names":false,"suffix":""},{"dropping-particle":"","family":"Amagan","given":"Christian 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Mcauley","given":"Andrew","non-dropping-particle":"","parse-names":false,"suffix":""},{"dropping-particle":"","family":"Munro","given":"Alison","non-dropping-particle":"","parse-names":false,"suffix":""},{"dropping-particle":"","family":"Taylor","given":"Avril","non-dropping-particle":"","parse-names":false,"suffix":""},{"dropping-particle":"","family":"Murray","given":"Stuart J.","non-dropping-particle":"","parse-names":false,"suffix":""},{"dropping-particle":"","family":"Holmes","given":"Dave","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Erdősi","given":"Dalma","non-dropping-particle":"","parse-names":false,"suffix":""},{"dropping-particle":"","family":"Milibák","given":"Réka","non-dropping-particle":"","parse-names":false,"suffix":""},{"dropping-particle":"","family":"Gyarmathy","given":"V. Anna","non-dropping-particle":"","parse-names":false,"suffix":""},{"dropping-particle":"","family":"Harris","given":"Thomas J.R.","non-dropping-particle":"","parse-names":false,"suffix":""},{"dropping-particle":"","family":"Pistrang","given":"Nancy","non-dropping-particle":"","parse-names":false,"suffix":""},{"dropping-particle":"","family":"Barker","given":"Chris","non-dropping-particle":"","parse-names":false,"suffix":""},{"dropping-particle":"","family":"Bakker","given":"Andre André","non-dropping-particle":"","parse-names":false,"suffix":""},{"dropping-particle":"","family":"Liu","given":"Ge Guodong","non-dropping-particle":"","parse-names":false,"suffix":""},{"dropping-particle":"","family":"Hao","given":"Tian","non-dropping-particle":"","parse-names":false,"suffix":""},{"dropping-particle":"","family":"Hilmee","given":"M. I.","non-dropping-particle":"","parse-names":false,"suffix":""},{"dropping-particle":"","family":"Chandra","given":"Mohan Sinnathambi","non-dropping-particle":"","parse-names":false,"suffix":""},{"dropping-particle":"","family":"Karuppanan","given":"Saravanan","non-dropping-particle":"","parse-names":false,"suffix":""},{"dropping-particle":"","family":"Fadhil","given":"H. A.M.","non-dropping-particle":"","parse-names":false,"suffix":""},{"dropping-particle":"","family":"Lias","given":"M. R.","non-dropping-particle":"","parse-names":false,"suffix":""},{"dropping-particle":"","family":"Zivkovic","given":"V.","non-dropping-particle":"","parse-names":false,"suffix":""},{"dropping-particle":"","family":"Berry","given":"K.","non-dropping-particle":"","parse-names":false,"suffix":""},{"dropping-particle":"","family":"Glass","given":"D. H.","non-dropping-particle":"","parse-names":false,"suffix":""},{"dropping-particle":"","family":"Biggs","given":"M. J.","non-dropping-particle":"","parse-names":false,"suffix":""},{"dropping-particle":"","family":"Wagner","given":"Anna M Andrew J.","non-dropping-particle":"","parse-names":false,"suffix":""},{"dropping-particle":"","family":"Teufelsbauer","given":"H.","non-dropping-particle":"","parse-names":false,"suffix":""},{"dropping-particle":"","family":"Yarmak","given":"Edward","non-dropping-particle":"","parse-names":false,"suffix":""},{"dropping-particle":"","family":"Thesis","given":"Doctoral","non-dropping-particle":"","parse-names":false,"suffix":""},{"dropping-particle":"","family":"Groβmann","given":"Joachim","non-dropping-particle":"","parse-names":false,"suffix":""},{"dropping-particle":"","family":"Schulz-Stübner","given":"Sebastian","non-dropping-particle":"","parse-names":false,"suffix":""},{"dropping-particle":"","family":"Liu","given":"Mengmeng","non-dropping-particle":"","parse-names":false,"suffix":""},{"dropping-particle":"","family":"Zhang","given":"Qingwen Qiang","non-dropping-particle":"","parse-names":false,"suffix":""},{"dropping-particle":"","family":"Fan","given":"Feng","non-dropping-particle":"","parse-names":false,"suffix":""},{"dropping-particle":"","family":"Shen","given":"Shihui Shizhao","non-dropping-particle":"","parse-names":false,"suffix":""},{"dropping-particle":"","family":"Yarmak","given":"Edward","non-dropping-particle":"","parse-names":false,"suffix":""},{"dropping-particle":"","family":"Long","given":"E.","non-dropping-particle":"","parse-names":false,"suffix":""},{"dropping-particle":"","family":"</w:instrText>
      </w:r>
      <w:r w:rsidR="00370A89">
        <w:rPr>
          <w:rFonts w:ascii="SimSun" w:eastAsia="SimSun" w:hAnsi="SimSun" w:cs="SimSun" w:hint="eastAsia"/>
          <w:lang w:val="id-ID"/>
        </w:rPr>
        <w:instrText>谢和平</w:instrText>
      </w:r>
      <w:r w:rsidR="00370A89">
        <w:rPr>
          <w:lang w:val="id-ID"/>
        </w:rPr>
        <w:instrText>","given":"","non-dropping-particle":"","parse-names":false,"suffix":""},{"dropping-particle":"","family":"Sturm","given":"Matthew","non-dropping-particle":"","parse-names":false,"suffix":""},{"dropping-particle":"","family":"Perovich","given":"Donald K.","non-dropping-particle":"","parse-names":false,"suffix":""},{"dropping-particle":"","family":"Holmgren","given":"Jon","non-dropping-particle":"","parse-names":false,"suffix":""},{"dropping-particle":"","family":"Vol","given":"Shanxi Architecture","non-dropping-particle":"","parse-names":false,"suffix":""},{"dropping-particle":"","family":"Viscosity","given":"Bulk","non-dropping-particle":"","parse-names":false,"suffix":""},{"dropping-particle":"","family":"Viscosity","given":"Frictional","non-dropping-particle":"","parse-names":false,"suffix":""},{"dropping-particle":"","family":"Fa-","given":"L I U","non-dropping-particle":"","parse-names":false,"suffix":""},{"dropping-particle":"","family":"Zawadzki","given":"Isztar","non-dropping-particle":"","parse-names":false,"suffix":""},{"dropping-particle":"","family":"Jung","given":"Eunsil","non-dropping-particle":"","parse-names":false,"suffix":""},{"dropping-particle":"","family":"Lee","given":"Guenhee Gyowon","non-dropping-particle":"","parse-names":false,"suffix":""},{"dropping-particle":"","family":"Facilities","given":"Public","non-dropping-particle":"","parse-names":false,"suffix":""},{"dropping-particle":"","family":"Project","given":"Degree","non-dropping-particle":"","parse-names":false,"suffix":""},{"dropping-particle":"","family":"Master","given":"F O R","non-dropping-particle":"","parse-names":false,"suffix":""},{"dropping-particle":"","family":"Science","given":"O F","non-dropping-particle":"","parse-names":false,"suffix":""},{"dropping-particle":"","family":"Engineering","given":"Information N","non-dropping-particle":"","parse-names":false,"suffix":""},{"dropping-particle":"","family":"Security","given":"Computer","non-dropping-particle":"","parse-names":false,"suffix":""},{"dropping-particle":"","family":"Snow","given":"Blowing","non-dropping-particle":"","parse-names":false,"suffix":""},{"dropping-particle":"","family":"Park","given":"Highland Hyungbae Hotaek","non-dropping-particle":"","parse-names":false,"suffix":""},{"dropping-particle":"","family":"Fedorov","given":"Alexander N.","non-dropping-particle":"","parse-names":false,"suffix":""},{"dropping-particle":"","family":"Zheleznyak","given":"Mikhail N.","non-dropping-particle":"","parse-names":false,"suffix":""},{"dropping-particle":"","family":"Konstantinov","given":"Pavel Y.","non-dropping-particle":"","parse-names":false,"suffix":""},{"dropping-particle":"","family":"Walsh","given":"John E. J.E.","non-dropping-particle":"","parse-names":false,"suffix":""},{"dropping-particle":"","family":"Richards","given":"P. J.","non-dropping-particle":"","parse-names":false,"suffix":""},{"dropping-particle":"","family":"Hoxey","given":"R. P.","non-dropping-particle":"","parse-names":false,"suffix":""},{"dropping-particle":"","family":"Näslund","given":"Erik","non-dropping-particle":"","parse-names":false,"suffix":""},{"dropping-particle":"","family":"Hellström","given":"Per M.","non-dropping-particle":"","parse-names":false,"suffix":""},{"dropping-particle":"","family":"Kral","given":"John G.","non-dropping-particle":"","parse-names":false,"suffix":""},{"dropping-particle":"","family":"Côté","given":"Jean","non-dropping-particle":"","parse-names":false,"suffix":""},{"dropping-particle":"","family":"Konrad","given":"Jean Marie","non-dropping-particle":"","parse-names":false,"suffix":""},{"dropping-particle":"","family":"Flaga","given":"Andrzej","non-dropping-particle":"","parse-names":false,"suffix":""},{"dropping-particle":"","family":"Flaga","given":"Łukasz","non-dropping-particle":"","parse-names":false,"suffix":""},{"dropping-particle":"","family":"Zhang","given":"Lele Li Long","non-dropping-particle":"","parse-names":false,"suffix":""},{"dropping-particle":"","family":"Hu","given":"Xiaoqi Xincheng Xiaojun Xuan","non-dropping-particle":"","parse-names":false,"suffix":""},{"dropping-particle":"","family":"Xie","given":"Zhuangning Zhipeng","non-dropping-particle":"","parse-names":false,"suffix":""},{"dropping-particle":"","family":"Canonsburg","given":"Technology Drive","non-dropping-particle":"","parse-names":false,"suffix":""},{"dropping-particle":"","family":"Cfd","given":"Ansys Icem","non-dropping-particle":"","parse-names":false,"suffix":""},{"dropping-particle":"","family":"Sun","given":"Yanguo","non-dropping-particle":"","parse-names":false,"suffix":""},{"dropping-particle":"","family":"Li","given":"Mingshui","non-dropping-particle":"","parse-names":false,"suffix":""},{"dropping-particle":"","family":"Li","given":"Mingshui","non-dropping-particle":"","parse-names":false,"suffix":""},{"dropping-particle":"","family":"Liao","given":"Haili","non-dropping-particle":"","parse-names":false,"suffix":""},{"dropping-particle":"","family":"YC","given":"Kim","non-dropping-particle":"","parse-names":false,"suffix":""},{"dropping-particle":"","family":"SW","given":"Yoon","non-dropping-particle":"","parse-names":false,"suffix":""},{"dropping-particle":"","family":"DJ","given":"Cheon","non-dropping-particle":"","parse-names":false,"suffix":""},{"dropping-particle":"","family":"JY","given":"Song","non-dropping-particle":"","parse-names":false,"suffix":""},{"dropping-particle":"","family":"Li","given":"Xiangyou Xingbai Xiao Bai Xu","non-dropping-particle":"","parse-names":false,"suffix":""},{"dropping-particle":"","family":"Chen","given":"Guang Guo Qing Gang","non-dropping-particle":"","parse-names":false,"suffix":""},{"dropping-particle":"","family":"Wang","given":"Zhenzhong Zhigang Zemin Zhenzhong Zhengshi Zhi Hui Zilong Zhe S. Zhaohao","non-dropping-particle":"","parse-names":false,"suffix":""},{"dropping-particle":"","family":"Xiong","given":"Xiao Hui","non-dropping-particle":"","parse-names":false,"suffix":""},{"dropping-particle":"","family":"Liang","given":"Xiaoyuan Feng","non-dropping-particle":"","parse-names":false,"suffix":""},{"dropping-particle":"","family":"Yin","given":"Jing","non-dropping-particle":"","parse-names":false,"suffix":""},{"dropping-particle":"","family":"Zhou","given":"Xu Xiuhong Xuanyi Yi","non-dropping-particle":"","parse-names":false,"suffix":""},{"dropping-particle":"","family":"Zhang","given":"Yazhou Yue Yongmei Yunling Youguang","non-dropping-particle":"","parse-names":false,"suffix":""},{"dropping-particle":"","family":"Kang","given":"Luyang","non-dropping-particle":"","parse-names":false,"suffix":""},{"dropping-particle":"","family":"Gu","given":"Ming","non-dropping-particle":"","parse-names":false,"suffix":""},{"dropping-particle":"","family":"Bay","given":"Prudhoe","non-dropping-particle":"","parse-names":false,"suffix":""},{"dropping-particle":"","family":"Camp","given":"Old Man","non-dropping-particle":"","parse-names":false,"suffix":""},{"dropping-particle":"","family":"Camp","given":"Happy Valley","non-dropping-particle":"","parse-names":false,"suffix":""},{"dropping-particle":"","family":"Rock","given":"Finger","non-dropping-particle":"","parse-names":false,"suffix":""},{"dropping-particle":"","family":"Hill","given":"Raven Creek","non-dropping-particle":"","parse-names":false,"suffix":""},{"dropping-particle":"","family":"Wang","given":"Zhenzhong Zhigang Zemin Zhenzhong Zhengshi Zhi Hui Zilong Zhe S. Zhaohao","non-dropping-particle":"","parse-names":false,"suffix":""},{"dropping-particle":"","family":"Huang","given":"Ning","non-dropping-particle":"","parse-names":false,"suffix":""},{"dropping-particle":"","family":"Lebeau","given":"Marc","non-dropping-particle":"","parse-names":false,"suffix":""},{"dropping-particle":"","family":"Konrad","given":"Jean Marie","non-dropping-particle":"","parse-names":false,"suffix":""},{"dropping-particle":"","family":"Wang","given":"Xu Xiangyang Xiaoyuan","non-dropping-particle":"","parse-names":false,"suffix":""},{"dropping-particle":"","family":"Fan","given":"Hongtu","non-dropping-particle":"","parse-names":false,"suffix":""},{"dropping-particle":"","family":"Zhu","given":"Yongfeng Yuezhao","non-dropping-particle":"","parse-names":false,"suffix":""},{"dropping-particle":"","family":"Zhu","given":"Minzhao","non-dropping-particle":"","parse-names":false,"suffix":""},{"dropping-particle":"","family":"Delpech","given":"Philippe","non-dropping-particle":"","parse-names":false,"suffix":""},{"dropping-particle":"","family":"Thiis","given":"Thomas K.","non-dropping-particle":"","parse-names":false,"suffix":""},{"dropping-particle":"","family":"NASA","given":"Landsat Education Team","non-dropping-particle":"","parse-names":false,"suffix":""},{"dropping-particle":"","family":"Hannon","given":"Justin Wayne","non-dropping-particle":"","parse-names":false,"suffix":""},{"dropping-particle":"","family":"Gordon","given":"Mark","non-dropping-particle":"","parse-names":false,"suffix":""},{"dropping-particle":"","family":"Taylor","given":"Peter A. Publisher","non-dropping-particle":"","parse-names":false,"suffix":""},{"dropping-particle":"","family":"Côté","given":"Jean","non-dropping-particle":"","parse-names":false,"suffix":""},{"dropping-particle":"","family":"Fillion","given":"Marie Hélène","non-dropping-particle":"","parse-names":false,"suffix":""},{"dropping-particle":"","family":"Konrad","given":"Jean Marie","non-dropping-particle":"","parse-names":false,"suffix":""},{"dropping-particle":"","family":"Toparlar","given":"Yasin","non-dropping-particle":"","parse-names":false,"suffix":""},{"dropping-particle":"","family":"Blocken","given":"Bert","non-dropping-particle":"","parse-names":false,"suffix":""},{"dropping-particle":"","family":"Maiheu","given":"Bino","non-dropping-particle":"","parse-names":false,"suffix":""},{"dropping-particle":"","family":"Heijst","given":"Gert Jan","non-dropping-particle":"van","parse-names":false,"suffix":""},{"dropping-particle":"","family":"Tominaga","given":"Yoshihide","non-dropping-particle":"","parse-names":false,"suffix":""},{"dropping-particle":"","family":"Akabayashi","given":"Shin ichi","non-dropping-particle":"","parse-names":false,"suffix":""},{"dropping-particle":"","family":"Kitahara","given":"Takuya","non-dropping-particle":"","parse-names":false,"suffix":""},{"dropping-particle":"","family":"Arinami","given":"Yuki","non-dropping-particle":"","parse-names":false,"suffix":""},{"dropping-particle":"","family":"MOCHIDA","given":"Akashi","non-dropping-particle":"","parse-names":false,"suffix":""},{"dropping-particle":"","family":"Yoshie","given":"Ryuichiro","non-dropping-particle":"","parse-names":false,"suffix":""},{"dropping-particle":"","family":"Kataoka","given":"Hiroto","non-dropping-particle":"","parse-names":false,"suffix":""},{"dropping-particle":"","family":"Nozu","given":"Tsuyoshi","non-dropping-particle":"","parse-names":false,"suffix":""},{"dropping-particle":"","family":"Yoshikawa","given":"Masaru","non-dropping-particle":"","parse-names":false,"suffix":""},{"dropping-particle":"","family":"Shirasawa","given":"Taichi","non-dropping-particle":"","parse-names":false,"suffix":""},{"dropping-particle":"","family":"Cheng","given":"Guodong","non-dropping-particle":"","parse-names":false,"suffix":""},{"dropping-particle":"","family":"Bruno","given":"Luca","non-dropping-particle":"","parse-names":false,"suffix":""},{"dropping-particle":"","family":"Horvat","given":"Marko","non-dropping-particle":"","parse-names":false,"suffix":""},{"dropping-particle":"","family":"Raffaele","given":"Lorenzo","non-dropping-particle":"","parse-names":false,"suffix":""},{"dropping-particle":"","family":"Schneiderbauer","given":"Simon","non-dropping-particle":"","parse-names":false,"suffix":""},{"dropping-particle":"","family":"Margreth","given":"Stefan","non-dropping-particle":"","parse-names":false,"suffix":""},{"dropping-particle":"","family":"Thordarson","given":"Skuli","non-dropping-particle":"","parse-names":false,"suffix":""},{"dropping-particle":"","family":"Road","given":"Icelandic","non-dropping-particle":"","parse-names":false,"suffix":""},{"dropping-particle":"","family":"Resear","given":"Avalanche","non-dropping-particle":"","parse-names":false,"suffix":""},{"dropping-particle":"","family":"Gordon","given":"Mark","non-dropping-particle":"","parse-names":false,"suffix":""},{"dropping-particle":"","family":"Savelyev","given":"Sergiy","non-dropping-particle":"","parse-names":false,"suffix":""},{"dropping-particle":"","family":"Taylor","given":"Peter A. Publisher","non-dropping-particle":"","parse-names":false,"suffix":""},{"dropping-particle":"","family":"Wachem","given":"B. G.M.","non-dropping-particle":"van","parse-names":false,"suffix":""},{"dropping-particle":"","family":"Almstedt","given":"A. E.","non-dropping-particle":"","parse-names":false,"suffix":""},{"dropping-particle":"","family":"Mellor","given":"M.","non-dropping-particle":"","parse-names":false,"suffix":""},{"dropping-particle":"","family":"Ungar.J. E.","given":"","non-dropping-particle":"","parse-names":false,"suffix":""},{"dropping-particle":"","family":"Haff.P. K.","given":"","non-dropping-particle":"","parse-names":false,"suffix":""},{"dropping-particle":"","family":"Loth","given":"E.","non-dropping-particle":"","parse-names":false,"suffix":""},{"dropping-particle":"","family":"Tryggvason","given":"G.","non-dropping-particle":"","parse-names":false,"suffix":""},{"dropping-particle":"","family":"Tsuji","given":"Y.","non-dropping-particle":"","parse-names":false,"suffix":""},{"dropping-particle":"","family":"Elghobashi","given":"S. E.","non-dropping-particle":"","parse-names":false,"suffix":""},{"dropping-particle":"","family":"Crowe","given":"Clayton T.","non-dropping-particle":"","parse-names":false,"suffix":""},{"dropping-particle":"","family":"Berlemont","given":"A.","non-dropping-particle":"","parse-names":false,"suffix":""},{"dropping-particle":"","family":"Reeks","given":"M.","non-dropping-particle":"","parse-names":false,"suffix":""},{"dropping-particle":"","family":"Simonin","given":"O.","non-dropping-particle":"","parse-names":false,"suffix":""},{"dropping-particle":"","family":"Frank","given":"Th.","non-dropping-particle":"","parse-names":false,"suffix":""},{"dropping-particle":"","family":"Onishi","given":"Y.","non-dropping-particle":"","parse-names":false,"suffix":""},{"dropping-particle":"van","family":"Wachem","given":"B.","non-dropping-particle":"","parse-names":false,"suffix":""},{"dropping-particle":"","family":"Pomeroy","given":"John W.","non-dropping-particle":"","parse-names":false,"suffix":""},{"dropping-particle":"","family":"Gray","given":"D. M.","non-dropping-particle":"","parse-names":false,"suffix":""},{"dropping-particle":"","family":"Muramoto","given":"Ken‐Ichiro ‐I","non-dropping-particle":"","parse-names":false,"suffix":""},{"dropping-particle":"","family":"Matsuura","given":"Kohki","non-dropping-particle":"","parse-names":false,"suffix":""},{"dropping-particle":"","family":"Shiina","given":"Toru","non-dropping-particle":"","parse-names":false,"suffix":""},{"dropping-particle":"","family":"Bakker","given":"Andre André","non-dropping-particle":"","parse-names":false,"suffix":""},{"dropping-particle":"","family":"Winski","given":"Dominic","non-dropping-particle":"","parse-names":false,"suffix":""},{"dropping-particle":"","family":"Osterberg","given":"Erich","non-dropping-particle":"","parse-names":false,"suffix":""},{"dropping-particle":"","family":"Ferris","given":"David","non-dropping-particle":"","parse-names":false,"suffix":""},{"dropping-particle":"","family":"Kreutz","given":"Karl","non-dropping-particle":"","parse-names":false,"suffix":""},{"dropping-particle":"","family":"Wake","given":"Cameron","non-dropping-particle":"","parse-names":false,"suffix":""},{"dropping-particle":"","family":"Campbell","given":"Seth","non-dropping-particle":"","parse-names":false,"suffix":""},{"dropping-particle":"","family":"Hawley","given":"Robert","non-dropping-particle":"","parse-names":false,"suffix":""},{"dropping-particle":"","family":"Roy","given":"Samuel","non-dropping-particle":"","parse-names":false,"suffix":""},{"dropping-particle":"","family":"Birkel","given":"Sean","non-dropping-particle":"","parse-names":false,"suffix":""},{"dropping-particle":"","family":"Introne","given":"Douglas","non-dropping-particle":"","parse-names":false,"suffix":""},{"dropping-particle":"","family":"Handley","given":"Michael","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A.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ngjoo Yeongmin Youngwook Min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lmada 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E. W.","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lioenai Dornelles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ugandha Sangita Sudhanshu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oly","non-dropping-particle":"","parse-names":false,"suffix":""},{"dropping-particle":"","family":"Sibuet","given":"Jean Claude","non-dropping-particle":"","parse-names":false,"suffix":""},{"dropping-particle":"","family":"Tucholke","given":"Brian E.","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w:instrText>
      </w:r>
      <w:r w:rsidR="00370A89">
        <w:rPr>
          <w:rFonts w:hint="eastAsia"/>
          <w:lang w:val="id-ID"/>
        </w:rPr>
        <w:instrText>é</w:instrText>
      </w:r>
      <w:r w:rsidR="00370A89">
        <w:rPr>
          <w:lang w:val="id-ID"/>
        </w:rPr>
        <w:instrText>","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ihpin H Chuanzhen","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meshwar D Rajesh K.","non-dropping-particle":"","parse-names":false,"suffix":""},{"dropping-particle":"","family":"ALMEIDA","given":"Fernando A.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aphael Martins Reginaldo Teixeira","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e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lmada André Danderfer Antonio Thomaz","non-dropping-particle":"","parse-names":false,"suffix":""},{"dropping-particle":"","family":"</w:instrText>
      </w:r>
      <w:r w:rsidR="00370A89">
        <w:rPr>
          <w:rFonts w:ascii="MS Gothic" w:hAnsi="MS Gothic" w:cs="MS Gothic"/>
          <w:lang w:val="id-ID"/>
        </w:rPr>
        <w:instrText>关</w:instrText>
      </w:r>
      <w:r w:rsidR="00370A89">
        <w:rPr>
          <w:rFonts w:ascii="SimSun" w:eastAsia="SimSun" w:hAnsi="SimSun" w:cs="SimSun" w:hint="eastAsia"/>
          <w:lang w:val="id-ID"/>
        </w:rPr>
        <w:instrText>华</w:instrText>
      </w:r>
      <w:r w:rsidR="00370A89">
        <w:rPr>
          <w:lang w:val="id-ID"/>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é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jeev Sanjay 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w:instrText>
      </w:r>
      <w:r w:rsidR="00370A89">
        <w:rPr>
          <w:rtl/>
          <w:lang w:val="id-ID"/>
        </w:rPr>
        <w:instrText>شجاع</w:instrText>
      </w:r>
      <w:r w:rsidR="00370A89">
        <w:rPr>
          <w:rFonts w:hint="cs"/>
          <w:rtl/>
          <w:lang w:val="id-ID"/>
        </w:rPr>
        <w:instrText>ی</w:instrText>
      </w:r>
      <w:r w:rsidR="00370A89">
        <w:rPr>
          <w:rFonts w:hint="eastAsia"/>
          <w:rtl/>
          <w:lang w:val="id-ID"/>
        </w:rPr>
        <w:instrText>،</w:instrText>
      </w:r>
      <w:r w:rsidR="00370A89">
        <w:rPr>
          <w:rtl/>
          <w:lang w:val="id-ID"/>
        </w:rPr>
        <w:instrText xml:space="preserve"> رؤ</w:instrText>
      </w:r>
      <w:r w:rsidR="00370A89">
        <w:rPr>
          <w:rFonts w:hint="cs"/>
          <w:rtl/>
          <w:lang w:val="id-ID"/>
        </w:rPr>
        <w:instrText>ی</w:instrText>
      </w:r>
      <w:r w:rsidR="00370A89">
        <w:rPr>
          <w:rFonts w:hint="eastAsia"/>
          <w:rtl/>
          <w:lang w:val="id-ID"/>
        </w:rPr>
        <w:instrText>ا</w:instrText>
      </w:r>
      <w:r w:rsidR="00370A89">
        <w:rPr>
          <w:lang w:val="id-ID"/>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enrique A. 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ã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iao Chang Chiang Qi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oseph S.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w:instrText>
      </w:r>
      <w:r w:rsidR="00370A89">
        <w:rPr>
          <w:rtl/>
          <w:lang w:val="id-ID"/>
        </w:rPr>
        <w:instrText>شجاع</w:instrText>
      </w:r>
      <w:r w:rsidR="00370A89">
        <w:rPr>
          <w:rFonts w:hint="cs"/>
          <w:rtl/>
          <w:lang w:val="id-ID"/>
        </w:rPr>
        <w:instrText>ی</w:instrText>
      </w:r>
      <w:r w:rsidR="00370A89">
        <w:rPr>
          <w:rFonts w:hint="eastAsia"/>
          <w:rtl/>
          <w:lang w:val="id-ID"/>
        </w:rPr>
        <w:instrText>،</w:instrText>
      </w:r>
      <w:r w:rsidR="00370A89">
        <w:rPr>
          <w:rtl/>
          <w:lang w:val="id-ID"/>
        </w:rPr>
        <w:instrText xml:space="preserve"> رؤ</w:instrText>
      </w:r>
      <w:r w:rsidR="00370A89">
        <w:rPr>
          <w:rFonts w:hint="cs"/>
          <w:rtl/>
          <w:lang w:val="id-ID"/>
        </w:rPr>
        <w:instrText>ی</w:instrText>
      </w:r>
      <w:r w:rsidR="00370A89">
        <w:rPr>
          <w:rFonts w:hint="eastAsia"/>
          <w:rtl/>
          <w:lang w:val="id-ID"/>
        </w:rPr>
        <w:instrText>ا</w:instrText>
      </w:r>
      <w:r w:rsidR="00370A89">
        <w:rPr>
          <w:lang w:val="id-ID"/>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ães","given":"Paulo","non-dropping-particle":"","parse-names":false,"suffix":""},{"dropping-particle":"","family":"Rodrigues","given":"Sergio W De O","non-dropping-particle":"","parse-names":false,"suffix":""},{"dropping-particle":"De","family":"Rezende","given":"Eliane Garcia 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E. W.","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 Chunli","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hn 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lmada 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 Roberto Dischinger","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 J","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orrado Di 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 J","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ansong Yunxi Yigang Yizhong","non-dropping-particle":"","parse-names":false,"suffix":""},{"dropping-particle":"","family":"Huang","given":"Xiaoming Xiaolong","non-dropping-particle":"","parse-names":false,"suffix":""},{"dropping-particle":"","family":"Menzies","given":"Martin A.","non-dropping-particle":"","parse-names":false,"suffix":""},{"dropping-particle":"","family":"Wang","given":"Robert Ruichen Rucheng Ran","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 Renata","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Jenn-jiang C.","non-dropping-particle":"","parse-names":false,"suffix":""},{"dropping-particle":"","family":"Zheng","given":"Xinsheng Xiangshen","non-dropping-particle":"","parse-names":false,"suffix":""},{"dropping-particle":"","family":"Ripley","given":"Edward M.","non-dropping-particle":"","parse-names":false,"suffix":""},{"dropping-particle":"","family":"Lee","given":"Jin Ho Jong Ik Jin Cheol Jyh Fu Ho Jian Yuan","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na C Meira 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oujin Shen Su Shufen","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érie Sistema De Información","non-dropping-particle":"","parse-names":false,"suffix":""},{"dropping-particle":"","family":"</w:instrText>
      </w:r>
      <w:r w:rsidR="00370A89">
        <w:rPr>
          <w:rFonts w:ascii="Batang" w:hAnsi="Batang" w:cs="Batang"/>
          <w:lang w:val="id-ID"/>
        </w:rPr>
        <w:instrText>鷹</w:instrText>
      </w:r>
      <w:r w:rsidR="00370A89">
        <w:rPr>
          <w:rFonts w:ascii="MS Gothic" w:hAnsi="MS Gothic" w:cs="MS Gothic"/>
          <w:lang w:val="id-ID"/>
        </w:rPr>
        <w:instrText>巣豊治</w:instrText>
      </w:r>
      <w:r w:rsidR="00370A89">
        <w:rPr>
          <w:lang w:val="id-ID"/>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ele Li Long","non-dropping-particle":"","parse-names":false,"suffix":""},{"dropping-particle":"","family":"Meng","given":"Yue","non-dropping-particle":"","parse-names":false,"suffix":""},{"dropping-particle":"","family":"Yang","given":"Weiwei Wenge Wan-fa","non-dropping-particle":"","parse-names":false,"suffix":""},{"dropping-particle":"","family":"Wang","given":"Lin","non-dropping-particle":"","parse-names":false,"suffix":""},{"dropping-particle":"","family":"Mao","given":"Wendy L.","non-dropping-particle":"","parse-names":false,"suffix":""},{"dropping-particle":"","family":"Zeng","given":"Qing Cun Qiao Shi","non-dropping-particle":"","parse-names":false,"suffix":""},{"dropping-particle":"","family":"Jeong","given":"Jong Seok","non-dropping-particle":"","parse-names":false,"suffix":""},{"dropping-particle":"","family":"Wagner","given":"Anna M Andrew J.","non-dropping-particle":"","parse-names":false,"suffix":""},{"dropping-particle":"","family":"Mkhoyan","given":"K. Andre","non-dropping-particle":"","parse-names":false,"suffix":""},{"dropping-particle":"","family":"Liu","given":"Weibo Wenjun Wei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enata Patrícia Fonseca 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ento 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 A.","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angming Christina Yan Chao Chengzhi Chung Chao","non-dropping-particle":"","parse-names":false,"suffix":""},{"dropping-particle":"","family":"Zhao","given":"Jun Hong Jingyi","non-dropping-particle":"","parse-names":false,"suffix":""},{"dropping-particle":"","family":"Malpas","given":"John","non-dropping-particle":"","parse-names":false,"suffix":""},{"dropping-particle":"","family":"ALMEIDA","given":"Fernando A.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w:instrText>
      </w:r>
      <w:r w:rsidR="00370A89">
        <w:rPr>
          <w:rtl/>
          <w:lang w:val="id-ID"/>
        </w:rPr>
        <w:instrText>شجاع</w:instrText>
      </w:r>
      <w:r w:rsidR="00370A89">
        <w:rPr>
          <w:rFonts w:hint="cs"/>
          <w:rtl/>
          <w:lang w:val="id-ID"/>
        </w:rPr>
        <w:instrText>ی</w:instrText>
      </w:r>
      <w:r w:rsidR="00370A89">
        <w:rPr>
          <w:rFonts w:hint="eastAsia"/>
          <w:rtl/>
          <w:lang w:val="id-ID"/>
        </w:rPr>
        <w:instrText>،</w:instrText>
      </w:r>
      <w:r w:rsidR="00370A89">
        <w:rPr>
          <w:rtl/>
          <w:lang w:val="id-ID"/>
        </w:rPr>
        <w:instrText xml:space="preserve"> رؤ</w:instrText>
      </w:r>
      <w:r w:rsidR="00370A89">
        <w:rPr>
          <w:rFonts w:hint="cs"/>
          <w:rtl/>
          <w:lang w:val="id-ID"/>
        </w:rPr>
        <w:instrText>ی</w:instrText>
      </w:r>
      <w:r w:rsidR="00370A89">
        <w:rPr>
          <w:rFonts w:hint="eastAsia"/>
          <w:rtl/>
          <w:lang w:val="id-ID"/>
        </w:rPr>
        <w:instrText>ا</w:instrText>
      </w:r>
      <w:r w:rsidR="00370A89">
        <w:rPr>
          <w:lang w:val="id-ID"/>
        </w:rPr>
        <w:instrText>","given":"","non-dropping-particle":"","parse-names":false,"suffix":""},{"dropping-particle":"","family":"Weaver","given":"Barry L.","non-dropping-particle":"","parse-names":false,"suffix":""},{"dropping-particle":"","family":"Wood","given":"Davi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ão 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ulian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ae Keun Deborah David S Doohwa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 Donna","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anner G 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regory 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ichelle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hn 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G. J","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ally Stephen T.","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ao São","non-dropping-particle":"","parse-names":false,"suffix":""},{"dropping-particle":"","family":"Spinelli","given":"Fernando Pelegrini","non-dropping-particle":"","parse-names":false,"suffix":""},{"dropping-particle":"","family":"Barros Gomes","given":"Celso","non-dropping-particle":"D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w:instrText>
      </w:r>
      <w:r w:rsidR="00370A89">
        <w:rPr>
          <w:rtl/>
          <w:lang w:val="id-ID"/>
        </w:rPr>
        <w:instrText>شجاع</w:instrText>
      </w:r>
      <w:r w:rsidR="00370A89">
        <w:rPr>
          <w:rFonts w:hint="cs"/>
          <w:rtl/>
          <w:lang w:val="id-ID"/>
        </w:rPr>
        <w:instrText>ی</w:instrText>
      </w:r>
      <w:r w:rsidR="00370A89">
        <w:rPr>
          <w:rFonts w:hint="eastAsia"/>
          <w:rtl/>
          <w:lang w:val="id-ID"/>
        </w:rPr>
        <w:instrText>،</w:instrText>
      </w:r>
      <w:r w:rsidR="00370A89">
        <w:rPr>
          <w:rtl/>
          <w:lang w:val="id-ID"/>
        </w:rPr>
        <w:instrText xml:space="preserve"> رؤ</w:instrText>
      </w:r>
      <w:r w:rsidR="00370A89">
        <w:rPr>
          <w:rFonts w:hint="cs"/>
          <w:rtl/>
          <w:lang w:val="id-ID"/>
        </w:rPr>
        <w:instrText>ی</w:instrText>
      </w:r>
      <w:r w:rsidR="00370A89">
        <w:rPr>
          <w:rFonts w:hint="eastAsia"/>
          <w:rtl/>
          <w:lang w:val="id-ID"/>
        </w:rPr>
        <w:instrText>ا</w:instrText>
      </w:r>
      <w:r w:rsidR="00370A89">
        <w:rPr>
          <w:lang w:val="id-ID"/>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atrícia Costa dos Santos da 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w:instrText>
      </w:r>
      <w:r w:rsidR="00370A89">
        <w:rPr>
          <w:rFonts w:hint="eastAsia"/>
          <w:lang w:val="id-ID"/>
        </w:rPr>
        <w:instrText>ü</w:instrText>
      </w:r>
      <w:r w:rsidR="00370A89">
        <w:rPr>
          <w:lang w:val="id-ID"/>
        </w:rPr>
        <w:instrText>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 Kouic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 Maximum","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bhishek Ashutosh Alok Amit Ankit","non-dropping-particle":"","parse-names":false,"suffix":""},{"dropping-particle":"","family":"Pang","given":"Kwan Nang","non-dropping-particle":"","parse-names":false,"suffix":""},{"dropping-particle":"","family":"Chung","given":"Sung Lin Taek Shan Che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osin David Hyounkyu Hao Yang Hochul Hyun Taek","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ulian A. Joshua M.","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 Martin","non-dropping-particle":"","parse-names":false,"suffix":""},{"dropping-particle":"","family":"Kinzler","given":"Rosamond J.","non-dropping-particle":"","parse-names":false,"suffix":""},{"dropping-particle":"","family":"Walker","given":"David A.","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Liang Feng","non-dropping-particle":"","parse-names":false,"suffix":""},{"dropping-particle":"","family":"Zhou","given":"Jun Hong Jiliu","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 Martin","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uciana Correia Leandro Soares Gouveia Martins; Ruy José Valka Lirid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w:instrText>
      </w:r>
      <w:r w:rsidR="00370A89">
        <w:rPr>
          <w:rtl/>
          <w:lang w:val="id-ID"/>
        </w:rPr>
        <w:instrText>شجاع</w:instrText>
      </w:r>
      <w:r w:rsidR="00370A89">
        <w:rPr>
          <w:rFonts w:hint="cs"/>
          <w:rtl/>
          <w:lang w:val="id-ID"/>
        </w:rPr>
        <w:instrText>ی</w:instrText>
      </w:r>
      <w:r w:rsidR="00370A89">
        <w:rPr>
          <w:rFonts w:hint="eastAsia"/>
          <w:rtl/>
          <w:lang w:val="id-ID"/>
        </w:rPr>
        <w:instrText>،</w:instrText>
      </w:r>
      <w:r w:rsidR="00370A89">
        <w:rPr>
          <w:rtl/>
          <w:lang w:val="id-ID"/>
        </w:rPr>
        <w:instrText xml:space="preserve"> رؤ</w:instrText>
      </w:r>
      <w:r w:rsidR="00370A89">
        <w:rPr>
          <w:rFonts w:hint="cs"/>
          <w:rtl/>
          <w:lang w:val="id-ID"/>
        </w:rPr>
        <w:instrText>ی</w:instrText>
      </w:r>
      <w:r w:rsidR="00370A89">
        <w:rPr>
          <w:rFonts w:hint="eastAsia"/>
          <w:rtl/>
          <w:lang w:val="id-ID"/>
        </w:rPr>
        <w:instrText>ا</w:instrText>
      </w:r>
      <w:r w:rsidR="00370A89">
        <w:rPr>
          <w:lang w:val="id-ID"/>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 Roberto Dischinger","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A.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NA LÚCIA Alessandro Roger","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 Maximum","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w:instrText>
      </w:r>
      <w:r w:rsidR="00370A89">
        <w:rPr>
          <w:rtl/>
          <w:lang w:val="id-ID"/>
        </w:rPr>
        <w:instrText>شجاع</w:instrText>
      </w:r>
      <w:r w:rsidR="00370A89">
        <w:rPr>
          <w:rFonts w:hint="cs"/>
          <w:rtl/>
          <w:lang w:val="id-ID"/>
        </w:rPr>
        <w:instrText>ی</w:instrText>
      </w:r>
      <w:r w:rsidR="00370A89">
        <w:rPr>
          <w:rFonts w:hint="eastAsia"/>
          <w:rtl/>
          <w:lang w:val="id-ID"/>
        </w:rPr>
        <w:instrText>،</w:instrText>
      </w:r>
      <w:r w:rsidR="00370A89">
        <w:rPr>
          <w:rtl/>
          <w:lang w:val="id-ID"/>
        </w:rPr>
        <w:instrText xml:space="preserve"> رؤ</w:instrText>
      </w:r>
      <w:r w:rsidR="00370A89">
        <w:rPr>
          <w:rFonts w:hint="cs"/>
          <w:rtl/>
          <w:lang w:val="id-ID"/>
        </w:rPr>
        <w:instrText>ی</w:instrText>
      </w:r>
      <w:r w:rsidR="00370A89">
        <w:rPr>
          <w:rFonts w:hint="eastAsia"/>
          <w:rtl/>
          <w:lang w:val="id-ID"/>
        </w:rPr>
        <w:instrText>ا</w:instrText>
      </w:r>
      <w:r w:rsidR="00370A89">
        <w:rPr>
          <w:lang w:val="id-ID"/>
        </w:rPr>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ason C.","non-dropping-particle":"","parse-names":false,"suffix":""},{"dropping-particle":"","family":"Brown","given":"Ross D. J. Robert L","non-dropping-particle":"","parse-names":false,"suffix":""},{"dropping-particle":"","family":"Field","given":"M.","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regory Geoffrey","non-dropping-particle":"","parse-names":false,"suffix":""},{"dropping-particle":"","family":"Wang","given":"Changming Christina Yan Chao Chengzhi Chung Chao","non-dropping-particle":"","parse-names":false,"suffix":""},{"dropping-particle":"","family":"Chen","given":"Lin J. Liang","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enzhong Zhigang Zemin Zhenzhong Zhengshi Zhi Hui Zilong Zhe S. Zhaohao","non-dropping-particle":"","parse-names":false,"suffix":""},{"dropping-particle":"","family":"Ge","given":"Wei Wen Chun","non-dropping-particle":"","parse-names":false,"suffix":""},{"dropping-particle":"","family":"Yang","given":"Hongqun Hao Hyunsoo","non-dropping-particle":"","parse-names":false,"suffix":""},{"dropping-particle":"","family":"Bi","given":"Jun Hui","non-dropping-particle":"","parse-names":false,"suffix":""},{"dropping-particle":"","family":"Ji","given":"Zheng","non-dropping-particle":"","parse-names":false,"suffix":""},{"dropping-particle":"","family":"Dong","given":"Yu Yemin","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imin Yan Yongle Yongjun Le Yuanyuan Yanwei","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uan Lin Chenlong","non-dropping-particle":"","parse-names":false,"suffix":""},{"dropping-particle":"","family":"Zou","given":"Hai Bo","non-dropping-particle":"","parse-names":false,"suffix":""},{"dropping-particle":"","family":"Wang","given":"Hai Her Yung Haoming Hong Yan","non-dropping-particle":"","parse-names":false,"suffix":""},{"dropping-particle":"","family":"Li","given":"Haw Pei Haolong Huidong Hailong Huai Kun Huanzhou","non-dropping-particle":"","parse-names":false,"suffix":""},{"dropping-particle":"","family":"Ye","given":"Hai Min","non-dropping-particle":"","parse-names":false,"suffix":""},{"dropping-particle":"","family":"Zhu","given":"Yongfeng Yuezhao","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V.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Fillion","given":"Marie Hélène","non-dropping-particle":"","parse-names":false,"suffix":""},{"dropping-particle":"","family":"Côté","given":"Jean","non-dropping-particle":"","parse-names":false,"suffix":""},{"dropping-particle":"","family":"Konrad","given":"Jean Marie","non-dropping-particle":"","parse-names":false,"suffix":""},{"dropping-particle":"","family":"IVERSEN","given":"JAMES D.","non-dropping-particle":"","parse-names":false,"suffix":""},{"dropping-particle":"","family":"Rasmussen","given":"KELD RØMER","non-dropping-particle":"","parse-names":false,"suffix":""},{"dropping-particle":"","family":"Li","given":"Lin Liangguo Lin Longfei","non-dropping-particle":"","parse-names":false,"suffix":""},{"dropping-particle":"","family":"Su","given":"Qianhua","non-dropping-particle":"","parse-names":false,"suffix":""},{"dropping-particle":"","family":"Yan","given":"Chao","non-dropping-particle":"","parse-names":false,"suffix":""},{"dropping-particle":"","family":"Nan","given":"Zongbao","non-dropping-particle":"","parse-names":false,"suffix":""},{"dropping-particle":"","family":"Liu","given":"Hongxia Haijun Hongbo Huiran Hengwei Hongchao","non-dropping-particle":"","parse-names":false,"suffix":""},{"dropping-particle":"","family":"Sun","given":"Zhenbang Zhizhong","non-dropping-particle":"","parse-names":false,"suffix":""},{"dropping-particle":"","family":"Wu","given":"Xiaohang","non-dropping-particle":"","parse-names":false,"suffix":""},{"dropping-particle":"","family":"Lu","given":"Donghua","non-dropping-particle":"","parse-names":false,"suffix":""},{"dropping-particle":"","family":"Anderson","given":"R. S.","non-dropping-particle":"","parse-names":false,"suffix":""},{"dropping-particle":"","family":"Haff","given":"P. K.","non-dropping-particle":"","parse-names":false,"suffix":""},{"dropping-particle":"","family":"Analysis","given":"Numerical","non-dropping-particle":"","parse-names":false,"suffix":""},{"dropping-particle":"","family":"Characteristics","given":"O F","non-dropping-particle":"","parse-names":false,"suffix":""},{"dropping-particle":"","family":"Radiation","given":"O F Couple","non-dropping-particle":"","parse-names":false,"suffix":""},{"dropping-particle":"","family":"In","given":"Conduction","non-dropping-particle":"","parse-names":false,"suffix":""},{"dropping-particle":"","family":"Tien","given":"C. L.","non-dropping-particle":"","parse-names":false,"suffix":""},{"dropping-particle":"","family":"Pomeroy","given":"John W.","non-dropping-particle":"","parse-names":false,"suffix":""},{"dropping-particle":"","family":"Male","given":"D. H.","non-dropping-particle":"","parse-names":false,"suffix":""},{"dropping-particle":"","family":"Brooks","given":"Albert","non-dropping-particle":"","parse-names":false,"suffix":""},{"dropping-particle":"","family":"Dale","given":"Jan","non-dropping-particle":"","parse-names":false,"suffix":""},{"dropping-particle":"","family":"Gamble","given":"Scott L.","non-dropping-particle":"","parse-names":false,"suffix":""},{"dropping-particle":"","family":"Kriksic","given":"Frank","non-dropping-particle":"","parse-names":false,"suffix":""},{"dropping-particle":"","family":"Ci","given":"N A","non-dropping-particle":"","parse-names":false,"suffix":""},{"dropping-particle":"","family":"Journal","given":"N G","non-dropping-particle":"","parse-names":false,"suffix":""},{"dropping-particle":"","family":"Ozmen","given":"Y.","non-dropping-particle":"","parse-names":false,"suffix":""},{"dropping-particle":"","family":"Baydar","given":"E.","non-dropping-particle":"","parse-names":false,"suffix":""},{"dropping-particle":"","family":"Beeck","given":"J. P.A.J.","non-dropping-particle":"van","parse-names":false,"suffix":""},{"dropping-particle":"","family":"Sidler","given":"Rolf","non-dropping-particle":"","parse-names":false,"suffix":""},{"dropping-particle":"","family":"Simioni","given":"Stephan","non-dropping-particle":"","parse-names":false,"suffix":""},{"dropping-particle":"","family":"Dual","given":"Jürg","non-dropping-particle":"","parse-names":false,"suffix":""},{"dropping-particle":"","family":"Schweizer","given":"Jürg","non-dropping-particle":"","parse-names":false,"suffix":""},{"dropping-particle":"","family":"Zhang","given":"Mingyi Mingli Yi","non-dropping-particle":"","parse-names":false,"suffix":""},{"dropping-particle":"","family":"Lai","given":"Yuanming","non-dropping-particle":"","parse-names":false,"suffix":""},{"dropping-particle":"","family":"Gao","given":"Zhihua","non-dropping-particle":"","parse-names":false,"suffix":""},{"dropping-particle":"","family":"Yu","given":"Weiyu Wenbing","non-dropping-particle":"","parse-names":false,"suffix":""},{"dropping-particle":"","family":"Anno","given":"Yutaka","non-dropping-particle":"","parse-names":false,"suffix":""},{"dropping-particle":"","family":"Chen","given":"Lin J. Liang","non-dropping-particle":"","parse-names":false,"suffix":""},{"dropping-particle":"","family":"Yu","given":"Weiyu Wenbing","non-dropping-particle":"","parse-names":false,"suffix":""},{"dropping-particle":"","family":"Yi","given":"Xin","non-dropping-particle":"","parse-names":false,"suffix":""},{"dropping-particle":"","family":"Hu","given":"Da","non-dropping-particle":"","parse-names":false,"suffix":""},{"dropping-particle":"","family":"Liu","given":"Weibo Wenjun Weijun","non-dropping-particle":"","parse-names":false,"suffix":""},{"dropping-particle":"","family":"Division","given":"Avalanche Control","non-dropping-particle":"","parse-names":false,"suffix":""},{"dropping-particle":"","family":"Beaulac","given":"I.","non-dropping-particle":"","parse-names":false,"suffix":""},{"dropping-particle":"","family":"Doré","given":"Guy","non-dropping-particle":"","parse-names":false,"suffix":""},{"dropping-particle":"","family":"Iaccarino","given":"Gianluca","non-dropping-particle":"","parse-names":false,"suffix":""},{"dropping-particle":"","family":"C.","given":"Voller V R &amp; Prakash","non-dropping-particle":"","parse-names":false,"suffix":""},{"dropping-particle":"","family":"Singh","given":"Pratap Prachi Poonam Prabhjot","non-dropping-particle":"","parse-names":false,"suffix":""},{"dropping-particle":"","family":"Kumar","given":"Naresh","non-dropping-particle":"","parse-names":false,"suffix":""},{"dropping-particle":"","family":"Pei","given":"Wansheng Sheng","non-dropping-particle":"","parse-names":false,"suffix":""},{"dropping-particle":"","family":"Zhang","given":"Mingyi Mingli Yi","non-dropping-particle":"","parse-names":false,"suffix":""},{"dropping-particle":"","family":"Li","given":"Shiyun Shuangyang Sheng Shuai","non-dropping-particle":"","parse-names":false,"suffix":""},{"dropping-particle":"","family":"Lai","given":"Yuanming","non-dropping-particle":"","parse-names":false,"suffix":""},{"dropping-particle":"","family":"Jin","given":"Long","non-dropping-particle":"","parse-names":false,"suffix":""},{"dropping-particle":"","family":"Zhai","given":"Wei","non-dropping-particle":"","parse-names":false,"suffix":""},{"dropping-particle":"","family":"Yu","given":"Fan","non-dropping-particle":"","parse-names":false,"suffix":""},{"dropping-particle":"","family":"Lu","given":"Jianguo","non-dropping-particle":"","parse-names":false,"suffix":""},{"dropping-particle":"","family":"Li","given":"Guoqi Guoyu","non-dropping-particle":"","parse-names":false,"suffix":""},{"dropping-particle":"","family":"Yu","given":"Qihao","non-dropping-particle":"","parse-names":false,"suffix":""},{"dropping-particle":"","family":"Ma","given":"Wenyong Wei","non-dropping-particle":"","parse-names":false,"suffix":""},{"dropping-particle":"","family":"Mu","given":"Yanhu","non-dropping-particle":"","parse-names":false,"suffix":""},{"dropping-particle":"","family":"Li","given":"Xiangyou Xingbai Xiao Bai Xu","non-dropping-particle":"","parse-names":false,"suffix":""},{"dropping-particle":"","family":"Chen","given":"Zhaoyu Zhihua","non-dropping-particle":"","parse-names":false,"suffix":""},{"dropping-particle":"","family":"Pereira","given":"Alvaro Luis dos Santos","non-dropping-particle":"","parse-names":false,"suffix":""},{"dropping-particle":"","family":"Ma","given":"Wenyong Wei","non-dropping-particle":"","parse-names":false,"suffix":""},{"dropping-particle":"","family":"Wen","given":"Zhi","non-dropping-particle":"","parse-names":false,"suffix":""},{"dropping-particle":"","family":"Sheng","given":"Yu","non-dropping-particle":"","parse-names":false,"suffix":""},{"dropping-particle":"","family":"Wu","given":"Qingbai","non-dropping-particle":"","parse-names":false,"suffix":""},{"dropping-particle":"","family":"Wang","given":"Dayan","non-dropping-particle":"","parse-names":false,"suffix":""},{"dropping-particle":"","family":"Feng","given":"Wenjie","non-dropping-particle":"","parse-names":false,"suffix":""},{"dropping-particle":"","family":"Goering","given":"Douglas J.","non-dropping-particle":"","parse-names":false,"suffix":""},{"dropping-particle":"","family":"He","given":"Siwei","non-dropping-particle":"","parse-names":false,"suffix":""},{"dropping-particle":"","family":"Ohara","given":"Noriaki","non-dropping-particle":"","parse-names":false,"suffix":""},{"dropping-particle":"","family":"Zhang","given":"Mingyi Mingli Yi","non-dropping-particle":"","parse-names":false,"suffix":""},{"dropping-particle":"","family":"Zhang","given":"Xinyue Xueying Xiliang Xianming Xiyin Xiangdong Xiaodong","non-dropping-particle":"","parse-names":false,"suffix":""},{"dropping-particle":"","family":"Li","given":"Shiyun Shuangyang Sheng Shuai","non-dropping-particle":"","parse-names":false,"suffix":""},{"dropping-particle":"","family":"Wu","given":"Daoyong","non-dropping-particle":"","parse-names":false,"suffix":""},{"dropping-particle":"","family":"Pei","given":"Wansheng Sheng","non-dropping-particle":"","parse-names":false,"suffix":""},{"dropping-particle":"","family":"Lai","given":"Yuanming","non-dropping-particle":"","parse-names":false,"suffix":""},{"dropping-particle":"","family":"Fluent","given":"","non-dropping-particle":"","parse-names":false,"suffix":""},{"dropping-particle":"","family":"Wang","given":"Jing Hong Jian-ping Ping Jianshuo Junwu Junshi Jihui Jie Jianji","non-dropping-particle":"","parse-names":false,"suffix":""},{"dropping-particle":"","family":"Liu","given":"Hongxia Haijun Hongbo Huiran Hengwei Hongchao","non-dropping-particle":"","parse-names":false,"suffix":""},{"dropping-particle":"","family":"Xu","given":"Dong","non-dropping-particle":"","parse-names":false,"suffix":""},{"dropping-particle":"","family":"Chen","given":"Zhaoyu Zhihua","non-dropping-particle":"","parse-names":false,"suffix":""},{"dropping-particle":"","family":"Ma","given":"Kejian Kaka","non-dropping-particle":"","parse-names":false,"suffix":""},{"dropping-particle":"","family":"Klajbár","given":"Csaba","non-dropping-particle":"","parse-names":false,"suffix":""},{"dropping-particle":"","family":"Könözsy","given":"László","non-dropping-particle":"","parse-names":false,"suffix":""},{"dropping-particle":"","family":"Stomakhin","given":"Alexey","non-dropping-particle":"","parse-names":false,"suffix":""},{"dropping-particle":"","family":"Schroeder","given":"Craig","non-dropping-particle":"","parse-names":false,"suffix":""},{"dropping-particle":"","family":"Chai","given":"Lawrence","non-dropping-particle":"","parse-names":false,"suffix":""},{"dropping-particle":"","family":"Teran","given":"Joseph","non-dropping-particle":"","parse-names":false,"suffix":""},{"dropping-particle":"","family":"Selle","given":"Andrew","non-dropping-particle":"","parse-names":false,"suffix":""},{"dropping-particle":"","family":"Qiang","given":"Shengguan","non-dropping-particle":"","parse-names":false,"suffix":""},{"dropping-particle":"","family":"Zhou","given":"Xu Xiuhong Xuanyi Yi","non-dropping-particle":"","parse-names":false,"suffix":""},{"dropping-particle":"","family":"Kosugi","given":"Kenji","non-dropping-particle":"","parse-names":false,"suffix":""},{"dropping-particle":"","family":"Gu","given":"Ming","non-dropping-particle":"","parse-names":false,"suffix":""},{"dropping-particle":"","family":"Xu","given":"Yansong Yunxi Yigang Yizhong","non-dropping-particle":"","parse-names":false,"suffix":""},{"dropping-particle":"","family":"Tabler","given":"Ronald D.","non-dropping-particle":"","parse-names":false,"suffix":""},{"dropping-particle":"","family":"Boutanios","given":"Ziad","non-dropping-particle":"","parse-names":false,"suffix":""},{"dropping-particle":"","family":"Jasak","given":"Hrvoje","non-dropping-particle":"","parse-names":false,"suffix":""},{"dropping-particle":"","family":"Fassnacht","given":"S. R.","non-dropping-particle":"","parse-names":false,"suffix":""},{"dropping-particle":"","family":"Oprea","given":"I.","non-dropping-particle":"","parse-names":false,"suffix":""},{"dropping-particle":"","family":"Borlekse","given":"G.","non-dropping-particle":"","parse-names":false,"suffix":""},{"dropping-particle":"","family":"Kamin","given":"D.","non-dropping-particle":"","parse-names":false,"suffix":""},{"dropping-particle":"","family":"GEO-SLOPE International Ltd.","given":"","non-dropping-particle":"","parse-names":false,"suffix":""},{"dropping-particle":"","family":"Darrow","given":"Margaret M.","non-dropping-particle":"","parse-names":false,"suffix":""},{"dropping-particle":"","family":"Swanson","given":"David","non-dropping-particle":"","parse-names":false,"suffix":""},{"dropping-particle":"","family":"Joint Departments of the Army and Air Force USA","given":"","non-dropping-particle":"","parse-names":false,"suffix":""},{"dropping-particle":"","family":"Brandes","given":"Edward A.","non-dropping-particle":"","parse-names":false,"suffix":""},{"dropping-particle":"","family":"Ikeda","given":"Kyoko","non-dropping-particle":"","parse-names":false,"suffix":""},{"dropping-particle":"","family":"Thompson","given":"Gregory Geoffrey","non-dropping-particle":"","parse-names":false,"suffix":""},{"dropping-particle":"","family":"Schönhuber","given":"Michael","non-dropping-particle":"","parse-names":false,"suffix":""},{"dropping-particle":"","family":"Wangmo","given":"Sangay","non-dropping-particle":"","parse-names":false,"suffix":""},{"dropping-particle":"","family":"January","given":"C N S Newsletter","non-dropping-particle":"","parse-names":false,"suffix":""},{"dropping-particle":"","family":"W.","given":"R. DeC.","non-dropping-particle":"","parse-names":false,"suffix":""},{"dropping-particle":"","family":"Abbe","given":"Cleveland","non-dropping-particle":"","parse-names":false,"suffix":""},{"dropping-particle":"","family":"Zhang","given":"Mingyi Mingli Yi","non-dropping-particle":"","parse-names":false,"suffix":""},{"dropping-particle":"","family":"Lai","given":"Yuanming","non-dropping-particle":"","parse-names":false,"suffix":""},{"dropping-particle":"","family":"Li","given":"Dongqing","non-dropping-particle":"","parse-names":false,"suffix":""},{"dropping-particle":"","family":"Tong","given":"Gangqiang","non-dropping-particle":"","parse-names":false,"suffix":""},{"dropping-particle":"","family":"Li","given":"Jiancheng Zhong Jingjie Jingbo Ping","non-dropping-particle":"","parse-names":false,"suffix":""},{"dropping-particle":"","family":"Mehdipour","given":"R.","non-dropping-particle":"","parse-names":false,"suffix":""},{"dropping-particle":"","family":"Baniamerian","given":"Z.","non-dropping-particle":"","parse-names":false,"suffix":""},{"dropping-particle":"","family":"Darrow","given":"Margaret M.","non-dropping-particle":"","parse-names":false,"suffix":""},{"dropping-particle":"","family":"Jensen","given":"David D.","non-dropping-particle":"","parse-names":false,"suffix":""},{"dropping-particle":"","family":"Klene","given":"Anna E.","non-dropping-particle":"","parse-names":false,"suffix":""},{"dropping-particle":"","family":"Nelson","given":"Frederick E.","non-dropping-particle":"","parse-names":false,"suffix":""},{"dropping-particle":"","family":"Shiklomanov","given":"Nikolay I.","non-dropping-particle":"","parse-names":false,"suffix":""},{"dropping-particle":"","family":"Hinkel","given":"Kenneth M.","non-dropping-particle":"","parse-names":false,"suffix":""},{"dropping-particle":"","family":"Li","given":"Guoqi Guoyu","non-dropping-particle":"","parse-names":false,"suffix":""},{"dropping-particle":"","family":"Wang","given":"Zhenzhong Zhigang Zemin Zhenzhong Zhengshi Zhi Hui Zilong Zhe S. Zhaohao","non-dropping-particle":"","parse-names":false,"suffix":""},{"dropping-particle":"","family":"Huang","given":"Ning","non-dropping-particle":"","parse-names":false,"suffix":""},{"dropping-particle":"","family":"Newman","given":"Greg P.","non-dropping-particle":"","parse-names":false,"suffix":""},{"dropping-particle":"","family":"Wilson","given":"G. Ward","non-dropping-particle":"","parse-names":false,"suffix":""},{"dropping-particle":"","family":"Hou","given":"Xin","non-dropping-particle":"","parse-names":false,"suffix":""},{"dropping-particle":"","family":"Chen","given":"Jienan","non-dropping-particle":"","parse-names":false,"suffix":""},{"dropping-particle":"","family":"Jin","given":"Huijun","non-dropping-particle":"","parse-names":false,"suffix":""},{"dropping-particle":"","family":"Rui","given":"Pengfei","non-dropping-particle":"","parse-names":false,"suffix":""},{"dropping-particle":"","family":"Zhao","given":"Jun Hong Jingyi","non-dropping-particle":"","parse-names":false,"suffix":""},{"dropping-particle":"","family":"Mei","given":"Qihang","non-dropping-particle":"","parse-names":false,"suffix":""},{"dropping-particle":"","family":"Zhou","given":"Xu Xiuhong Xuanyi Yi","non-dropping-particle":"","parse-names":false,"suffix":""},{"dropping-particle":"","family":"Kang","given":"Luyang","non-dropping-particle":"","parse-names":false,"suffix":""},{"dropping-particle":"","family":"Yuan","given":"Xiaomeng","non-dropping-particle":"","parse-names":false,"suffix":""},{"dropping-particle":"","family":"Gu","given":"Ming","non-dropping-particle":"","parse-names":false,"suffix":""},{"dropping-particle":"","family":"Hu","given":"Jinhai","non-dropping-particle":"","parse-names":false,"suffix":""},{"dropping-particle":"","family":"Gu","given":"Ming","non-dropping-particle":"","parse-names":false,"suffix":""},{"dropping-particle":"","family":"Kang","given":"Luyang","non-dropping-particle":"","parse-names":false,"suffix":""},{"dropping-particle":"","family":"Gu","given":"Ming","non-dropping-particle":"","parse-names":false,"suffix":""},{"dropping-particle":"","family":"Qiu","given":"Liwei","non-dropping-particle":"","parse-names":false,"suffix":""},{"dropping-particle":"","family":"Hu","given":"Jinhai","non-dropping-particle":"","parse-names":false,"suffix":""},{"dropping-particle":"","family":"Stafford","given":"J. M.","non-dropping-particle":"","parse-names":false,"suffix":""},{"dropping-particle":"","family":"Wendler","given":"G.","non-dropping-particle":"","parse-names":false,"suffix":""},{"dropping-particle":"","family":"Curtis","given":"J.","non-dropping-particle":"","parse-names":false,"suffix":""},{"dropping-particle":"","family":"Sundsbø","given":"Per Arne","non-dropping-particle":"","parse-names":false,"suffix":""},{"dropping-particle":"","family":"Petrie","given":"John","non-dropping-particle":"","parse-names":false,"suffix":""},{"dropping-particle":"","family":"Angeles","given":"Los","non-dropping-particle":"","parse-names":false,"suffix":""},{"dropping-particle":"","family":"Taylor","given":"George S.","non-dropping-particle":"","parse-names":false,"suffix":""},{"dropping-particle":"","family":"Luthin","given":"James N.","non-dropping-particle":"","parse-names":false,"suffix":""},{"dropping-particle":"","family":"Gromke","given":"Christof","non-dropping-particle":"","parse-names":false,"suffix":""},{"dropping-particle":"","family":"Manes","given":"Costantino","non-dropping-particle":"","parse-names":false,"suffix":""},{"dropping-particle":"","family":"Walter","given":"Benjamin","non-dropping-particle":"","parse-names":false,"suffix":""},{"dropping-particle":"","family":"Lehning","given":"Michael","non-dropping-particle":"","parse-names":false,"suffix":""},{"dropping-particle":"","family":"Guala","given":"Michele","non-dropping-particle":"","parse-names":false,"suffix":""},{"dropping-particle":"","family":"Копылова","given":"Г.","non-dropping-particle":"","parse-names":false,"suffix":""},{"dropping-particle":"","family":"Болдина","given":"С.","non-dropping-particle":"","parse-names":false,"suffix":""},{"dropping-particle":"","family":"Liston","given":"Glen E.","non-dropping-particle":"","parse-names":false,"suffix":""},{"dropping-particle":"","family":"Haehnel","given":"Robert B.","non-dropping-particle":"","parse-names":false,"suffix":""},{"dropping-particle":"","family":"Sturm","given":"Matthew","non-dropping-particle":"","parse-names":false,"suffix":""},{"dropping-particle":"","family":"Hiemstra","given":"Christopher A.","non-dropping-particle":"","parse-names":false,"suffix":""},{"dropping-particle":"","family":"Berezovskaya","given":"Svetland","non-dropping-particle":"","parse-names":false,"suffix":""},{"dropping-particle":"","family":"Tabler","given":"Ronald D.","non-dropping-particle":"","parse-names":false,"suffix":""},{"dropping-particle":"","family":"Dong-","given":"G U O Qing L I U","non-dropping-particle":"","parse-names":false,"suffix":""},{"dropping-particle":"","family":"Luo","given":"Xiaoxiao","non-dropping-particle":"","parse-names":false,"suffix":""},{"dropping-particle":"","family":"Yu","given":"Qihao","non-dropping-particle":"","parse-names":false,"suffix":""},{"dropping-particle":"","family":"Ma","given":"Qinguo","non-dropping-particle":"","parse-names":false,"suffix":""},{"dropping-particle":"","family":"Zhang","given":"Jingyu Junjiao Jingheng Jinhua Jiaming Jianming","non-dropping-particle":"","parse-names":false,"suffix":""},{"dropping-particle":"","family":"Yu","given":"Zhixin Zhaoyang Zhixiang Zu Yuan","non-dropping-particle":"","parse-names":false,"suffix":""},{"dropping-particle":"","family":"Zhu","given":"Fu","non-dropping-particle":"","parse-names":false,"suffix":""},{"dropping-particle":"","family":"Cao","given":"Ruizhou","non-dropping-particle":"","parse-names":false,"suffix":""},{"dropping-particle":"","family":"Chen","given":"Xiaodan Xuetao Xiaoxiao","non-dropping-particle":"","parse-names":false,"suffix":""},{"dropping-particle":"","family":"Zhao","given":"Lei Litong","non-dropping-particle":"","parse-names":false,"suffix":""},{"dropping-particle":"","family":"Zhao","given":"Songying Shichun","non-dropping-particle":"","parse-names":false,"suffix":""},{"dropping-particle":"","family":"Ma","given":"Qinguo","non-dropping-particle":"","parse-names":false,"suffix":""},{"dropping-particle":"","family":"Lai","given":"Yuanming","non-dropping-particle":"","parse-names":false,"suffix":""},{"dropping-particle":"","family":"Wu","given":"Daoyong","non-dropping-particle":"","parse-names":false,"suffix":""},{"dropping-particle":"","family":"Zhou","given":"Xu Xiuhong Xuanyi Yi","non-dropping-particle":"","parse-names":false,"suffix":""},{"dropping-particle":"","family":"Liu","given":"Chiao Chang Chiang Qing","non-dropping-particle":"","parse-names":false,"suffix":""},{"dropping-particle":"","family":"Gu","given":"Ming","non-dropping-particle":"","parse-names":false,"suffix":""},{"dropping-particle":"","family":"Tan","given":"Min Hai","non-dropping-particle":"","parse-names":false,"suffix":""},{"dropping-particle":"","family":"Bernardini","given":"Matteo","non-dropping-particle":"","parse-names":false,"suffix":""},{"dropping-particle":"","family":"Pirozzoli","given":"Sergio","non-dropping-particle":"","parse-names":false,"suffix":""},{"dropping-particle":"","family":"Orlandi","given":"Paolo","non-dropping-particle":"","parse-names":false,"suffix":""},{"dropping-particle":"","family":"Wang","given":"Hai Her Yung Haoming Hong Yan","non-dropping-particle":"","parse-names":false,"suffix":""},{"dropping-particle":"","family":"Zhao","given":"Hui Haibo","non-dropping-particle":"","parse-names":false,"suffix":""},{"dropping-particle":"","family":"Zheng","given":"Chuguang","non-dropping-particle":"","parse-names":false,"suffix":""},{"dropping-particle":"","family":"Uematsu","given":"Takahiko","non-dropping-particle":"","parse-names":false,"suffix":""},{"dropping-particle":"","family":"Blocken","given":"Bert","non-dropping-particle":"","parse-names":false,"suffix":""},{"dropping-particle":"","family":"Stathopoulos","given":"Ted","non-dropping-particle":"","parse-names":false,"suffix":""},{"dropping-particle":"","family":"Carmeliet","given":"Jan","non-dropping-particle":"","parse-names":false,"suffix":""},{"dropping-particle":"","family":"Greene","given":"Ethan M.","non-dropping-particle":"","parse-names":false,"suffix":""},{"dropping-particle":"","family":"Liston","given":"Glen E.","non-dropping-particle":"","parse-names":false,"suffix":""},{"dropping-particle":"","family":"Pielke","given":"Roger A.","non-dropping-particle":"","parse-names":false,"suffix":""},{"dropping-particle":"","family":"Jaedicke","given":"Christian","non-dropping-particle":"","parse-names":false,"suffix":""},{"dropping-particle":"","family":"Calautit","given":"John Kaiser","non-dropping-particle":"","parse-names":false,"suffix":""},{"dropping-particle":"","family":"O'Connor","given":"Dominic","non-dropping-particle":"","parse-names":false,"suffix":""},{"dropping-particle":"","family":"Sofotasiou","given":"Polytimi","non-dropping-particle":"","parse-names":false,"suffix":""},{"dropping-particle":"","family":"Hughes","given":"Ben Richard","non-dropping-particle":"","parse-names":false,"suffix":""},{"dropping-particle":"","family":"Tominaga","given":"Yoshihide","non-dropping-particle":"","parse-names":false,"suffix":""},{"dropping-particle":"","family":"MOCHIDA","given":"Akashi","non-dropping-particle":"","parse-names":false,"suffix":""},{"dropping-particle":"Te","family":"Liu","given":"Duote","non-dropping-particle":"","parse-names":false,"suffix":""},{"dropping-particle":"","family":"Li","given":"Yimin Yan Yongle Yongjun Le Yuanyuan Yanwei","non-dropping-particle":"","parse-names":false,"suffix":""},{"dropping-particle":"","family":"April","given":"January","non-dropping-particle":"","parse-names":false,"suffix":""},{"dropping-particle":"","family":"</w:instrText>
      </w:r>
      <w:r w:rsidR="00370A89">
        <w:rPr>
          <w:rtl/>
          <w:lang w:val="id-ID"/>
        </w:rPr>
        <w:instrText>رسول</w:instrText>
      </w:r>
      <w:r w:rsidR="00370A89">
        <w:rPr>
          <w:rFonts w:hint="cs"/>
          <w:rtl/>
          <w:lang w:val="id-ID"/>
        </w:rPr>
        <w:instrText>ی</w:instrText>
      </w:r>
      <w:r w:rsidR="00370A89">
        <w:rPr>
          <w:lang w:val="id-ID"/>
        </w:rPr>
        <w:instrText>","given":"</w:instrText>
      </w:r>
      <w:r w:rsidR="00370A89">
        <w:rPr>
          <w:rtl/>
          <w:lang w:val="id-ID"/>
        </w:rPr>
        <w:instrText>چاپار</w:instrText>
      </w:r>
      <w:r w:rsidR="00370A89">
        <w:rPr>
          <w:lang w:val="id-ID"/>
        </w:rPr>
        <w:instrText>","non-dropping-particle":"","parse-names":false,"suffix":""},{"dropping-particle":"","family":"Desale","given":"Girish R.","non-dropping-particle":"","parse-names":false,"suffix":""},{"dropping-particle":"","family":"Gandhi","given":"Bhupendra K.","non-dropping-particle":"","parse-names":false,"suffix":""},{"dropping-particle":"","family":"Jain","given":"Shubham C.","non-dropping-particle":"","parse-names":false,"suffix":""},{"dropping-particle":"","family":"Liston","given":"Eddy","non-dropping-particle":"","parse-names":false,"suffix":""},{"dropping-particle":"","family":"Bork","given":"Lasse","non-dropping-particle":"","parse-names":false,"suffix":""},{"dropping-particle":"","family":"Zhou","given":"Xu Xiuhong Xuanyi Yi","non-dropping-particle":"","parse-names":false,"suffix":""},{"dropping-particle":"","family":"Yang","given":"Kun","non-dropping-particle":"","parse-names":false,"suffix":""},{"dropping-particle":"","family":"Beljaars","given":"Anton","non-dropping-particle":"","parse-names":false,"suffix":""},{"dropping-particle":"","family":"Li","given":"Haw Pei Haolong Huidong Hailong Huai Kun Huanzhou","non-dropping-particle":"","parse-names":false,"suffix":""},{"dropping-particle":"","family":"Lin","given":"Chorng Jung Changgui","non-dropping-particle":"","parse-names":false,"suffix":""},{"dropping-particle":"","family":"Huang","given":"Baoshan Bo","non-dropping-particle":"","parse-names":false,"suffix":""},{"dropping-particle":"","family":"Wang","given":"You Yingmin C. Yan Yuxiang Yijiao You","non-dropping-particle":"","parse-names":false,"suffix":""},{"dropping-particle":"","family":"Tominaga","given":"Yoshihide","non-dropping-particle":"","parse-names":false,"suffix":""},{"dropping-particle":"","family":"Maldonado","given":"E.","non-dropping-particle":"","parse-names":false,"suffix":""},{"dropping-particle":"","family":"Roth","given":"M. W.","non-dropping-particle":"","parse-names":false,"suffix":""},{"dropping-particle":"","family":"ANSYS","given":"Inc","non-dropping-particle":"","parse-names":false,"suffix":""},{"dropping-particle":"","family":"Launder B. E.","given":"","non-dropping-particle":"","parse-names":false,"suffix":""},{"dropping-particle":"","family":"B.","given":"Spalding D.","non-dropping-particle":"","parse-names":false,"suffix":""},{"dropping-particle":"","family":"HINZE","given":"J.O.","non-dropping-particle":"","parse-names":false,"suffix":""},{"dropping-particle":"","family":"Terms","given":"Read These","non-dropping-particle":"","parse-names":false,"suffix":""},{"dropping-particle":"","family":"Filimonov","given":"Mikhail Yu","non-dropping-particle":"","parse-names":false,"suffix":""},{"dropping-particle":"","family":"Vaganova","given":"Nataliia A.","non-dropping-particle":"","parse-names":false,"suffix":""},{"dropping-particle":"","family":"Cuifeng","given":"Du","non-dropping-particle":"","parse-names":false,"suffix":""},{"dropping-particle":"","family":"Menglong","given":"Bian","non-dropping-particle":"","parse-names":false,"suffix":""},{"dropping-particle":"","family":"Vaganova","given":"Nataliia A.","non-dropping-particle":"","parse-names":false,"suffix":""},{"dropping-particle":"","family":"Wang","given":"You Yingmin C. Yan Yuxiang Yijiao You","non-dropping-particle":"","parse-names":false,"suffix":""},{"dropping-particle":"","family":"Cao","given":"Lei","non-dropping-particle":"","parse-names":false,"suffix":""},{"dropping-particle":"","family":"Huang","given":"Yanqiu Yue Yanqiang Yuchun","non-dropping-particle":"","parse-names":false,"suffix":""},{"dropping-particle":"","family":"Cao","given":"Yingxue","non-dropping-particle":"","parse-names":false,"suffix":""},{"dropping-particle":"","family":"Vaganova","given":"Nataliia A.","non-dropping-particle":"","parse-names":false,"suffix":""},{"dropping-particle":"","family":"Filimonov","given":"Mikhail Yu","non-dropping-particle":"","parse-names":false,"suffix":""},{"dropping-particle":"","family":"Morteza, S ; Khalilzad","given":"S;","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Edition","given":"Second","non-dropping-particle":"","parse-names":false,"suffix":""},{"dropping-particle":"","family":"July","given":"Issued","non-dropping-particle":"","parse-names":false,"suffix":""},{"dropping-particle":"","family":"March","given":"Second Printing","non-dropping-particle":"","parse-names":false,"suffix":""},{"dropping-particle":"","family":"Corporation","given":"Daimlerchrysler","non-dropping-particle":"","parse-names":false,"suffix":""},{"dropping-particle":"","family":"Company","given":"Ford Motor","non-dropping-particle":"","parse-names":false,"suffix":""},{"dropping-particle":"","family":"Corporation","given":"General Motors","non-dropping-particle":"","parse-names":false,"suffix":""},{"dropping-particle":"","family":"Tasarimci","given":"Veren","non-dropping-particle":"","parse-names":false,"suffix":""},{"dropping-particle":"","family":"Ustalar","given":"V E","non-dropping-particle":"","parse-names":false,"suffix":""},{"dropping-particle":"","family":"Gel","given":"Sanatinin","non-dropping-particle":"","parse-names":false,"suffix":""},{"dropping-particle":"","family":"Tezi","given":"Lisans","non-dropping-particle":"","parse-names":false,"suffix":""},{"dropping-particle":"","family":"Bockheim","given":"J. G.","non-dropping-particle":"","parse-names":false,"suffix":""},{"dropping-particle":"","family":"Hinkel","given":"Kenneth M.","non-dropping-particle":"","parse-names":false,"suffix":""},{"dropping-particle":"","family":"Nelson","given":"Frederick E.","non-dropping-particle":"","parse-names":false,"suffix":""},{"dropping-particle":"","family":"Roy","given":"Christopher J. Chandan","non-dropping-particle":"","parse-names":false,"suffix":""},{"dropping-particle":"","family":"Oberkampf","given":"William L.","non-dropping-particle":"","parse-names":false,"suffix":""},{"dropping-particle":"","family":"Schneiderbauer","given":"Simon","non-dropping-particle":"","parse-names":false,"suffix":""},{"dropping-particle":"","family":"Safety","given":"Food","non-dropping-particle":"","parse-names":false,"suffix":""},{"dropping-particle":"","family":"Brock","given":"Ben W.","non-dropping-particle":"","parse-names":false,"suffix":""},{"dropping-particle":"","family":"Willis","given":"Ian C.","non-dropping-particle":"","parse-names":false,"suffix":""},{"dropping-particle":"","family":"Sharp","given":"Martin J.","non-dropping-particle":"","parse-names":false,"suffix":""},{"dropping-particle":"","family":"Ahmad","given":"Sajjad","non-dropping-particle":"","parse-names":false,"suffix":""},{"dropping-particle":"","family":"Badshah","given":"Saeed","non-dropping-particle":"","parse-names":false,"suffix":""},{"dropping-particle":"","family":"Chohan","given":"Ghulam Yasin","non-dropping-particle":"","parse-names":false,"suffix":""},{"dropping-particle":"","family":"IVERSEN","given":"JAMES D.","non-dropping-particle":"","parse-names":false,"suffix":""},{"dropping-particle":"","family":"Greeley","given":"R.","non-dropping-particle":"","parse-names":false,"suffix":""},{"dropping-particle":"","family":"White","given":"B. R.","non-dropping-particle":"","parse-names":false,"suffix":""},{"dropping-particle":"","family":"Pollack","given":"J. B.","non-dropping-particle":"","parse-names":false,"suffix":""},{"dropping-particle":"","family":"Mu","given":"Ari","non-dropping-particle":"","parse-names":false,"suffix":""},{"dropping-particle":"","family":"Hernandez","given":"Maria Magdalena; Ramirez","non-dropping-particle":"","parse-names":false,"suffix":""},{"dropping-particle":"","family":"Bintanja","given":"Richard","non-dropping-particle":"","parse-names":false,"suffix":""},{"dropping-particle":"","family":"Lai","given":"Yuanming","non-dropping-particle":"","parse-names":false,"suffix":""},{"dropping-particle":"","family":"Wang","given":"Qiusheng","non-dropping-particle":"","parse-names":false,"suffix":""},{"dropping-particle":"","family":"Niu","given":"Fujun","non-dropping-particle":"","parse-names":false,"suffix":""},{"dropping-particle":"","family":"Zhang","given":"Kehua Kaili","non-dropping-particle":"","parse-names":false,"suffix":""},{"dropping-particle":"","family":"RADOK","given":"U.","non-dropping-particle":"","parse-names":false,"suffix":""},{"dropping-particle":"","family":"IVERSEN","given":"JAMES D.","non-dropping-particle":"","parse-names":false,"suffix":""},{"dropping-particle":"","family":"Rasmussen","given":"KELD RØMER","non-dropping-particle":"","parse-names":false,"suffix":""},{"dropping-particle":"","family":"Farahiyah","given":"Siti","non-dropping-particle":"","parse-names":false,"suffix":""},{"dropping-particle":"","family":"Shater","given":"Ahmad","non-dropping-particle":"","parse-names":false,"suffix":""},{"dropping-particle":"","family":"Yahaya","given":"Noorfatimah","non-dropping-particle":"","parse-names":false,"suffix":""},{"dropping-particle":"","family":"Nadhirah","given":"Nur","non-dropping-particle":"","parse-names":false,"suffix":""},{"dropping-particle":"","family":"Zain","given":"Mohamad","non-dropping-particle":"","parse-names":false,"suffix":""},{"dropping-particle":"","family":"Mohamad","given":"Sharlina","non-dropping-particle":"","parse-names":false,"suffix":""},{"dropping-particle":"","family":"Wahidah","given":"Farah","non-dropping-particle":"","parse-names":false,"suffix":""},{"dropping-particle":"","family":"Hassan","given":"Mohd","non-dropping-particle":"","parse-names":false,"suffix":""},{"dropping-particle":"","family":"Kamaruzaman","given":"Sazlinda","non-dropping-particle":"","parse-names":false,"suffix":""},{"dropping-particle":"","family":"Suhaila","given":"Nor","non-dropping-particle":"","parse-names":false,"suffix":""},{"dropping-particle":"","family":"Hanapi","given":"Mohamad","non-dropping-particle":"","parse-names":false,"suffix":""},{"dropping-particle":"","family":"Miskam","given":"Mazidatulakmam","non-dropping-particle":"","parse-names":false,"suffix":""},{"dropping-particle":"","family":"Of","given":"Journal","non-dropping-particle":"","parse-names":false,"suffix":""},{"dropping-particle":"","family":"Jun","given":"Glaciologygeocryology","non-dropping-particle":"","parse-names":false,"suffix":""},{"dropping-particle":"","family":"Engineering","given":"Frozen Soil","non-dropping-particle":"","parse-names":false,"suffix":""},{"dropping-particle":"","family":"Hazards","given":"Geological","non-dropping-particle":"","parse-names":false,"suffix":""},{"dropping-particle":"","family":"Institude","given":"Prevention","non-dropping-particle":"","parse-names":false,"suffix":""},{"dropping-particle":"","family":"Genuchten V M","given":"","non-dropping-particle":"","parse-names":false,"suffix":""},{"dropping-particle":"","family":"Lü","given":"Xiao Hui","non-dropping-particle":"","parse-names":false,"suffix":""},{"dropping-particle":"","family":"Huang","given":"Ning","non-dropping-particle":"","parse-names":false,"suffix":""},{"dropping-particle":"","family":"Tong","given":"Ding","non-dropping-particle":"","parse-names":false,"suffix":""},{"dropping-particle":"","family":"Tabler","given":"Ronald D.","non-dropping-particle":"","parse-names":false,"suffix":""},{"dropping-particle":"","family":"Agnew","given":"William G","non-dropping-particle":"","parse-names":false,"suffix":""},{"dropping-particle":"","family":"Chamberlain","given":"A Ray","non-dropping-particle":"","parse-names":false,"suffix":""},{"dropping-particle":"","family":"Decker","given":"Raymond F","non-dropping-particle":"","parse-names":false,"suffix":""},{"dropping-particle":"","family":"Giles","given":"William L","non-dropping-particle":"","parse-names":false,"suffix":""},{"dropping-particle":"","family":"Szilder","given":"Krzysztof","non-dropping-particle":"","parse-names":false,"suffix":""},{"dropping-particle":"","family":"Alhajraf","given":"S.","non-dropping-particle":"","parse-names":false,"suffix":""},{"dropping-particle":"","family":"Huang","given":"Ning","non-dropping-particle":"","parse-names":false,"suffix":""},{"dropping-particle":"","family":"Wang","given":"Zhenzhong Zhigang Zemin Zhenzhong Zhengshi Zhi Hui Zilong Zhe S. Zhaohao","non-dropping-particle":"","parse-names":false,"suffix":""},{"dropping-particle":"","family":"Uematsu","given":"Takahiko","non-dropping-particle":"","parse-names":false,"suffix":""},{"dropping-particle":"","family":"Nakata","given":"T.","non-dropping-particle":"","parse-names":false,"suffix":""},{"dropping-particle":"","family":"Takeuchi","given":"K.","non-dropping-particle":"","parse-names":false,"suffix":""},{"dropping-particle":"","family":"Arisawa","given":"Y.","non-dropping-particle":"","parse-names":false,"suffix":""},{"dropping-particle":"","family":"Kaneda","given":"Y.","non-dropping-particle":"","parse-names":false,"suffix":""},{"dropping-particle":"","family":"Beyers","given":"J. H.M. M","non-dropping-particle":"","parse-names":false,"suffix":""},{"dropping-particle":"","family":"Waechter","given":"W F","non-dropping-particle":"","parse-names":false,"suffix":""},{"dropping-particle":"","family":"Baker","given":"H A","non-dropping-particle":"","parse-names":false,"suffix":""},{"dropping-particle":"","family":"Carter","given":"M R","non-dropping-particle":"","parse-names":false,"suffix":""},{"dropping-particle":"","family":"Williams","given":"Christopher J B.","non-dropping-particle":"","parse-names":false,"suffix":""},{"dropping-particle":"","family":"Meiring","given":"Johannes Henricus","non-dropping-particle":"","parse-names":false,"suffix":""},{"dropping-particle":"","family":"Manual","given":"AU","non-dropping-particle":"","parse-names":false,"suffix":""},{"dropping-particle":"","family":"Wang","given":"Jing Hong Jian-ping Ping Jianshuo Junwu Junshi Jihui Jie Jianji","non-dropping-particle":"","parse-names":false,"suffix":""},{"dropping-particle":"","family":"Lanouette","given":"Florence","non-dropping-particle":"","parse-names":false,"suffix":""},{"dropping-particle":"","family":"Bang","given":"Børre","non-dropping-particle":"","parse-names":false,"suffix":""},{"dropping-particle":"","family":"Nielsen","given":"Anker","non-dropping-particle":"","parse-names":false,"suffix":""},{"dropping-particle":"","family":"Sundsbø","given":"Per Arne","non-dropping-particle":"","parse-names":false,"suffix":""},{"dropping-particle":"","family":"Wiik","given":"Tore","non-dropping-particle":"","parse-names":false,"suffix":""},{"dropping-particle":"","family":"Irwin","given":"P. A.","non-dropping-particle":"","parse-names":false,"suffix":""},{"dropping-particle":"","family":"Gamble","given":"Scott L.","non-dropping-particle":"","parse-names":false,"suffix":""},{"dropping-particle":"","family":"Taylor","given":"D. A.","non-dropping-particle":"","parse-names":false,"suffix":""},{"dropping-particle":"","family":"Tominaga","given":"Yoshihide","non-dropping-particle":"","parse-names":false,"suffix":""},{"dropping-particle":"","family":"MOCHIDA","given":"Akashi","non-dropping-particle":"","parse-names":false,"suffix":""},{"dropping-particle":"","family":"Yoshino","given":"Hiroshi","non-dropping-particle":"","parse-names":false,"suffix":""},{"dropping-particle":"","family":"SHIDA","given":"Takayuki","non-dropping-particle":"","parse-names":false,"suffix":""},{"dropping-particle":"","family":"</w:instrText>
      </w:r>
      <w:r w:rsidR="00370A89">
        <w:rPr>
          <w:rFonts w:ascii="Batang" w:hAnsi="Batang" w:cs="Batang"/>
          <w:lang w:val="id-ID"/>
        </w:rPr>
        <w:instrText>大風</w:instrText>
      </w:r>
      <w:r w:rsidR="00370A89">
        <w:rPr>
          <w:lang w:val="id-ID"/>
        </w:rPr>
        <w:instrText>","given":"</w:instrText>
      </w:r>
      <w:r w:rsidR="00370A89">
        <w:rPr>
          <w:rFonts w:ascii="Batang" w:hAnsi="Batang" w:cs="Batang"/>
          <w:lang w:val="id-ID"/>
        </w:rPr>
        <w:instrText>翼</w:instrText>
      </w:r>
      <w:r w:rsidR="00370A89">
        <w:rPr>
          <w:lang w:val="id-ID"/>
        </w:rPr>
        <w:instrText>","non-dropping-particle":"","parse-names":false,"suffix":""},{"dropping-particle":"","family":"Okaze","given":"Tsubasa","non-dropping-particle":"","parse-names":false,"suffix":""},{"dropping-particle":"","family":"Tang","given":"Tianqi Tao","non-dropping-particle":"","parse-names":false,"suffix":""},{"dropping-particle":"","family":"Ma","given":"Tao","non-dropping-particle":"","parse-names":false,"suffix":""},{"dropping-particle":"","family":"Huang","given":"Xiaoming Xiaolong","non-dropping-particle":"","parse-names":false,"suffix":""},{"dropping-particle":"","family":"Liao","given":"Gongyun","non-dropping-particle":"","parse-names":false,"suffix":""},{"dropping-particle":"","family":"Wang","given":"Shulong Shuhao Shijie Shudong Shaobin Sheng Shi Yang Shuyan Siqi Shuang Jie Shaodi","non-dropping-particle":"","parse-names":false,"suffix":""},{"dropping-particle":"","family":"Monticelli","given":"Matteo","non-dropping-particle":"","parse-names":false,"suffix":""},{"dropping-particle":"","family":"Taylor","given":"D. A.","non-dropping-particle":"","parse-names":false,"suffix":""},{"dropping-particle":"","family":"Schaerer","given":"P","non-dropping-particle":"","parse-names":false,"suffix":""},{"dropping-particle":"","family":"Garini","given":"E.","non-dropping-particle":"","parse-names":false,"suffix":""},{"dropping-particle":"","family":"Gazetas","given":"G.","non-dropping-particle":"","parse-names":false,"suffix":""},{"dropping-particle":"","family":"Anastasopoulos","given":"I.","non-dropping-particle":"","parse-names":false,"suffix":""},{"dropping-particle":"","family":"Liang","given":"Shouyun","non-dropping-particle":"","parse-names":false,"suffix":""},{"dropping-particle":"","family":"Ma","given":"Xiangxian","non-dropping-particle":"","parse-names":false,"suffix":""},{"dropping-particle":"","family":"Wang","given":"Xu Xiangyang Xiaoyuan","non-dropping-particle":"","parse-names":false,"suffix":""},{"dropping-particle":"","family":"Chen","given":"Lin J. Liang","non-dropping-particle":"","parse-names":false,"suffix":""},{"dropping-particle":"","family":"Fortier","given":"Daniel","non-dropping-particle":"","parse-names":false,"suffix":""},{"dropping-particle":"","family":"McKenzie","given":"Jeffrey M.","non-dropping-particle":"","parse-names":false,"suffix":""},{"dropping-particle":"","family":"Sliger","given":"Michel","non-dropping-particle":"","parse-names":false,"suffix":""},{"dropping-particle":"","family":"Liang","given":"Shouyun","non-dropping-particle":"","parse-names":false,"suffix":""},{"dropping-particle":"","family":"Ma","given":"Xiangxian","non-dropping-particle":"","parse-names":false,"suffix":""},{"dropping-particle":"","family":"Zhang","given":"Haiou Han Huan Haifeng","non-dropping-particle":"","parse-names":false,"suffix":""},{"dropping-particle":"","family":"O’Neill","given":"H. Brendan","non-dropping-particle":"","parse-names":false,"suffix":""},{"dropping-particle":"","family":"Burn","given":"Chris R.","non-dropping-particle":"","parse-names":false,"suffix":""},{"dropping-particle":"","family":"Agrawal","given":"Madhusuden","non-dropping-particle":"","parse-names":false,"suffix":""},{"dropping-particle":"","family":"Wurzer","given":"Arnulf","non-dropping-particle":"","parse-names":false,"suffix":""},{"dropping-particle":"","family":"Studeregger","given":"A.","non-dropping-particle":"","parse-names":false,"suffix":""},{"dropping-particle":"","family":"Fischer","given":"Peter","non-dropping-particle":"","parse-names":false,"suffix":""},{"dropping-particle":"","family":"Schneiderbauer","given":"Simon","non-dropping-particle":"","parse-names":false,"suffix":""},{"dropping-particle":"","family":"Tschachler","given":"Thomas","non-dropping-particle":"","parse-names":false,"suffix":""},{"dropping-particle":"","family":"Fischbacher","given":"Johann","non-dropping-particle":"","parse-names":false,"suffix":""},{"dropping-particle":"","family":"Hinterberger","given":"Walter","non-dropping-particle":"","parse-names":false,"suffix":""},{"dropping-particle":"","family":"Fischer","given":"Peter","non-dropping-particle":"","parse-names":false,"suffix":""},{"dropping-particle":"","family":"Farimani","given":"Amir B.","non-dropping-particle":"","parse-names":false,"suffix":""},{"dropping-particle":"","family":"Ferreira","given":"Almerindo D. Adelino","non-dropping-particle":"","parse-names":false,"suffix":""},{"dropping-particle":"","family":"Sousa","given":"Antonio C.M.","non-dropping-particle":"","parse-names":false,"suffix":""},{"dropping-particle":"","family":"Kang","given":"Luyang","non-dropping-particle":"","parse-names":false,"suffix":""},{"dropping-particle":"","family":"Zhou","given":"Xu Xiuhong Xuanyi Yi","non-dropping-particle":"","parse-names":false,"suffix":""},{"dropping-particle":"","family":"Hooff","given":"Twan","non-dropping-particle":"van","parse-names":false,"suffix":""},{"dropping-particle":"","family":"Blocken","given":"Bert","non-dropping-particle":"","parse-names":false,"suffix":""},{"dropping-particle":"","family":"Gu","given":"Ming","non-dropping-particle":"","parse-names":false,"suffix":""},{"dropping-particle":"","family":"Manual","given":"U D F","non-dropping-particle":"","parse-names":false,"suffix":""},{"dropping-particle":"","family":"Schäfer","given":"Michael","non-dropping-particle":"","parse-names":false,"suffix":""},{"dropping-particle":"","family":"Gauer","given":"Peter","non-dropping-particle":"","parse-names":false,"suffix":""},{"dropping-particle":"","family":"Resources","given":"Water","non-dropping-particle":"","parse-names":false,"suffix":""},{"dropping-particle":"","family":"Fei","given":"Wang","non-dropping-particle":"","parse-names":false,"suffix":""},{"dropping-particle":"","family":"Leihua","given":"Y A O","non-dropping-particle":"","parse-names":false,"suffix":""},{"dropping-particle":"","family":"Bin","given":"Zhang","non-dropping-particle":"","parse-names":false,"suffix":""},{"dropping-particle":"","family":"Jianfeng","given":"Q I","non-dropping-particle":"","parse-names":false,"suffix":""},{"dropping-particle":"","family":"Xiufen","given":"L I","non-dropping-particle":"","parse-names":false,"suffix":""},{"dropping-particle":"","family":"Techniques","given":"Prospecting","non-dropping-particle":"","parse-names":false,"suffix":""},{"dropping-particle":"","family":"Schneiderbauer","given":"Simon","non-dropping-particle":"","parse-names":false,"suffix":""},{"dropping-particle":"","family":"Hinterberger","given":"Walter","non-dropping-particle":"","parse-names":false,"suffix":""},{"dropping-particle":"","family":"Bramer","given":"Max","non-dropping-particle":"","parse-names":false,"suffix":""},{"dropping-particle":"","family":"Bramer","given":"Max","non-dropping-particle":"","parse-names":false,"suffix":""},{"dropping-particle":"","family":"Zhang","given":"Zhixiang Zhiqing","non-dropping-particle":"","parse-names":false,"suffix":""},{"dropping-particle":"","family":"Shi","given":"B.","non-dropping-particle":"","parse-names":false,"suffix":""},{"dropping-particle":"","family":"R. A. BAGNOLD","given":"F.R.S.","non-dropping-particle":"","parse-names":false,"suffix":""},{"dropping-particle":"","family":"Experiments","given":"Hexiang Yan","non-dropping-particle":"","parse-names":false,"suffix":""},{"dropping-particle":"","family":"Beyers","given":"J. H.M. M","non-dropping-particle":"","parse-names":false,"suffix":""},{"dropping-particle":"","family":"Sundsbø","given":"Per Arne","non-dropping-particle":"","parse-names":false,"suffix":""},{"dropping-particle":"","family":"Harms","given":"T. M.","non-dropping-particle":"","parse-names":false,"suffix":""},{"dropping-particle":"","family":"Macros","given":"Define","non-dropping-particle":"","parse-names":false,"suffix":""},{"dropping-particle":"","family":"Udfs","given":"Writing Interpreted","non-dropping-particle":"","parse-names":false,"suffix":""},{"dropping-particle":"","family":"Rates","given":"Reacting","non-dropping-particle":"","parse-names":false,"suffix":""},{"dropping-particle":"","family":"Scalars","given":"Defined","non-dropping-particle":"","parse-names":false,"suffix":""},{"dropping-particle":"","family":"Grid","given":"The","non-dropping-particle":"","parse-names":false,"suffix":""},{"dropping-particle":"","family":"Example","given":"Turbine Vane","non-dropping-particle":"","parse-names":false,"suffix":""},{"dropping-particle":"","family":"User","given":"Define","non-dropping-particle":"","parse-names":false,"suffix":""},{"dropping-particle":"","family":"Variables","given":"Scheme","non-dropping-particle":"","parse-names":false,"suffix":""},{"dropping-particle":"","family":"Fluent","given":"U D F","non-dropping-particle":"","parse-names":false,"suffix":""},{"dropping-particle":"","family":"Manual","given":"U D F","non-dropping-particle":"","parse-names":false,"suffix":""},{"dropping-particle":"","family":"Modeling","given":"User-defined Scalar Transport","non-dropping-particle":"","parse-names":false,"suffix":""},{"dropping-particle":"","family":"Variables","given":"Thread","non-dropping-particle":"","parse-names":false,"suffix":""},{"dropping-particle":"","family":"Define","given":"Define","non-dropping-particle":"","parse-names":false,"suffix":""},{"dropping-particle":"","family":"Rna","given":"J O U","non-dropping-particle":"","parse-names":false,"suffix":""},{"dropping-particle":"","family":"Log","given":"O F Glacio","non-dropping-particle":"","parse-names":false,"suffix":""},{"dropping-particle":"","family":"Oct","given":"Geocryo Logy","non-dropping-particle":"","parse-names":false,"suffix":""},{"dropping-particle":"","family":"Geomechanics","given":"N A L O F","non-dropping-particle":"","parse-names":false,"suffix":""},{"dropping-particle":"","family":"Zhou","given":"Xu Xiuhong Xuanyi Yi","non-dropping-particle":"","parse-names":false,"suffix":""},{"dropping-particle":"","family":"Zhang","given":"Yazhou Yue Yongmei Yunling Youguang","non-dropping-particle":"","parse-names":false,"suffix":""},{"dropping-particle":"","family":"Gu","given":"Ming","non-dropping-particle":"","parse-names":false,"suffix":""},{"dropping-particle":"","family":"Flesch","given":"Thomas K.","non-dropping-particle":"","parse-names":false,"suffix":""},{"dropping-particle":"","family":"Prueger","given":"John H.","non-dropping-particle":"","parse-names":false,"suffix":""},{"dropping-particle":"","family":"Hatfield","given":"Jerry L.","non-dropping-particle":"","parse-names":false,"suffix":""},{"dropping-particle":"","family":"Wang","given":"Jing Hong Jian-ping Ping Jianshuo Junwu Junshi Jihui Jie Jianji","non-dropping-particle":"","parse-names":false,"suffix":""},{"dropping-particle":"","family":"Liu","given":"Hongxia Haijun Hongbo Huiran Hengwei Hongchao","non-dropping-particle":"","parse-names":false,"suffix":""},{"dropping-particle":"","family":"Chen","given":"Zhaoyu Zhihua","non-dropping-particle":"","parse-names":false,"suffix":""},{"dropping-particle":"","family":"Ma","given":"Kejian Kaka","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Niu","given":"Fujun","non-dropping-particle":"","parse-names":false,"suffix":""},{"dropping-particle":"","family":"Li","given":"Shiyun Shuangyang Sheng Shuai","non-dropping-particle":"","parse-names":false,"suffix":""},{"dropping-particle":"","family":"Wang","given":"Zhenzhong Zhigang Zemin Zhenzhong Zhengshi Zhi Hui Zilong Zhe S. Zhaohao","non-dropping-particle":"","parse-names":false,"suffix":""},{"dropping-particle":"","family":"Huang","given":"Ning","non-dropping-particle":"","parse-names":false,"suffix":""},{"dropping-particle":"","family":"Es","given":"Chin","non-dropping-particle":"","parse-names":false,"suffix":""},{"dropping-particle":"","family":"Mechanics","given":"O F","non-dropping-particle":"","parse-names":false,"suffix":""},{"dropping-particle":"","family":"Engineering","given":"Subgrade","non-dropping-particle":"","parse-names":false,"suffix":""},{"dropping-particle":"","family":"Margesin","given":"R.","non-dropping-particle":"","parse-names":false,"suffix":""},{"dropping-particle":"","family":"Ling","given":"Wang","non-dropping-particle":"","parse-names":false,"suffix":""},{"dropping-particle":"","family":"Shijiao","given":"Li","non-dropping-particle":"","parse-names":false,"suffix":""},{"dropping-particle":"","family":"Jian","given":"Zhang","non-dropping-particle":"","parse-names":false,"suffix":""},{"dropping-particle":"","family":"Mechanics","given":"Soil","non-dropping-particle":"","parse-names":false,"suffix":""},{"dropping-particle":"","family":"Rna","given":"J O U","non-dropping-particle":"","parse-names":false,"suffix":""},{"dropping-particle":"","family":"Gla","given":"O F","non-dropping-particle":"","parse-names":false,"suffix":""},{"dropping-particle":"","family":"Log","given":"C I O","non-dropping-particle":"","parse-names":false,"suffix":""},{"dropping-particle":"","family":"Dec","given":"Geocryo Logy","non-dropping-particle":"","parse-names":false,"suffix":""},{"dropping-particle":"","family":"Bai","given":"Qing Bo Qiang","non-dropping-particle":"","parse-names":false,"suffix":""},{"dropping-particle":"","family":"Li","given":"Xiangyou Xingbai Xiao Bai Xu","non-dropping-particle":"","parse-names":false,"suffix":""},{"dropping-particle":"","family":"Tian","given":"Ya Hu","non-dropping-particle":"","parse-names":false,"suffix":""},{"dropping-particle":"","family":"Fang","given":"Jian Hong","non-dropping-particle":"","parse-names":false,"suffix":""},{"dropping-particle":"","family":"Andreas","given":"Edgar L.","non-dropping-particle":"","parse-names":false,"suffix":""},{"dropping-particle":"","family":"Jordan","given":"Rachel E.","non-dropping-particle":"","parse-names":false,"suffix":""},{"dropping-particle":"","family":"Guest","given":"Peter S.","non-dropping-particle":"","parse-names":false,"suffix":""},{"dropping-particle":"","family":"Persson","given":"P. Ola G.","non-dropping-particle":"","parse-names":false,"suffix":""},{"dropping-particle":"","family":"Grachev","given":"Andrey A.","non-dropping-particle":"","parse-names":false,"suffix":""},{"dropping-particle":"","family":"Fairall","given":"Christopher W.","non-dropping-particle":"","parse-names":false,"suffix":""},{"dropping-particle":"","family":"Zhang","given":"Xinyue Xueying Xiliang Xianming Xiyin Xiangdong Xiaodong","non-dropping-particle":"","parse-names":false,"suffix":""},{"dropping-particle":"","family":"Younsi","given":"Zohir","non-dropping-particle":"","parse-names":false,"suffix":""},{"dropping-particle":"","family":"Naji","given":"Hassane","non-dropping-particle":"","parse-names":false,"suffix":""},{"dropping-particle":"","family":"Fedorov","given":"Alexander N.","non-dropping-particle":"","parse-names":false,"suffix":""},{"dropping-particle":"","family":"Ivanova","given":"R. N.","non-dropping-particle":"","parse-names":false,"suffix":""},{"dropping-particle":"","family":"Park","given":"Highland Hyungbae Hotaek","non-dropping-particle":"","parse-names":false,"suffix":""},{"dropping-particle":"","family":"Hiyama","given":"T.","non-dropping-particle":"","parse-names":false,"suffix":""},{"dropping-particle":"","family":"Iijima","given":"Y.","non-dropping-particle":"","parse-names":false,"suffix":""},{"dropping-particle":"","family":"Richards","given":"P. J.","non-dropping-particle":"","parse-names":false,"suffix":""},{"dropping-particle":"","family":"Norris","given":"S. E.","non-dropping-particle":"","parse-names":false,"suffix":""},{"dropping-particle":"","family":"Yuter","given":"Sandra E.","non-dropping-particle":"","parse-names":false,"suffix":""},{"dropping-particle":"","family":"Kingsmill","given":"David E.","non-dropping-particle":"","parse-names":false,"suffix":""},{"dropping-particle":"","family":"Nance","given":"Louisa B.","non-dropping-particle":"","parse-names":false,"suffix":""},{"dropping-particle":"","family":"Löffler-Mang","given":"Martin","non-dropping-particle":"","parse-names":false,"suffix":""},{"dropping-particle":"","family":"Zhang","given":"Mingyi Mingli Yi","non-dropping-particle":"","parse-names":false,"suffix":""},{"dropping-particle":"","family":"Lai","given":"Yuanming","non-dropping-particle":"","parse-names":false,"suffix":""},{"dropping-particle":"","family":"Zhang","given":"Jingyu Junjiao Jingheng Jinhua Jiaming Jianming","non-dropping-particle":"","parse-names":false,"suffix":""},{"dropping-particle":"","family":"Sun","given":"Zhenbang Zhizhong","non-dropping-particle":"","parse-names":false,"suffix":""},{"dropping-particle":"","family":"Tominaga","given":"Yoshihide","non-dropping-particle":"","parse-names":false,"suffix":""},{"dropping-particle":"","family":"MOCHIDA","given":"Akashi","non-dropping-particle":"","parse-names":false,"suffix":""},{"dropping-particle":"","family":"Okaze","given":"Tsubasa","non-dropping-particle":"","parse-names":false,"suffix":""},{"dropping-particle":"","family":"Sato","given":"Takeshi","non-dropping-particle":"","parse-names":false,"suffix":""},{"dropping-particle":"","family":"Nemoto","given":"Masaki","non-dropping-particle":"","parse-names":false,"suffix":""},{"dropping-particle":"","family":"Motoyoshi","given":"Hiroki","non-dropping-particle":"","parse-names":false,"suffix":""},{"dropping-particle":"","family":"Nakai","given":"Sento Shun'ichi","non-dropping-particle":"","parse-names":false,"suffix":""},{"dropping-particle":"","family":"Tsutsumi","given":"Takuya","non-dropping-particle":"","parse-names":false,"suffix":""},{"dropping-particle":"","family":"Otsuki","given":"Masaya","non-dropping-particle":"","parse-names":false,"suffix":""},{"dropping-particle":"","family":"Uamatsu","given":"Takahiko","non-dropping-particle":"","parse-names":false,"suffix":""},{"dropping-particle":"","family":"Yoshino","given":"Hiroshi","non-dropping-particle":"","parse-names":false,"suffix":""},{"dropping-particle":"","family":"Uematsu","given":"Takahiko","non-dropping-particle":"","parse-names":false,"suffix":""},{"dropping-particle":"","family":"Nakata","given":"T.","non-dropping-particle":"","parse-names":false,"suffix":""},{"dropping-particle":"","family":"Kaneda","given":"Y.","non-dropping-particle":"","parse-names":false,"suffix":""},{"dropping-particle":"","family":"America","given":"North","non-dropping-particle":"","parse-names":false,"suffix":""},{"dropping-particle":"","family":"Tominaga","given":"Yoshihide","non-dropping-particle":"","parse-names":false,"suffix":""},{"dropping-particle":"","family":"Stathopoulos","given":"Ted","non-dropping-particle":"","parse-names":false,"suffix":""},{"dropping-particle":"","family":"Stuefer","given":"Sveta L","non-dropping-particle":"","parse-names":false,"suffix":""},{"dropping-particle":"","family":"Homan","given":"Joel W","non-dropping-particle":"","parse-names":false,"suffix":""},{"dropping-particle":"","family":"Youcha","given":"Emily K","non-dropping-particle":"","parse-names":false,"suffix":""},{"dropping-particle":"","family":"Kane","given":"Douglas L","non-dropping-particle":"","parse-names":false,"suffix":""},{"dropping-particle":"","family":"Gieck","given":"Robert E","non-dropping-particle":"","parse-names":false,"suffix":""},{"dropping-particle":"","family":"Dey","given":"Sovan","non-dropping-particle":"","parse-names":false,"suffix":""},{"dropping-particle":"","family":"Karmakar","given":"Malay","non-dropping-particle":"","parse-names":false,"suffix":""},{"dropping-particle":"","family":"Chandra","given":"Prakash","non-dropping-particle":"","parse-names":false,"suffix":""},{"dropping-particle":"","family":"Chatterjee","given":"Pradip","non-dropping-particle":"","parse-names":false,"suffix":""},{"dropping-particle":"","family":"Harper","given":"John R","non-dropping-particle":"","parse-names":false,"suffix":""},{"dropping-particle":"","family":"Wiseman","given":"William J","non-dropping-particle":"","parse-names":false,"suffix":""},{"dropping-particle":"","family":"Naaim-bouvet","given":"Florence C E","non-dropping-particle":"","parse-names":false,"suffix":""},{"dropping-particle":"","family":"Bellot","given":"Hervé","non-dropping-particle":"","parse-names":false,"suffix":""},{"dropping-particle":"","family":"Naaim","given":"Mohamed","non-dropping-particle":"","parse-names":false,"suffix":""},{"dropping-particle":"","family":"Nishimura","given":"Koshi Kouichi","non-dropping-particle":"","parse-names":false,"suffix":""},{"dropping-particle":"","family":"Saboundjian","given":"Steve","non-dropping-particle":"","parse-names":false,"suffix":""},{"dropping-particle":"","family":"Goering","given":"Douglas J.","non-dropping-particle":"","parse-names":false,"suffix":""},{"dropping-particle":"","family":"Naaim-bouvet","given":"Florence C E","non-dropping-particle":"","parse-names":false,"suffix":""},{"dropping-particle":"","family":"H","given":"Pierre M U Llenbac","non-dropping-particle":"","parse-names":false,"suffix":""},{"dropping-particle":"","family":"Gao","given":"Qiang","non-dropping-particle":"","parse-names":false,"suffix":""},{"dropping-particle":"","family":"Wen","given":"Zhi","non-dropping-particle":"","parse-names":false,"suffix":""},{"dropping-particle":"","family":"Brouchkov","given":"Anatoli","non-dropping-particle":"","parse-names":false,"suffix":""},{"dropping-particle":"","family":"Zhang","given":"Mingyi Mingli Yi","non-dropping-particle":"","parse-names":false,"suffix":""},{"dropping-particle":"","family":"Feng","given":"Wenjie","non-dropping-particle":"","parse-names":false,"suffix":""},{"dropping-particle":"","family":"Zhirkov","given":"Alexander","non-dropping-particle":"","parse-names":false,"suffix":""},{"dropping-particle":"","family":"Ishii","given":"Mamoru","non-dropping-particle":"","parse-names":false,"suffix":""},{"dropping-particle":"","family":"Zuber","given":"Novak","non-dropping-particle":"","parse-names":false,"suffix":""},{"dropping-particle":"","family":"Cehlin","given":"M","non-dropping-particle":"","parse-names":false,"suffix":""},{"dropping-particle":"","family":"Larsson","given":"U","non-dropping-particle":"","parse-names":false,"suffix":""},{"dropping-particle":"","family":"Chen","given":"Han Hui J","non-dropping-particle":"","parse-names":false,"suffix":""},{"dropping-particle":"","family":"Yanhu","given":"Mu","non-dropping-particle":"","parse-names":false,"suffix":""},{"dropping-particle":"","family":"Guoyu","given":"Li","non-dropping-particle":"","parse-names":false,"suffix":""},{"dropping-particle":"","family":"Wei","given":"Ma","non-dropping-particle":"","parse-names":false,"suffix":""},{"dropping-particle":"","family":"Zhengmin","given":"Song","non-dropping-particle":"","parse-names":false,"suffix":""},{"dropping-particle":"","family":"Zhiwei","given":"Zhou","non-dropping-particle":"","parse-names":false,"suffix":""},{"dropping-particle":"","family":"Wang","given":"Feihu Fude","non-dropping-particle":"","parse-names":false,"suffix":""},{"dropping-particle":"","family":"Naaim-bouvet","given":"Florence C E","non-dropping-particle":"","parse-names":false,"suffix":""},{"dropping-particle":"","family":"Naaim","given":"Mohamed","non-dropping-particle":"","parse-names":false,"suffix":""},{"dropping-particle":"","family":"Michaux","given":"J. L.","non-dropping-particle":"","parse-names":false,"suffix":""},{"dropping-particle":"","family":"Liu","given":"Zhi Qiang E","non-dropping-particle":"","parse-names":false,"suffix":""},{"dropping-particle":"","family":"Lai","given":"Yuanming","non-dropping-particle":"","parse-names":false,"suffix":""},{"dropping-particle":"","family":"Basnet","given":"K.","non-dropping-particle":"","parse-names":false,"suffix":""},{"dropping-particle":"","family":"Constantinescu","given":"G.","non-dropping-particle":"","parse-names":false,"suffix":""},{"dropping-particle":"","family":"Muste","given":"M.","non-dropping-particle":"","parse-names":false,"suffix":""},{"dropping-particle":"","family":"Ho","given":"H.","non-dropping-particle":"","parse-names":false,"suffix":""},{"dropping-particle":"","family":"Manninen","given":"Mikko","non-dropping-particle":"","parse-names":false,"suffix":""},{"dropping-particle":"","family":"Taivassalo","given":"Veikko","non-dropping-particle":"","parse-names":false,"suffix":""},{"dropping-particle":"Te","family":"Liu","given":"Duote","non-dropping-particle":"","parse-names":false,"suffix":""},{"dropping-particle":"","family":"Li","given":"Yimin Yan Yongle Yongjun Le Yuanyuan Yanwei","non-dropping-particle":"","parse-names":false,"suffix":""},{"dropping-particle":"","family":"Wang","given":"Bin Baolin","non-dropping-particle":"","parse-names":false,"suffix":""},{"dropping-particle":"","family":"Hu","given":"Peng","non-dropping-particle":"","parse-names":false,"suffix":""},{"dropping-particle":"","family":"Zhang","given":"Jingyu Junjiao Jingheng Jinhua Jiaming Jianming","non-dropping-particle":"","parse-names":false,"suffix":""},{"dropping-particle":"","family":"Adjiski","given":"Vancho","non-dropping-particle":"","parse-names":false,"suffix":""},{"dropping-particle":"","family":"Mirakovski","given":"Dejan","non-dropping-particle":"","parse-names":false,"suffix":""},{"dropping-particle":"","family":"Despodov","given":"Zoran","non-dropping-particle":"","parse-names":false,"suffix":""},{"dropping-particle":"","family":"Mijalkovski","given":"Stojance","non-dropping-particle":"","parse-names":false,"suffix":""},{"dropping-particle":"","family":"Ansys","given":"","non-dropping-particle":"","parse-names":false,"suffix":""},{"dropping-particle":"","family":"Roulet","given":"Claude-Alain","non-dropping-particle":"","parse-names":false,"suffix":""},{"dropping-particle":"","family":"Wipf","given":"Sonja","non-dropping-particle":"","parse-names":false,"suffix":""},{"dropping-particle":"","family":"Rixen","given":"Christian","non-dropping-particle":"","parse-names":false,"suffix":""},{"dropping-particle":"","family":"Éëù","given":"Ëæ Åõºóúêõþöî","non-dropping-particle":"","parse-names":false,"suffix":""},{"dropping-particle":"","family":"Êçúê","given":"Ô","non-dropping-particle":"","parse-names":false,"suffix":""},{"dropping-particle":"","family":"Weeks","given":"Digital Photography COMPLETE COURSE Learn Everithing You Need to Know in 20","non-dropping-particle":"","parse-names":false,"suffix":""},{"dropping-particle":"","family":"Norem","given":"H.","non-dropping-particle":"","parse-names":false,"suffix":""},{"dropping-particle":"","family":"Davidson","given":"Lars","non-dropping-particle":"","parse-names":false,"suffix":""},{"dropping-particle":"","family":"Olsson","given":"Erik","non-dropping-particle":"","parse-names":false,"suffix":""},{"dropping-particle":"","family":"Waechter","given":"Bill F","non-dropping-particle":"","parse-names":false,"suffix":""},{"dropping-particle":"","family":"Sinclair","given":"R J","non-dropping-particle":"","parse-names":false,"suffix":""},{"dropping-particle":"","family":"Schuyler","given":"G D","non-dropping-particle":"","parse-names":false,"suffix":""},{"dropping-particle":"","family":"Williams","given":"Christopher J B.","non-dropping-particle":"","parse-names":false,"suffix":""},{"dropping-particle":"","family":"Cao","given":"Zhenggang","non-dropping-particle":"","parse-names":false,"suffix":""},{"dropping-particle":"","family":"Liu","given":"Mengmeng","non-dropping-particle":"","parse-names":false,"suffix":""},{"dropping-particle":"","family":"Wu","given":"Pengcheng","non-dropping-particle":"","parse-names":false,"suffix":""},{"dropping-particle":"","family":"IVERSEN","given":"JAMES D.","non-dropping-particle":"","parse-names":false,"suffix":""},{"dropping-particle":"","family":"Tonomura","given":"Osamu","non-dropping-particle":"","parse-names":false,"suffix":""},{"dropping-particle":"","family":"Tanaka","given":"Shotaro","non-dropping-particle":"","parse-names":false,"suffix":""},{"dropping-particle":"","family":"Noda","given":"Masaru","non-dropping-particle":"","parse-names":false,"suffix":""},{"dropping-particle":"","family":"Kano","given":"Manabu","non-dropping-particle":"","parse-names":false,"suffix":""},{"dropping-particle":"","family":"Hasebe","given":"Shinji","non-dropping-particle":"","parse-names":false,"suffix":""},{"dropping-particle":"","family":"Hashimoto","given":"Iori","non-dropping-particle":"","parse-names":false,"suffix":""},{"dropping-particle":"","family":"Sañudo-Fontaneda","given":"Luis A.","non-dropping-particle":"","parse-names":false,"suffix":""},{"dropping-particle":"","family":"Castro-Fresno","given":"Daniel","non-dropping-particle":"","parse-names":false,"suffix":""},{"dropping-particle":"","family":"Coz-Díaz","given":"J. J.","non-dropping-particle":"Del","parse-names":false,"suffix":""},{"dropping-particle":"","family":"Rodriguez-Hernandez","given":"Jorge","non-dropping-particle":"","parse-names":false,"suffix":""},{"dropping-particle":"","family":"Zhu","given":"Fu","non-dropping-particle":"","parse-names":false,"suffix":""},{"dropping-particle":"","family":"Yu","given":"Zhixin Zhaoyang Zhixiang Zu Yuan","non-dropping-particle":"","parse-names":false,"suffix":""},{"dropping-particle":"","family":"Zhao","given":"Lei Litong","non-dropping-particle":"","parse-names":false,"suffix":""},{"dropping-particle":"","family":"Xue","given":"Mingqian","non-dropping-particle":"","parse-names":false,"suffix":""},{"dropping-particle":"","family":"Zhao","given":"Songying Shichun","non-dropping-particle":"","parse-names":false,"suffix":""},{"dropping-particle":"","family":"Hua","given":"Zhang","non-dropping-particle":"","parse-names":false,"suffix":""},{"dropping-particle":"","family":"Walker","given":"M. D.","non-dropping-particle":"","parse-names":false,"suffix":""},{"dropping-particle":"","family":"Walker","given":"David A.","non-dropping-particle":"","parse-names":false,"suffix":""},{"dropping-particle":"","family":"Welker","given":"J. M.","non-dropping-particle":"","parse-names":false,"suffix":""},{"dropping-particle":"","family":"Arft","given":"A. M.","non-dropping-particle":"","parse-names":false,"suffix":""},{"dropping-particle":"","family":"Bardsley","given":"T.","non-dropping-particle":"","parse-names":false,"suffix":""},{"dropping-particle":"","family":"Brooks","given":"P. D.","non-dropping-particle":"","parse-names":false,"suffix":""},{"dropping-particle":"","family":"Fahnestock","given":"J. T.","non-dropping-particle":"","parse-names":false,"suffix":""},{"dropping-particle":"","family":"Jones","given":"M. H.","non-dropping-particle":"","parse-names":false,"suffix":""},{"dropping-particle":"","family":"Losleben","given":"M.","non-dropping-particle":"","parse-names":false,"suffix":""},{"dropping-particle":"","family":"Parsons","given":"A. N.","non-dropping-particle":"","parse-names":false,"suffix":""},{"dropping-particle":"","family":"Seastedt","given":"T. R.","non-dropping-particle":"","parse-names":false,"suffix":""},{"dropping-particle":"","family":"Turner","given":"P. L.","non-dropping-particle":"","parse-names":false,"suffix":""},{"dropping-particle":"","family":"Sajinkumar","given":"K. S.","non-dropping-particle":"","parse-names":false,"suffix":""},{"dropping-particle":"","family":"Bincy","given":"H. S.","non-dropping-particle":"","parse-names":false,"suffix":""},{"dropping-particle":"","family":"Bouali","given":"E. H.","non-dropping-particle":"","parse-names":false,"suffix":""},{"dropping-particle":"","family":"Oommen","given":"T.","non-dropping-particle":"","parse-names":false,"suffix":""},{"dropping-particle":"","family":"Vishnu","given":"C. L.","non-dropping-particle":"","parse-names":false,"suffix":""},{"dropping-particle":"","family":"Anilkumar","given":"Y.","non-dropping-particle":"","parse-names":false,"suffix":""},{"dropping-particle":"","family":"Thrivikramji","given":"K. P.","non-dropping-particle":"","parse-names":false,"suffix":""},{"dropping-particle":"","family":"Keerthy","given":"S.","non-dropping-particle":"","parse-names":false,"suffix":""},{"dropping-particle":"","family":"Georgeta BĂETU, Elena Carmen TELEMAN, Elena AXINTE, Victoria Elena ROŞCA","given":"Andrei AXINTE","non-dropping-particle":"","parse-names":false,"suffix":""},{"dropping-particle":"","family":"Williamson","given":"Ruth","non-dropping-particle":"","parse-names":false,"suffix":""},{"dropping-particle":"","family":"Volk","given":"Timothy A","non-dropping-particle":"","parse-names":false,"suffix":""},{"dropping-particle":"","family":"Expe","given":"Sow-fence","non-dropping-particle":"","parse-names":false,"suffix":""},{"dropping-particle":"","family":"Martinelll","given":"Areas By M","non-dropping-particle":"","parse-names":false,"suffix":""},{"dropping-particle":"","family":"Fores","given":"Mountain","non-dropping-particle":"","parse-names":false,"suffix":""},{"dropping-particle":"","family":"Stati","given":"Range Experiment","non-dropping-particle":"","parse-names":false,"suffix":""},{"dropping-particle":"","family":"Service","given":"Forest","non-dropping-particle":"","parse-names":false,"suffix":""},{"dropping-particle":"","family":"Oollins","given":"Fort","non-dropping-particle":"","parse-names":false,"suffix":""},{"dropping-particle":"","family":"Roulet","given":"Claude-Alain","non-dropping-particle":"","parse-names":false,"suffix":""},{"dropping-particle":"","family":"Epfl","given":"Prof Tit","non-dropping-particle":"","parse-names":false,"suffix":""},{"dropping-particle":"","family":"Zhang","given":"Jingyu Junjiao Jingheng Jinhua Jiaming Jianming","non-dropping-particle":"","parse-names":false,"suffix":""},{"dropping-particle":"","family":"Zhang","given":"Tingjun Tao Tiange C Teng","non-dropping-particle":"","parse-names":false,"suffix":""},{"dropping-particle":"","family":"Jiang","given":"Jingzhou","non-dropping-particle":"","parse-names":false,"suffix":""},{"dropping-particle":"","family":"Li","given":"Wenying Wenyan Wenbin","non-dropping-particle":"","parse-names":false,"suffix":""},{"dropping-particle":"","family":"Dong","given":"Changqing","non-dropping-particle":"","parse-names":false,"suffix":""},{"dropping-particle":"","family":"Buechner","given":"T.","non-dropping-particle":"","parse-names":false,"suffix":""},{"dropping-particle":"","family":"Urbanitz","given":"D.","non-dropping-particle":"","parse-names":false,"suffix":""},{"dropping-particle":"","family":"Euler","given":"Mixture Euler-","non-dropping-particle":"","parse-names":false,"suffix":""},{"dropping-particle":"","family":"Shenzhen","given":"Technology","non-dropping-particle":"","parse-names":false,"suffix":""},{"dropping-particle":"","family":"Harbin","given":"Technology","non-dropping-particle":"","parse-names":false,"suffix":""},{"dropping-particle":"","family":"</w:instrText>
      </w:r>
      <w:r w:rsidR="00370A89">
        <w:rPr>
          <w:rFonts w:ascii="Batang" w:hAnsi="Batang" w:cs="Batang"/>
          <w:lang w:val="id-ID"/>
        </w:rPr>
        <w:instrText>赫</w:instrText>
      </w:r>
      <w:r w:rsidR="00370A89">
        <w:rPr>
          <w:rFonts w:ascii="SimSun" w:eastAsia="SimSun" w:hAnsi="SimSun" w:cs="SimSun" w:hint="eastAsia"/>
          <w:lang w:val="id-ID"/>
        </w:rPr>
        <w:instrText>晓霞</w:instrText>
      </w:r>
      <w:r w:rsidR="00370A89">
        <w:rPr>
          <w:lang w:val="id-ID"/>
        </w:rPr>
        <w:instrText>","given":"","non-dropping-particle":"","parse-names":false,"suffix":""},{"dropping-particle":"","family":"Tao","given":"Han","non-dropping-particle":"","parse-names":false,"suffix":""},{"dropping-particle":"","family":"Zhaoxiang","given":"Guo","non-dropping-particle":"","parse-names":false,"suffix":""},{"dropping-particle":"","family":"Xiaoping","given":"Tian","non-dropping-particle":"","parse-names":false,"suffix":""},{"dropping-particle":"","family":"Jian-","given":"Chen","non-dropping-particle":"","parse-names":false,"suffix":""},{"dropping-particle":"V","family":"All","given":"Elsevier Science B","non-dropping-particle":"","parse-names":false,"suffix":""},{"dropping-particle":"","family":"Friedrich","given":"K","non-dropping-particle":"","parse-names":false,"suffix":""},{"dropping-particle":"","family":"D-","given":"Kaiserslautern","non-dropping-particle":"","parse-names":false,"suffix":""},{"dropping-particle":"","family":"Design","given":"Machine","non-dropping-particle":"","parse-names":false,"suffix":""},{"dropping-particle":"","family":"H-","given":"Budapest","non-dropping-particle":"","parse-names":false,"suffix":""},{"dropping-particle":"","family":"Tfl","given":"The","non-dropping-particle":"","parse-names":false,"suffix":""},{"dropping-particle":"","family":"Maciejowski","given":"J M","non-dropping-particle":"","parse-names":false,"suffix":""},{"dropping-particle":"","family":"Jain","given":"Divyansh","non-dropping-particle":"","parse-names":false,"suffix":""},{"dropping-particle":"","family":"Cell","given":"Torque Mram","non-dropping-particle":"","parse-names":false,"suffix":""},{"dropping-particle":"","family":"Sciences","given":"Psychiatric","non-dropping-particle":"","parse-names":false,"suffix":""},{"dropping-particle":"","family":"Pyle","given":"Steven D.","non-dropping-particle":"","parse-names":false,"suffix":""},{"dropping-particle":"","family":"Zand","given":"Ramtin","non-dropping-particle":"","parse-names":false,"suffix":""},{"dropping-particle":"","family":"Sheikhfaal","given":"Shadi","non-dropping-particle":"","parse-names":false,"suffix":""},{"dropping-particle":"","family":"Demara","given":"Ronald F.","non-dropping-particle":"","parse-names":false,"suffix":""},{"dropping-particle":"","family":"Sebastiano Peotta","given":"","non-dropping-particle":"","parse-names":false,"suffix":""},{"dropping-particle":"","family":"Verma","given":"Gaurav","non-dropping-particle":"","parse-names":false,"suffix":""},{"dropping-particle":"","family":"Member","given":"Senior Student","non-dropping-particle":"","parse-names":false,"suffix":""},{"dropping-particle":"","family":"Bindal","given":"Namita","non-dropping-particle":"","parse-names":false,"suffix":""},{"dropping-particle":"","family":"Nisar","given":"Arshid","non-dropping-particle":"","parse-names":false,"suffix":""},{"dropping-particle":"","family":"Member","given":"Senior Student","non-dropping-particle":"","parse-names":false,"suffix":""},{"dropping-particle":"","family":"Balaji","given":"Adarsha","non-dropping-particle":"","parse-names":false,"suffix":""},{"dropping-particle":"","family":"Marty","given":"Thibaut","non-dropping-particle":"","parse-names":false,"suffix":""},{"dropping-particle":"","family":"Das","given":"Anup Arnab Animesh","non-dropping-particle":"","parse-names":false,"suffix":""},{"dropping-particle":"","family":"Catthoor","given":"Francky","non-dropping-particle":"","parse-names":false,"suffix":""},{"dropping-particle":"","family":"Jung","given":"Hong Jip","non-dropping-particle":"","parse-names":false,"suffix":""},{"dropping-particle":"","family":"Baker","given":"Zachary K.","non-dropping-particle":"","parse-names":false,"suffix":""},{"dropping-particle":"","family":"Prasanna","given":"Viktor K.","non-dropping-particle":"","parse-names":false,"suffix":""},{"dropping-particle":"","family":"Gambardella","given":"Pietro","non-dropping-particle":"","parse-names":false,"suffix":""},{"dropping-particle":"","family":"Vedeneeva","given":"E. A.","non-dropping-particle":"","parse-names":false,"suffix":""},{"dropping-particle":"","family":"Sbiaa","given":"Rachid","non-dropping-particle":"","parse-names":false,"suffix":""},{"dropping-particle":"","family":"Piramanayagam","given":"S. N.","non-dropping-particle":"","parse-names":false,"suffix":""},{"dropping-particle":"","family":"Amri","given":"Chaima","non-dropping-particle":"","parse-names":false,"suffix":""},{"dropping-particle":"","family":"Shukla","given":"Arvind Kumar Amit Kumar Arvind Kumar Anuradha","non-dropping-particle":"","parse-names":false,"suffix":""},{"dropping-particle":"","family":"Lee","given":"Jin Ho Jong Ik Jin Cheol Jyh Fu Ho Jian Yuan","non-dropping-particle":"","parse-names":false,"suffix":""},{"dropping-particle":"","family":"Afridi","given":"Mehnaz","non-dropping-particle":"","parse-names":false,"suffix":""},{"dropping-particle":"","family":"Patel","given":"Rishit S.","non-dropping-particle":"","parse-names":false,"suffix":""},{"dropping-particle":"","family":"Óò","given":"Í Ö Å Ò Ù Ð Î Ö","non-dropping-particle":"","parse-names":false,"suffix":""},{"dropping-particle":"","family":"Le","given":"Binh Q.","non-dropping-particle":"","parse-names":false,"suffix":""},{"dropping-particle":"","family":"Grossi","given":"Alessandro","non-dropping-particle":"","parse-names":false,"suffix":""},{"dropping-particle":"","family":"Vianello","given":"Elisa","non-dropping-particle":"","parse-names":false,"suffix":""},{"dropping-particle":"","family":"Wu","given":"Tony Tao","non-dropping-particle":"","parse-names":false,"suffix":""},{"dropping-particle":"","family":"Lama","given":"Giusy","non-dropping-particle":"","parse-names":false,"suffix":""},{"dropping-particle":"","family":"Beigne","given":"Edith","non-dropping-particle":"","parse-names":false,"suffix":""},{"dropping-particle":"","family":"Wong","given":"H. S.Philip","non-dropping-particle":"","parse-names":false,"suffix":""},{"dropping-particle":"","family":"Mitra","given":"Subhasish","non-dropping-particle":"","parse-names":false,"suffix":""},{"dropping-particle":"","family":"Jabeur","given":"Kotb","non-dropping-particle":"","parse-names":false,"suffix":""},{"dropping-particle":"","family":"Bernard-Granger","given":"F.","non-dropping-particle":"","parse-names":false,"suffix":""},{"dropping-particle":"","family":"Pendina","given":"G.","non-dropping-particle":"Di","parse-names":false,"suffix":""},{"dropping-particle":"","family":"Prenat","given":"Guillaume","non-dropping-particle":"","parse-names":false,"suffix":""},{"dropping-particle":"","family":"Dieny","given":"B.","non-dropping-particle":"","parse-names":false,"suffix":""},{"dropping-particle":"","family":"Sangani","given":"Hardik","non-dropping-particle":"","parse-names":false,"suffix":""},{"dropping-particle":"","family":"Modi","given":"Tanay M.","non-dropping-particle":"","parse-names":false,"suffix":""},{"dropping-particle":"","family":"Bhaaskaran","given":"V. S.Kanchana","non-dropping-particle":"","parse-names":false,"suffix":""},{"dropping-particle":"","family":"Rashno","given":"Meysam","non-dropping-particle":"","parse-names":false,"suffix":""},{"dropping-particle":"","family":"Haghparast","given":"Majid","non-dropping-particle":"","parse-names":false,"suffix":""},{"dropping-particle":"","family":"Mosleh","given":"Mohammad","non-dropping-particle":"","parse-names":false,"suffix":""},{"dropping-particle":"","family":"Priya","given":"J","non-dropping-particle":"","parse-names":false,"suffix":""},{"dropping-particle":"","family":"Chekuri","given":"Sailusha","non-dropping-particle":"","parse-names":false,"suffix":""},{"dropping-particle":"","family":"Sutherland","given":"Ivan","non-dropping-particle":"","parse-names":false,"suffix":""},{"dropping-particle":"","family":"Sproull","given":"Robert","non-dropping-particle":"","parse-names":false,"suffix":""},{"dropping-particle":"","family":"Harris","given":"David Money","non-dropping-particle":"","parse-names":false,"suffix":""},{"dropping-particle":"","family":"Banerjee","given":"Writam","non-dropping-particle":"","parse-names":false,"suffix":""},{"dropping-particle":"","family":"Periodicals","given":"Ieee","non-dropping-particle":"","parse-names":false,"suffix":""},{"dropping-particle":"","family":"Stephan","given":"Andrew W.","non-dropping-particle":"","parse-names":false,"suffix":""},{"dropping-particle":"","family":"Koester","given":"Steven J.","non-dropping-particle":"","parse-names":false,"suffix":""},{"dropping-particle":"","family":"Suri","given":"Manan","non-dropping-particle":"","parse-names":false,"suffix":""},{"dropping-particle":"","family":"Chen","given":"Wen Wei Y. Hao","non-dropping-particle":"","parse-names":false,"suffix":""},{"dropping-particle":"","family":"Dou","given":"Chunmeng","non-dropping-particle":"","parse-names":false,"suffix":""},{"dropping-particle":"","family":"Li","given":"Kimfung Kai Xiang","non-dropping-particle":"","parse-names":false,"suffix":""},{"dropping-particle":"","family":"Lin","given":"Wei Yu","non-dropping-particle":"","parse-names":false,"suffix":""},{"dropping-particle":"","family":"Li","given":"Peng Pin Yi","non-dropping-particle":"","parse-names":false,"suffix":""},{"dropping-particle":"","family":"Huang","given":"Jiwu Jian Hao","non-dropping-particle":"","parse-names":false,"suffix":""},{"dropping-particle":"","family":"Wang","given":"Jing Hong Jian-ping Ping Jianshuo Junwu Junshi Jihui Jie Jianji","non-dropping-particle":"","parse-names":false,"suffix":""},{"dropping-particle":"","family":"Wei","given":"Wei Chen","non-dropping-particle":"","parse-names":false,"suffix":""},{"dropping-particle":"","family":"Xue","given":"Cheng Xin","non-dropping-particle":"","parse-names":false,"suffix":""},{"dropping-particle":"","family":"Chiu","given":"Yen Cheng","non-dropping-particle":"","parse-names":false,"suffix":""},{"dropping-particle":"","family":"King","given":"Ya Chin","non-dropping-particle":"","parse-names":false,"suffix":""},{"dropping-particle":"","family":"Lin","given":"Chorng Jung Changgui","non-dropping-particle":"","parse-names":false,"suffix":""},{"dropping-particle":"","family":"Liu","given":"Ren Shuo","non-dropping-particle":"","parse-names":false,"suffix":""},{"dropping-particle":"","family":"Hsieh","given":"Chih Cheng","non-dropping-particle":"","parse-names":false,"suffix":""},{"dropping-particle":"","family":"Tang","given":"Kea Tiong","non-dropping-particle":"","parse-names":false,"suffix":""},{"dropping-particle":"","family":"Yang","given":"Jun Joshua","non-dropping-particle":"","parse-names":false,"suffix":""},{"dropping-particle":"","family":"Ho","given":"Mon Shu","non-dropping-particle":"","parse-names":false,"suffix":""},{"dropping-particle":"","family":"Chang","given":"Meng Fan","non-dropping-particle":"","parse-names":false,"suffix":""},{"dropping-particle":"","family":"Chiu","given":"Pi-feng","non-dropping-particle":"","parse-names":false,"suffix":""},{"dropping-particle":"","family":"Wang","given":"You Yingmin C. Yan Yuxiang Yijiao You","non-dropping-particle":"","parse-names":false,"suffix":""},{"dropping-particle":"","family":"Cai","given":"Hao","non-dropping-particle":"","parse-names":false,"suffix":""},{"dropping-particle":"","family":"Naviner","given":"Lirida Alves De Barros","non-dropping-particle":"","parse-names":false,"suffix":""},{"dropping-particle":"","family":"Zhang","given":"Yazhou Yue Yongmei Yunling Youguang","non-dropping-particle":"","parse-names":false,"suffix":""},{"dropping-particle":"","family":"Zhao","given":"Xiaoxuan","non-dropping-particle":"","parse-names":false,"suffix":""},{"dropping-particle":"","family":"Deng","given":"Erya","non-dropping-particle":"","parse-names":false,"suffix":""},{"dropping-particle":"","family":"Klein","given":"Jacques Olivier","non-dropping-particle":"","parse-names":false,"suffix":""},{"dropping-particle":"","family":"Zhao","given":"Weisheng","non-dropping-particle":"","parse-names":false,"suffix":""},{"dropping-particle":"","family":"Lane","given":"Hoes","non-dropping-particle":"","parse-names":false,"suffix":""},{"dropping-particle":"","family":"Bekolay","given":"Trevor","non-dropping-particle":"","parse-names":false,"suffix":""},{"dropping-particle":"","family":"Bergstra","given":"James","non-dropping-particle":"","parse-names":false,"suffix":""},{"dropping-particle":"","family":"Hunsberger","given":"Eric","non-dropping-particle":"","parse-names":false,"suffix":""},{"dropping-particle":"","family":"DeWolf","given":"Travis","non-dropping-particle":"","parse-names":false,"suffix":""},{"dropping-particle":"","family":"Stewart","given":"Terrence C.","non-dropping-particle":"","parse-names":false,"suffix":""},{"dropping-particle":"","family":"Rasmussen","given":"Daniel","non-dropping-particle":"","parse-names":false,"suffix":""},{"dropping-particle":"","family":"Choo","given":"Xuan","non-dropping-particle":"","parse-names":false,"suffix":""},{"dropping-particle":"","family":"Voelker","given":"Aaron Russell","non-dropping-particle":"","parse-names":false,"suffix":""},{"dropping-particle":"","family":"Eliasmith","given":"Chris","non-dropping-particle":"","parse-names":false,"suffix":""},{"dropping-particle":"","family":"Sharma","given":"Sugandha Sangita Sudhanshu P.","non-dropping-particle":"","parse-names":false,"suffix":""},{"dropping-particle":"","family":"Aubin","given":"Sean","non-dropping-particle":"","parse-names":false,"suffix":""},{"dropping-particle":"","family":"Eliasmith","given":"Chris","non-dropping-particle":"","parse-names":false,"suffix":""},{"dropping-particle":"","family":"Verma","given":"Gaurav","non-dropping-particle":"","parse-names":false,"suffix":""},{"dropping-particle":"","family":"Member","given":"Senior Student","non-dropping-particle":"","parse-names":false,"suffix":""},{"dropping-particle":"","family":"Chun","given":"Ki Chul","non-dropping-particle":"","parse-names":false,"suffix":""},{"dropping-particle":"","family":"Zhao","given":"Hui Haibo","non-dropping-particle":"","parse-names":false,"suffix":""},{"dropping-particle":"","family":"Harms","given":"Jonathan D.","non-dropping-particle":"","parse-names":false,"suffix":""},{"dropping-particle":"","family":"Kim","given":"Tae Wook Hyoung","non-dropping-particle":"","parse-names":false,"suffix":""},{"dropping-particle":"","family":"Wang","given":"Jing Hong Jian-ping Ping Jianshuo Junwu Junshi Jihui Jie Jianji","non-dropping-particle":"","parse-names":false,"suffix":""},{"dropping-particle":"","family":"Kim","given":"Chris H. Changmo Ju Chung Soo","non-dropping-particle":"","parse-names":false,"suffix":""},{"dropping-particle":"","family":"Zahoor","given":"Furqan","non-dropping-particle":"","parse-names":false,"suffix":""},{"dropping-particle":"","family":"Azni Zulkifli","given":"Tun Zainal","non-dropping-particle":"","parse-names":false,"suffix":""},{"dropping-particle":"","family":"Khanday","given":"Farooq Ahmad","non-dropping-particle":"","parse-names":false,"suffix":""},{"dropping-particle":"","family":"Lu","given":"Sen","non-dropping-particle":"","parse-names":false,"suffix":""},{"dropping-particle":"","family":"Sengupta","given":"Abhronil","non-dropping-particle":"","parse-names":false,"suffix":""},{"dropping-particle":"","family":"Nisar","given":"Arshid","non-dropping-particle":"","parse-names":false,"suffix":""},{"dropping-particle":"","family":"Master","given":"The","non-dropping-particle":"","parse-names":false,"suffix":""},{"dropping-particle":"","family":"Science","given":"Food","non-dropping-particle":"","parse-names":false,"suffix":""},{"dropping-particle":"","family":"Name","given":"Bhawan","non-dropping-particle":"","parse-names":false,"suffix":""},{"dropping-particle":"","family":"Hasan","given":"Raqibul","non-dropping-particle":"","parse-names":false,"suffix":""},{"dropping-particle":"","family":"Sciences","given":"Mathematical","non-dropping-particle":"","parse-names":false,"suffix":""},{"dropping-particle":"","family":"Sciences","given":"Mathematical","non-dropping-particle":"","parse-names":false,"suffix":""},{"dropping-particle":"","family":"Woo","given":"Jiyong","non-dropping-particle":"","parse-names":false,"suffix":""},{"dropping-particle":"","family":"Lee","given":"Min Dar Miyoung","non-dropping-particle":"","parse-names":false,"suffix":""},{"dropping-particle":"","family":"Kim","given":"Jinwon Jeong Hun Jeeson Jongwon","non-dropping-particle":"","parse-names":false,"suffix":""},{"dropping-particle":"","family":"Im","given":"Jong-pil","non-dropping-particle":"","parse-names":false,"suffix":""},{"dropping-particle":"","family":"Im","given":"Soohyok Solyee","non-dropping-particle":"","parse-names":false,"suffix":""},{"dropping-particle":"","family":"Indiveri","given":"Giacomo","non-dropping-particle":"","parse-names":false,"suffix":""},{"dropping-particle":"","family":"RossellÓ","given":"Josep L.","non-dropping-particle":"","parse-names":false,"suffix":""},{"dropping-particle":"","family":"Canals","given":"Vincent","non-dropping-particle":"","parse-names":false,"suffix":""},{"dropping-particle":"","family":"Morro","given":"Antoni","non-dropping-particle":"","parse-names":false,"suffix":""},{"dropping-particle":"","family":"Oliver","given":"Antoni","non-dropping-particle":"","parse-names":false,"suffix":""},{"dropping-particle":"","family":"Rajput","given":"Vishal","non-dropping-particle":"","parse-names":false,"suffix":""},{"dropping-particle":"","family":"Verma","given":"Gaurav","non-dropping-particle":"","parse-names":false,"suffix":""},{"dropping-particle":"","family":"Xu","given":"Yansong Yunxi Yigang Yizhong","non-dropping-particle":"","parse-names":false,"suffix":""},{"dropping-particle":"","family":"Wu","given":"Bin","non-dropping-particle":"","parse-names":false,"suffix":""},{"dropping-particle":"","family":"Wang","given":"Zhenzhong Zhigang Zemin Zhenzhong Zhengshi Zhi Hui Zilong Zhe S. Zhaohao","non-dropping-particle":"","parse-names":false,"suffix":""},{"dropping-particle":"","family":"Wang","given":"You Yingmin C. Yan Yuxiang Yijiao You","non-dropping-particle":"","parse-names":false,"suffix":""},{"dropping-particle":"","family":"Zhang","given":"Yazhou Yue Yongmei Yunling Youguang","non-dropping-particle":"","parse-names":false,"suffix":""},{"dropping-particle":"","family":"Zhao","given":"Weisheng","non-dropping-particle":"","parse-names":false,"suffix":""},{"dropping-particle":"","family":"Bindal","given":"Namita","non-dropping-particle":"","parse-names":false,"suffix":""},{"dropping-particle":"","family":"Nisar","given":"Arshid","non-dropping-particle":"","parse-names":false,"suffix":""},{"dropping-particle":"","family":"Member","given":"Senior Student","non-dropping-particle":"","parse-names":false,"suffix":""},{"dropping-particle":"","family":"Dhull","given":"Seema","non-dropping-particle":"","parse-names":false,"suffix":""},{"dropping-particle":"","family":"Member","given":"Senior Student","non-dropping-particle":"","parse-names":false,"suffix":""},{"dropping-particle":"","family":"Agarwal","given":"Ajay Avinash Kumar Anuj","non-dropping-particle":"","parse-names":false,"suffix":""},{"dropping-particle":"","family":"Verma","given":"Gaurav","non-dropping-particle":"","parse-names":false,"suffix":""},{"dropping-particle":"","family":"Singh","given":"Yogesh","non-dropping-particle":"","parse-names":false,"suffix":""},{"dropping-particle":"","family":"Kumari","given":"Anjali","non-dropping-particle":"","parse-names":false,"suffix":""},{"dropping-particle":"","family":"Kumar","given":"Sanjeev Sanjay Santosh","non-dropping-particle":"","parse-names":false,"suffix":""},{"dropping-particle":"","family":"Agnihotri","given":"Om Ji","non-dropping-particle":"","parse-names":false,"suffix":""},{"dropping-particle":"","family":"Bindal","given":"Namita","non-dropping-particle":"","parse-names":false,"suffix":""},{"dropping-particle":"","family":"Nisar","given":"Arshid","non-dropping-particle":"","parse-names":false,"suffix":""},{"dropping-particle":"","family":"Dhull","given":"Seema","non-dropping-particle":"","parse-names":false,"suffix":""},{"dropping-particle":"","family":"Kaushik","given":"Brajesh Kumar","non-dropping-particle":"","parse-names":false,"suffix":""},{"dropping-particle":"","family":"Id","given":"Manuscript","non-dropping-particle":"","parse-names":false,"suffix":""},{"dropping-particle":"","family":"Categories","given":"Pieee Manuscript","non-dropping-particle":"","parse-names":false,"suffix":""},{"dropping-particle":"","family":"Paper","given":"Regular","non-dropping-particle":"","parse-names":false,"suffix":""},{"dropping-particle":"","family":"Submitted","given":"Date","non-dropping-particle":"","parse-names":false,"suffix":""},{"dropping-particle":"","family":"List","given":"Complete Class","non-dropping-particle":"","parse-names":false,"suffix":""},{"dropping-particle":"","family":"Roorkee","given":"I I T","non-dropping-particle":"","parse-names":false,"suffix":""},{"dropping-particle":"","family":"Verma","given":"E C E","non-dropping-particle":"","parse-names":false,"suffix":""},{"dropping-particle":"","family":"Roorkee","given":"Technology","non-dropping-particle":"","parse-names":false,"suffix":""},{"dropping-particle":"","family":"Kaushik","given":"E C E","non-dropping-particle":"","parse-names":false,"suffix":""},{"dropping-particle":"","family":"Roorkee","given":"Technology","non-dropping-particle":"","parse-names":false,"suffix":""},{"dropping-particle":"","family":"Schroeder","given":"Paul A.","non-dropping-particle":"","parse-names":false,"suffix":""},{"dropping-particle":"","family":"Trenholm","given":"","non-dropping-particle":"","parse-names":false,"suffix":""},{"dropping-particle":"","family":"IRDS","given":"","non-dropping-particle":"","parse-names":false,"suffix":""},{"dropping-particle":"","family":"Lew","given":"Wen Siang","non-dropping-particle":"","parse-names":false,"suffix":""},{"dropping-particle":"","family":"Structures","given":"Modern Bamboo","non-dropping-particle":"","parse-names":false,"suffix":""},{"dropping-particle":"","family":"Umiyati","given":"","non-dropping-particle":"","parse-names":false,"suffix":""},{"dropping-particle":"","family":"Library","given":"Chromatography","non-dropping-particle":"","parse-names":false,"suffix":""},{"dropping-particle":"","family":"Techniques","given":"Modern","non-dropping-particle":"","parse-names":false,"suffix":""},{"dropping-particle":"","family":"Mittal","given":"Sparsh","non-dropping-particle":"","parse-names":false,"suffix":""},{"dropping-particle":"","family":"Verma","given":"Gaurav","non-dropping-particle":"","parse-names":false,"suffix":""},{"dropping-particle":"","family":"Kaushik","given":"Brajesh Kumar","non-dropping-particle":"","parse-names":false,"suffix":""},{"dropping-particle":"","family":"Khanday","given":"Farooq Ahmad","non-dropping-particle":"","parse-names":false,"suffix":""},{"dropping-particle":"","family":"Nisar","given":"Arshid","non-dropping-particle":"","parse-names":false,"suffix":""},{"dropping-particle":"","family":"Member","given":"Senior Student","non-dropping-particle":"","parse-names":false,"suffix":""},{"dropping-particle":"","family":"Dhull","given":"Seema","non-dropping-particle":"","parse-names":false,"suffix":""},{"dropping-particle":"","family":"Member","given":"Senior Student","non-dropping-particle":"","parse-names":false,"suffix":""},{"dropping-particle":"","family":"Mittal","given":"Sparsh","non-dropping-particle":"","parse-names":false,"suffix":""},{"dropping-particle":"","family":"Member","given":"Senior Student","non-dropping-particle":"","parse-names":false,"suffix":""},{"dropping-particle":"","family":"Verma","given":"Gaurav","non-dropping-particle":"","parse-names":false,"suffix":""},{"dropping-particle":"","family":"Prajapati","given":"Ajit","non-dropping-particle":"","parse-names":false,"suffix":""},{"dropping-particle":"","family":"Bindal","given":"Namita","non-dropping-particle":"","parse-names":false,"suffix":""},{"dropping-particle":"","family":"Kaushik","given":"Brajesh Kumar","non-dropping-particle":"","parse-names":false,"suffix":""},{"dropping-particle":"","family":"Kumar","given":"Brajesh","non-dropping-particle":"","parse-names":false,"suffix":""},{"dropping-particle":"","family":"Kaushik","given":"Brajesh Kumar","non-dropping-particle":"","parse-names":false,"suffix":""},{"dropping-particle":"","family":"Guidelines","given":"Xiith Plan","non-dropping-particle":"","parse-names":false,"suffix":""},{"dropping-particle":"","family":"Alu","given":"The","non-dropping-particle":"","parse-names":false,"suffix":""},{"dropping-particle":"","family":"Operation","given":"S E L","non-dropping-particle":"","parse-names":false,"suffix":""},{"dropping-particle":"","family":"Design","given":"A L U","non-dropping-particle":"","parse-names":false,"suffix":""},{"dropping-particle":"","family":"Networks","given":"Spiking Neural","non-dropping-particle":"","parse-names":false,"suffix":""},{"dropping-particle":"","family":"Report","given":"Lab-based Project","non-dropping-particle":"","parse-names":false,"suffix":""},{"dropping-particle":"","family":"Berule","given":"Pankaj","non-dropping-particle":"","parse-names":false,"suffix":""},{"dropping-particle":"","family":"Indian","given":"Communication Engineering","non-dropping-particle":"","parse-names":false,"suffix":""},{"dropping-particle":"","family":"Krylov","given":"Gleb","non-dropping-particle":"","parse-names":false,"suffix":""},{"dropping-particle":"","family":"Member","given":"Senior Student","non-dropping-particle":"","parse-names":false,"suffix":""},{"dropping-particle":"","family":"Kawa","given":"Jamil","non-dropping-particle":"","parse-names":false,"suffix":""},{"dropping-particle":"","family":"Friedman","given":"Eby G","non-dropping-particle":"","parse-names":false,"suffix":""},{"dropping-particle":"","family":"Beahm","given":"Douglas Raymond","non-dropping-particle":"","parse-names":false,"suffix":""},{"dropping-particle":"","family":"Deng","given":"Yijie","non-dropping-particle":"","parse-names":false,"suffix":""},{"dropping-particle":"","family":"Riley","given":"Tanner G Teal R.","non-dropping-particle":"","parse-names":false,"suffix":""},{"dropping-particle":"","family":"Sarpeshkar","given":"Rahul","non-dropping-particle":"","parse-names":false,"suffix":""},{"dropping-particle":"","family":"Vandenberghe","given":"William G","non-dropping-particle":"","parse-names":false,"suffix":""},{"dropping-particle":"","family":"Member","given":"Senior Student","non-dropping-particle":"","parse-names":false,"suffix":""},{"dropping-particle":"","family":"Kä","given":"Ä I","non-dropping-particle":"","parse-names":false,"suffix":""},{"dropping-particle":"","family":"Staatstheater","given":"D E R Bayerischen","non-dropping-particle":"","parse-names":false,"suffix":""},{"dropping-particle":"","family":"Camuñas-Mesa","given":"Luis A.","non-dropping-particle":"","parse-names":false,"suffix":""},{"dropping-particle":"","family":"Domínguez-Cordero","given":"Yaisel L.","non-dropping-particle":"","parse-names":false,"suffix":""},{"dropping-particle":"","family":"Linares-Barranco","given":"Alejandro","non-dropping-particle":"","parse-names":false,"suffix":""},{"dropping-particle":"","family":"Serrano-Gotarredona","given":"Teresa","non-dropping-particle":"","parse-names":false,"suffix":""},{"dropping-particle":"","family":"Linares-Barranco","given":"Bernabe Bernabé","non-dropping-particle":"","parse-names":false,"suffix":""},{"dropping-particle":"","family":"Azghadi","given":"Mostafa Rahimi","non-dropping-particle":"","parse-names":false,"suffix":""},{"dropping-particle":"","family":"Linares-Barranco","given":"Bernabe Bernabé","non-dropping-particle":"","parse-names":false,"suffix":""},{"dropping-particle":"","family":"Abbott","given":"Derek","non-dropping-particle":"","parse-names":false,"suffix":""},{"dropping-particle":"","family":"Leong","given":"Philip H.W.","non-dropping-particle":"","parse-names":false,"suffix":""},{"dropping-particle":"","family":"Biswas","given":"Anmol","non-dropping-particle":"","parse-names":false,"suffix":""},{"dropping-particle":"","family":"Prasad","given":"Sidharth","non-dropping-particle":"","parse-names":false,"suffix":""},{"dropping-particle":"","family":"Lashkare","given":"Sandip","non-dropping-particle":"","parse-names":false,"suffix":""},{"dropping-particle":"","family":"Ganguly","given":"Udayan","non-dropping-particle":"","parse-names":false,"suffix":""},{"dropping-particle":"","family":"Puri","given":"Naveen","non-dropping-particle":"","parse-names":false,"suffix":""},{"dropping-particle":"","family":"Ma","given":"Yufei","non-dropping-particle":"","parse-names":false,"suffix":""},{"dropping-particle":"","family":"Brette","given":"Romain","non-dropping-particle":"","parse-names":false,"suffix":""},{"dropping-particle":"","family":"Gerstner","given":"Wulfram","non-dropping-particle":"","parse-names":false,"suffix":""},{"dropping-particle":"","family":"Hertäg","given":"Loreen","non-dropping-particle":"","parse-names":false,"suffix":""},{"dropping-particle":"","family":"Hass","given":"Joachim","non-dropping-particle":"","parse-names":false,"suffix":""},{"dropping-particle":"","family":"Golovko","given":"Tatiana","non-dropping-particle":"","parse-names":false,"suffix":""},{"dropping-particle":"","family":"Durstewitz","given":"Daniel","non-dropping-particle":"","parse-names":false,"suffix":""},{"dropping-particle":"","family":"Kobayashi","given":"Ryota","non-dropping-particle":"","parse-names":false,"suffix":""},{"dropping-particle":"","family":"Tsubo","given":"Yasuhiro","non-dropping-particle":"","parse-names":false,"suffix":""},{"dropping-particle":"","family":"Shinomoto","given":"Shigeru","non-dropping-particle":"","parse-names":false,"suffix":""},{"dropping-particle":"","family":"Jain","given":"Alkesh","non-dropping-particle":"","parse-names":false,"suffix":""},{"dropping-particle":"","family":"Nisar","given":"Arshid","non-dropping-particle":"","parse-names":false,"suffix":""},{"dropping-particle":"","family":"Shreya","given":"Sonal","non-dropping-particle":"","parse-names":false,"suffix":""},{"dropping-particle":"","family":"Mittal","given":"Sparsh","non-dropping-particle":"","parse-names":false,"suffix":""},{"dropping-particle":"","family":"Member","given":"Senior Student","non-dropping-particle":"","parse-names":false,"suffix":""},{"dropping-particle":"","family":"Kaushik","given":"Brajesh Kumar","non-dropping-particle":"","parse-names":false,"suffix":""},{"dropping-particle":"","family":"Member","given":"Senior Student","non-dropping-particle":"","parse-names":false,"suffix":""},{"dropping-particle":"","family":"Raj","given":"Aditya","non-dropping-particle":"","parse-names":false,"suffix":""},{"dropping-particle":"","family":"Gour","given":"Singh","non-dropping-particle":"","parse-names":false,"suffix":""},{"dropping-particle":"","family":"Camuñas-Mesa","given":"Luis A.","non-dropping-particle":"","parse-names":false,"suffix":""},{"dropping-particle":"","family":"Zamarreño-Ramos","given":"Carlos","non-dropping-particle":"","parse-names":false,"suffix":""},{"dropping-particle":"","family":"Linares-Barranco","given":"Alejandro","non-dropping-particle":"","parse-names":false,"suffix":""},{"dropping-particle":"","family":"Acosta-Jiménez","given":"Antonio J.","non-dropping-particle":"","parse-names":false,"suffix":""},{"dropping-particle":"","family":"Serrano-Gotarredona","given":"Teresa","non-dropping-particle":"","parse-names":false,"suffix":""},{"dropping-particle":"","family":"Linares-Barranco","given":"Bernabe Bernabé","non-dropping-particle":"","parse-names":false,"suffix":""},{"dropping-particle":"","family":"Sharma","given":"Ananya Ajit","non-dropping-particle":"","parse-names":false,"suffix":""},{"dropping-particle":"","family":"Lai","given":"Yuanming","non-dropping-particle":"","parse-names":false,"suffix":""},{"dropping-particle":"","family":"Verma","given":"Gaurav","non-dropping-particle":"","parse-names":false,"suffix":""},{"dropping-particle":"","family":"Verma","given":"Swati S","non-dropping-particle":"","parse-names":false,"suffix":""},{"dropping-particle":"","family":"Bennett","given":"Christopher H.","non-dropping-particle":"","parse-names":false,"suffix":""},{"dropping-particle":"","family":"Hassan","given":"Norhidayah Abdul Naimul","non-dropping-particle":"","parse-names":false,"suffix":""},{"dropping-particle":"","family":"Hu","given":"Xiaoqi Xincheng Xiaojun Xuan","non-dropping-particle":"","parse-names":false,"suffix":""},{"dropping-particle":"","family":"Incornvia","given":"Jean Anne C.","non-dropping-particle":"","parse-names":false,"suffix":""},{"dropping-particle":"","family":"Friedman","given":"Joseph S. D","non-dropping-particle":"","parse-names":false,"suffix":""},{"dropping-particle":"","family":"Marinella","given":"Matthew M. J","non-dropping-particle":"","parse-names":false,"suffix":""},{"dropping-particle":"","family":"Sengupta","given":"Abhronil","non-dropping-particle":"","parse-names":false,"suffix":""},{"dropping-particle":"","family":"Roy","given":"Kaushik","non-dropping-particle":"","parse-names":false,"suffix":""},{"dropping-particle":"","family":"Kaur","given":"Baljinder","non-dropping-particle":"","parse-names":false,"suffix":""},{"dropping-particle":"","family":"Kumar","given":"Sanjeev Sanjay Santosh","non-dropping-particle":"","parse-names":false,"suffix":""},{"dropping-particle":"","family":"Kaushik","given":"Brajesh Kumar","non-dropping-particle":"","parse-names":false,"suffix":""},{"dropping-particle":"","family":"Multiplier","given":"Booth","non-dropping-particle":"","parse-names":false,"suffix":""},{"dropping-particle":"","family":"Regression","given":"Logistic","non-dropping-particle":"","parse-names":false,"suffix":""},{"dropping-particle":"","family":"</w:instrText>
      </w:r>
      <w:r w:rsidR="00370A89">
        <w:rPr>
          <w:rFonts w:ascii="Batang" w:hAnsi="Batang" w:cs="Batang"/>
          <w:lang w:val="id-ID"/>
        </w:rPr>
        <w:instrText>강용묵</w:instrText>
      </w:r>
      <w:r w:rsidR="00370A89">
        <w:rPr>
          <w:lang w:val="id-ID"/>
        </w:rPr>
        <w:instrText>","given":"","non-dropping-particle":"","parse-names":false,"suffix":""},{"dropping-particle":"","family":"Learning","given":"Machine","non-dropping-particle":"","parse-names":false,"suffix":""},{"dropping-particle":"","family":"Cookbook","given":"R","non-dropping-particle":"","parse-names":false,"suffix":""},{"dropping-particle":"","family":"Publishers","given":"M K","non-dropping-particle":"","parse-names":false,"suffix":""},{"dropping-particle":"","family":"Settle","given":"M.W.A.","non-dropping-particle":"","parse-names":false,"suffix":""},{"dropping-particle":"","family":"Binkert","given":"Nathan","non-dropping-particle":"","parse-names":false,"suffix":""},{"dropping-particle":"","family":"Beckmann","given":"Bradford","non-dropping-particle":"","parse-names":false,"suffix":""},{"dropping-particle":"","family":"Black","given":"Gabriel","non-dropping-particle":"","parse-names":false,"suffix":""},{"dropping-particle":"","family":"Reinhardt","given":"Steven K.","non-dropping-particle":"","parse-names":false,"suffix":""},{"dropping-particle":"","family":"Saidi","given":"Ali","non-dropping-particle":"","parse-names":false,"suffix":""},{"dropping-particle":"","family":"Basu","given":"Arkaprava","non-dropping-particle":"","parse-names":false,"suffix":""},{"dropping-particle":"","family":"Hestness","given":"Joel","non-dropping-particle":"","parse-names":false,"suffix":""},{"dropping-particle":"","family":"Hower","given":"Derek R.","non-dropping-particle":"","parse-names":false,"suffix":""},{"dropping-particle":"","family":"Krishna","given":"Tushar","non-dropping-particle":"","parse-names":false,"suffix":""},{"dropping-particle":"","family":"Sardashti","given":"Somayeh","non-dropping-particle":"","parse-names":false,"suffix":""},{"dropping-particle":"","family":"Sen","given":"Rathijit","non-dropping-particle":"","parse-names":false,"suffix":""},{"dropping-particle":"","family":"Sewell","given":"Korey","non-dropping-particle":"","parse-names":false,"suffix":""},{"dropping-particle":"","family":"Shoaib","given":"Muhammad","non-dropping-particle":"","parse-names":false,"suffix":""},{"dropping-particle":"","family":"Vaish","given":"Nilay","non-dropping-particle":"","parse-names":false,"suffix":""},{"dropping-particle":"","family":"Hill","given":"Mark D.","non-dropping-particle":"","parse-names":false,"suffix":""},{"dropping-particle":"","family":"Wood","given":"David A.","non-dropping-particle":"","parse-names":false,"suffix":""},{"dropping-particle":"","family":"Verma","given":"Gaurav","non-dropping-particle":"","parse-names":false,"suffix":""},{"dropping-particle":"","family":"Kumar","given":"Vinesh","non-dropping-particle":"","parse-names":false,"suffix":""},{"dropping-particle":"","family":"Marina","given":"Botanica","non-dropping-particle":"","parse-names":false,"suffix":""},{"dropping-particle":"","family":"Marina","given":"Journal Botanica","non-dropping-particle":"","parse-names":false,"suffix":""},{"dropping-particle":"","family":"Marina","given":"Botanica","non-dropping-particle":"","parse-names":false,"suffix":""},{"dropping-particle":"","family":"Journal","given":"Italian Ieee Sensors","non-dropping-particle":"","parse-names":false,"suffix":""},{"dropping-particle":"","family":"Page","given":"Gale C Geosciences","non-dropping-particle":"","parse-names":false,"suffix":""},{"dropping-particle":"","family":"Marina","given":"Botanica","non-dropping-particle":"","parse-names":false,"suffix":""},{"dropping-particle":"","family":"Marina","given":"Journal Botanica","non-dropping-particle":"","parse-names":false,"suffix":""},{"dropping-particle":"","family":"Marina","given":"Botanica","non-dropping-particle":"","parse-names":false,"suffix":""},{"dropping-particle":"","family":"Eo","given":"An","non-dropping-particle":"","parse-names":false,"suffix":""},{"dropping-particle":"","family":"Eo","given":"The","non-dropping-particle":"","parse-names":false,"suffix":""},{"dropping-particle":"","family":"Imaging","given":"Thermal","non-dropping-particle":"","parse-names":false,"suffix":""},{"dropping-particle":"","family":"Random","given":"R a M","non-dropping-particle":"","parse-names":false,"suffix":""},{"dropping-particle":"","family":"Memory","given":"Access","non-dropping-particle":"","parse-names":false,"suffix":""},{"dropping-particle":"","family":"Siu","given":"Kevin","non-dropping-particle":"","parse-names":false,"suffix":""},{"dropping-particle":"","family":"Stuart","given":"Dylan Malone","non-dropping-particle":"","parse-names":false,"suffix":""},{"dropping-particle":"","family":"Mahmoud","given":"Mostafa","non-dropping-particle":"","parse-names":false,"suffix":""},{"dropping-particle":"","family":"Moshovos","given":"Andreas","non-dropping-particle":"","parse-names":false,"suffix":""},{"dropping-particle":"","family":"Morphology","given":"The Comparative","non-dropping-particle":"","parse-names":false,"suffix":""},{"dropping-particle":"","family":"Structures","given":"Modern Bamboo","non-dropping-particle":"","parse-names":false,"suffix":""},{"dropping-particle":"","family":"Jeon","given":"Kanghyeok","non-dropping-particle":"","parse-names":false,"suffix":""},{"dropping-particle":"","family":"Kim","given":"Jinwon Jeong Hun Jeeson Jongwon","non-dropping-particle":"","parse-names":false,"suffix":""},{"dropping-particle":"","family":"Ryu","given":"Jin Joo","non-dropping-particle":"","parse-names":false,"suffix":""},{"dropping-particle":"","family":"Yoo","given":"Seung Jong","non-dropping-particle":"","parse-names":false,"suffix":""},{"dropping-particle":"","family":"Song","given":"Choongseok","non-dropping-particle":"","parse-names":false,"suffix":""},{"dropping-particle":"","family":"Yang","given":"Min Kyu","non-dropping-particle":"","parse-names":false,"suffix":""},{"dropping-particle":"","family":"Jeong","given":"Doo Seok","non-dropping-particle":"","parse-names":false,"suffix":""},{"dropping-particle":"","family":"Kim","given":"Gun Hwan Geonho","non-dropping-particle":"","parse-names":false,"suffix":""},{"dropping-particle":"","family":"Dhumal","given":"Manoj","non-dropping-particle":"","parse-names":false,"suffix":""},{"dropping-particle":"","family":"Transfer","given":"Copyright","non-dropping-particle":"","parse-names":false,"suffix":""},{"dropping-particle":"","family":"Sure","given":"Sandeep Karbhari","non-dropping-particle":"","parse-names":false,"suffix":""},{"dropping-particle":"","family":"Agarwal","given":"Sapan","non-dropping-particle":"","parse-names":false,"suffix":""},{"dropping-particle":"","family":"Plimpton","given":"Steven J","non-dropping-particle":"","parse-names":false,"suffix":""},{"dropping-particle":"","family":"Schiek","given":"Richard L","non-dropping-particle":"","parse-names":false,"suffix":""},{"dropping-particle":"","family":"Richter","given":"Isaac","non-dropping-particle":"","parse-names":false,"suffix":""},{"dropping-particle":"","family":"Hsia","given":"Alexander H","non-dropping-particle":"","parse-names":false,"suffix":""},{"dropping-particle":"","family":"Hughart","given":"David R","non-dropping-particle":"","parse-names":false,"suffix":""},{"dropping-particle":"","family":"Jacobs-Gedrim","given":"Robin B","non-dropping-particle":"","parse-names":false,"suffix":""},{"dropping-particle":"","family":"James","given":"Conrad D","non-dropping-particle":"","parse-names":false,"suffix":""},{"dropping-particle":"","family":"Marinella","given":"Matthew M. J","non-dropping-particle":"","parse-names":false,"suffix":""},{"dropping-particle":"","family":"Sim","given":"Ross","non-dropping-particle":"","parse-names":false,"suffix":""},{"dropping-particle":"","family":"J-","given":"Version","non-dropping-particle":"","parse-names":false,"suffix":""},{"dropping-particle":"","family":"Davison","given":"Andrew J.","non-dropping-particle":"","parse-names":false,"suffix":""},{"dropping-particle":"","family":"Ryu","given":"H E","non-dropping-particle":"","parse-names":false,"suffix":""},{"dropping-particle":"","family":"Orchard","given":"Garrick","non-dropping-particle":"","parse-names":false,"suffix":""},{"dropping-particle":"","family":"Davies","given":"Mike Mark N.O.","non-dropping-particle":"","parse-names":false,"suffix":""},{"dropping-particle":"","family":"Mahony","given":"Robert","non-dropping-particle":"","parse-names":false,"suffix":""},{"dropping-particle":"","family":"Scaramuzza","given":"Davide","non-dropping-particle":"","parse-names":false,"suffix":""},{"dropping-particle":"","family":"Gallego","given":"Guillermo","non-dropping-particle":"","parse-names":false,"suffix":""},{"dropping-particle":"","family":"Sandamirskaya","given":"Yulia","non-dropping-particle":"","parse-names":false,"suffix":""},{"dropping-particle":"","family":"Recursive","given":"Synchronous","non-dropping-particle":"","parse-names":false,"suffix":""},{"dropping-particle":"","family":"Processing","given":"Event","non-dropping-particle":"","parse-names":false,"suffix":""},{"dropping-particle":"","family":"Plan","given":"Course","non-dropping-particle":"","parse-names":false,"suffix":""},{"dropping-particle":"","family":"Material","given":"Reference","non-dropping-particle":"","parse-names":false,"suffix":""},{"dropping-particle":"","family":"Transform","given":"Fast Fourier","non-dropping-particle":"","parse-names":false,"suffix":""},{"dropping-particle":"","family":"Good","given":"Phillip","non-dropping-particle":"","parse-names":false,"suffix":""},{"dropping-particle":"","family":"Rofifah","given":"Dianah","non-dropping-particle":"","parse-names":false,"suffix":""},{"dropping-particle":"","family":"Kumar","given":"Deepak","non-dropping-particle":"","parse-names":false,"suffix":""},{"dropping-particle":"","family":"Morphology","given":"The Comparative","non-dropping-particle":"","parse-names":false,"suffix":""},{"dropping-particle":"","family":"Pratt","given":"William K.","non-dropping-particle":"","parse-names":false,"suffix":""},{"dropping-particle":"","family":"Gomar","given":"Shaghayegh","non-dropping-particle":"","parse-names":false,"suffix":""},{"dropping-particle":"","family":"Integrated","given":"Digital","non-dropping-particle":"","parse-names":false,"suffix":""},{"dropping-particle":"","family":"Design","given":"Circuit","non-dropping-particle":"","parse-names":false,"suffix":""},{"dropping-particle":"","family":"Metrics","given":"Quality","non-dropping-particle":"","parse-names":false,"suffix":""},{"dropping-particle":"","family":"Design","given":"Digital","non-dropping-particle":"","parse-names":false,"suffix":""},{"dropping-particle":"","family":"Prof","given":"P I","non-dropping-particle":"","parse-names":false,"suffix":""},{"dropping-particle":"","family":"Yu","given":"Shimeng","non-dropping-particle":"","parse-names":false,"suffix":""},{"dropping-particle":"","family":"Deng","given":"By Lei","non-dropping-particle":"","parse-names":false,"suffix":""},{"dropping-particle":"","family":"Li","given":"Guoqi Guoyu","non-dropping-particle":"","parse-names":false,"suffix":""},{"dropping-particle":"","family":"Han","given":"Song Seung H","non-dropping-particle":"","parse-names":false,"suffix":""},{"dropping-particle":"","family":"Shi","given":"Luping","non-dropping-particle":"","parse-names":false,"suffix":""},{"dropping-particle":"","family":"Xie","given":"Yuan Youjun","non-dropping-particle":"","parse-names":false,"suffix":""},{"dropping-particle":"","family":"Nor","given":"Hi-skew Hasanan Mohd","non-dropping-particle":"","parse-names":false,"suffix":""},{"dropping-particle":"","family":"Wang","given":"Changming Christina Yan Chao Chengzhi Chung Chao","non-dropping-particle":"","parse-names":false,"suffix":""},{"dropping-particle":"","family":"Wang","given":"Zhenzhong Zhigang Zemin Zhenzhong Zhengshi Zhi Hui Zilong Zhe S. Zhaohao","non-dropping-particle":"","parse-names":false,"suffix":""},{"dropping-particle":"","family":"Wang","given":"Michael Q Min","non-dropping-particle":"","parse-names":false,"suffix":""},{"dropping-particle":"","family":"Zhang","given":"Xinyue Xueying Xiliang Xianming Xiyin Xiangdong Xiaodong","non-dropping-particle":"","parse-names":false,"suffix":""},{"dropping-particle":"","family":"Zhang","given":"Yazhou Yue Yongmei Yunling Youguang","non-dropping-particle":"","parse-names":false,"suffix":""},{"dropping-particle":"","family":"Zhao","given":"Weisheng","non-dropping-particle":"","parse-names":false,"suffix":""},{"dropping-particle":"","family":"Id","given":"Submission No Application","non-dropping-particle":"","parse-names":false,"suffix":""},{"dropping-particle":"","family":"Kaul","given":"Ishita","non-dropping-particle":"","parse-names":false,"suffix":""},{"dropping-particle":"","family":"Greedy","given":"Steve","non-dropping-particle":"","parse-names":false,"suffix":""},{"dropping-particle":"","family":"Dame","given":"Notre","non-dropping-particle":"","parse-names":false,"suffix":""},{"dropping-particle":"","family":"Engineering","given":"Information N","non-dropping-particle":"","parse-names":false,"suffix":""},{"dropping-particle":"","family":"List","given":"Complete Class","non-dropping-particle":"","parse-names":false,"suffix":""},{"dropping-particle":"","family":"Entrants","given":"New","non-dropping-particle":"","parse-names":false,"suffix":""},{"dropping-particle":"","family":"Camunas-Mesa","given":"L. A.","non-dropping-particle":"","parse-names":false,"suffix":""},{"dropping-particle":"","family":"Serrano-Gotarredona","given":"Teresa","non-dropping-particle":"","parse-names":false,"suffix":""},{"dropping-particle":"","family":"Linares-Barranco","given":"Bernabe Bernabé","non-dropping-particle":"","parse-names":false,"suffix":""},{"dropping-particle":"","family":"Led","given":"R G B","non-dropping-particle":"","parse-names":false,"suffix":""},{"dropping-particle":"","family":"Wang","given":"Zhenzhong Zhigang Zemin Zhenzhong Zhengshi Zhi Hui Zilong Zhe S. Zhaohao","non-dropping-particle":"","parse-names":false,"suffix":""},{"dropping-particle":"","family":"Guo","given":"Lilin","non-dropping-particle":"","parse-names":false,"suffix":""},{"dropping-particle":"","family":"Adjouadi","given":"Malek","non-dropping-particle":"","parse-names":false,"suffix":""},{"dropping-particle":"","family":"Dar","given":"Irfan Ahmad","non-dropping-particle":"","parse-names":false,"suffix":""},{"dropping-particle":"","family":"Gahlot-","given":"Ajay Pratap Singh","non-dropping-particle":"","parse-names":false,"suffix":""},{"dropping-particle":"","family":"Ieee","given":"Student Member","non-dropping-particle":"","parse-names":false,"suffix":""},{"dropping-particle":"","family":"Raman","given":"Balasubramanian","non-dropping-particle":"","parse-names":false,"suffix":""},{"dropping-particle":"","family":"Ieee","given":"Member","non-dropping-particle":"","parse-names":false,"suffix":""},{"dropping-particle":"","family":"Kaushik","given":"Brajesh Kumar","non-dropping-particle":"","parse-names":false,"suffix":""},{"dropping-particle":"","family":"Member","given":"Senior Student","non-dropping-particle":"","parse-names":false,"suffix":""},{"dropping-particle":"","family":"Sengupta","given":"Abhronil","non-dropping-particle":"","parse-names":false,"suffix":""},{"dropping-particle":"","family":"Ye","given":"Yuting","non-dropping-particle":"","parse-names":false,"suffix":""},{"dropping-particle":"","family":"Wang","given":"Robert Ruichen Rucheng Ran","non-dropping-particle":"","parse-names":false,"suffix":""},{"dropping-particle":"","family":"Liu","given":"Chiao Chang Chiang Qing","non-dropping-particle":"","parse-names":false,"suffix":""},{"dropping-particle":"","family":"Roy","given":"Kaushik","non-dropping-particle":"","parse-names":false,"suffix":""},{"dropping-particle":"","family":"Huang","given":"Lixing","non-dropping-particle":"","parse-names":false,"suffix":""},{"dropping-particle":"","family":"Diao","given":"Jietao","non-dropping-particle":"","parse-names":false,"suffix":""},{"dropping-particle":"","family":"Nie","given":"Hongshan","non-dropping-particle":"","parse-names":false,"suffix":""},{"dropping-particle":"","family":"Wang","given":"Wei","non-dropping-particle":"","parse-names":false,"suffix":""},{"dropping-particle":"","family":"Li","given":"Zhiwei Zhen Ping Zhaojing","non-dropping-particle":"","parse-names":false,"suffix":""},{"dropping-particle":"","family":"Li","given":"Qingjiang Quan Qingfa","non-dropping-particle":"","parse-names":false,"suffix":""},{"dropping-particle":"","family":"Liu","given":"Hongxia Haijun Hongbo Huiran Hengwei Hongchao","non-dropping-particle":"","parse-names":false,"suffix":""},{"dropping-particle":"","family":"Davidson","given":"Simon","non-dropping-particle":"","parse-names":false,"suffix":""},{"dropping-particle":"","family":"Furber","given":"Steve B.","non-dropping-particle":"","parse-names":false,"suffix":""},{"dropping-particle":"","family":"Duan","given":"Yunzhi","non-dropping-particle":"","parse-names":false,"suffix":""},{"dropping-particle":"","family":"Li","given":"Shiyun Shuangyang Sheng Shuai","non-dropping-particle":"","parse-names":false,"suffix":""},{"dropping-particle":"","family":"Zhang","given":"Ruipeng Rubing","non-dropping-particle":"","parse-names":false,"suffix":""},{"dropping-particle":"","family":"Wang","given":"Qiusheng","non-dropping-particle":"","parse-names":false,"suffix":""},{"dropping-particle":"","family":"Chen","given":"Jienan","non-dropping-particle":"","parse-names":false,"suffix":""},{"dropping-particle":"","family":"Sobelman","given":"Gerald E.","non-dropping-particle":"","parse-names":false,"suffix":""},{"dropping-particle":"","family":"Citizen","given":"Senior","non-dropping-particle":"","parse-names":false,"suffix":""},{"dropping-particle":"","family":"Carpet","given":"R E D","non-dropping-particle":"","parse-names":false,"suffix":""},{"dropping-particle":"","family":"Branch","given":"Bank","non-dropping-particle":"","parse-names":false,"suffix":""},{"dropping-particle":"","family":"Verma","given":"Gaurav","non-dropping-particle":"","parse-names":false,"suffix":""},{"dropping-particle":"","family":"Member","given":"Senior Student","non-dropping-particle":"","parse-names":false,"suffix":""},{"dropping-particle":"","family":"Bindal","given":"Namita","non-dropping-particle":"","parse-names":false,"suffix":""},{"dropping-particle":"","family":"Nisar","given":"Arshid","non-dropping-particle":"","parse-names":false,"suffix":""},{"dropping-particle":"","family":"Member","given":"Senior Student","non-dropping-particle":"","parse-names":false,"suffix":""},{"dropping-particle":"","family":"Dhull","given":"Seema","non-dropping-particle":"","parse-names":false,"suffix":""},{"dropping-particle":"","family":"Jinshan","given":"Yue","non-dropping-particle":"","parse-names":false,"suffix":""},{"dropping-particle":"","family":"Marks","given":"Michael A.W. Maximum","non-dropping-particle":"","parse-names":false,"suffix":""},{"dropping-particle":"","family":"Seo","given":"Youngguk Yeongkyo","non-dropping-particle":"","parse-names":false,"suffix":""},{"dropping-particle":"","family":"Kwon","given":"Kon-woo Woo","non-dropping-particle":"","parse-names":false,"suffix":""},{"dropping-particle":"","family":"Dolia","given":"Varun","non-dropping-particle":"","parse-names":false,"suffix":""},{"dropping-particle":"","family":"Joshi","given":"Vatsal Vinay","non-dropping-particle":"","parse-names":false,"suffix":""},{"dropping-particle":"","family":"Patel","given":"Vraj","non-dropping-particle":"","parse-names":false,"suffix":""},{"dropping-particle":"","family":"Verma","given":"Gaurav","non-dropping-particle":"","parse-names":false,"suffix":""},{"dropping-particle":"","family":"Bindal","given":"Namita","non-dropping-particle":"","parse-names":false,"suffix":""},{"dropping-particle":"","family":"Nisar","given":"Arshid","non-dropping-particle":"","parse-names":false,"suffix":""},{"dropping-particle":"","family":"Dhull","given":"Seema","non-dropping-particle":"","parse-names":false,"suffix":""},{"dropping-particle":"","family":"Kaushik","given":"Brajesh Kumar","non-dropping-particle":"","parse-names":false,"suffix":""},{"dropping-particle":"","family":"Chiluveru","given":"Samba Raju","non-dropping-particle":"","parse-names":false,"suffix":""},{"dropping-particle":"","family":"Gyanendra","given":"Gyanendra","non-dropping-particle":"","parse-names":false,"suffix":""},{"dropping-particle":"","family":"Chunarkar","given":"Snehit","non-dropping-particle":"","parse-names":false,"suffix":""},{"dropping-particle":"","family":"Tripathy","given":"Manoj","non-dropping-particle":"","parse-names":false,"suffix":""},{"dropping-particle":"","family":"Kaushik","given":"Brajesh Kumar","non-dropping-particle":"","parse-names":false,"suffix":""},{"dropping-particle":"","family":"Ai","given":"Monk","non-dropping-particle":"","parse-names":false,"suffix":""},{"dropping-particle":"","family":"Pisarev","given":"A. D.","non-dropping-particle":"","parse-names":false,"suffix":""},{"dropping-particle":"","family":"Busygin","given":"A. N.","non-dropping-particle":"","parse-names":false,"suffix":""},{"dropping-particle":"","family":"Udovichenko","given":"S. Yu","non-dropping-particle":"","parse-names":false,"suffix":""},{"dropping-particle":"V.","family":"Maevsky","given":"O.","non-dropping-particle":"","parse-names":false,"suffix":""},{"dropping-particle":"","family":"The","given":"Snow-fence O N","non-dropping-particle":"","parse-names":false,"suffix":""},{"dropping-particle":"","family":"Begins","given":"Adventure","non-dropping-particle":"","parse-names":false,"suffix":""},{"dropping-particle":"","family":"Tum","given":"The","non-dropping-particle":"","parse-names":false,"suffix":""},{"dropping-particle":"","family":"Morphology","given":"The Comparative","non-dropping-particle":"","parse-names":false,"suffix":""},{"dropping-particle":"","family":"Nguyen","given":"Duy Anh","non-dropping-particle":"","parse-names":false,"suffix":""},{"dropping-particle":"","family":"Tran","given":"Xuan Tu","non-dropping-particle":"","parse-names":false,"suffix":""},{"dropping-particle":"","family":"Iacopi","given":"Francesca","non-dropping-particle":"","parse-names":false,"suffix":""},{"dropping-particle":"","family":"Summary","given":"Executive","non-dropping-particle":"","parse-names":false,"suffix":""},{"dropping-particle":"","family":"Srivastava","given":"Akarsha","non-dropping-particle":"","parse-names":false,"suffix":""},{"dropping-particle":"","family":"Fan","given":"Deliang","non-dropping-particle":"","parse-names":false,"suffix":""},{"dropping-particle":"","family":"Groot","given":"Coen","non-dropping-particle":"de","parse-names":false,"suffix":""},{"dropping-particle":"","family":"Amd","given":"Recent","non-dropping-particle":"","parse-names":false,"suffix":""},{"dropping-particle":"","family":"Hat","given":"Red","non-dropping-particle":"","parse-names":false,"suffix":""},{"dropping-particle":"","family":"Linux","given":"Enterprise","non-dropping-particle":"","parse-names":false,"suffix":""},{"dropping-particle":"","family":"Cpu","given":"Ghz","non-dropping-particle":"","parse-names":false,"suffix":""},{"dropping-particle":"","family":"Ethernet","given":"Gbps","non-dropping-particle":"","parse-names":false,"suffix":""},{"dropping-particle":"","family":"Connection","given":"Internet","non-dropping-particle":"","parse-names":false,"suffix":""},{"dropping-particle":"","family":"Server","given":"Synopsys License","non-dropping-particle":"","parse-names":false,"suffix":""},{"dropping-particle":"","family":"Link","given":"C-dac Bangalore Registration","non-dropping-particle":"","parse-names":false,"suffix":""},{"dropping-particle":"","family":"Support","given":"Synopsys","non-dropping-particle":"","parse-names":false,"suffix":""},{"dropping-particle":"","family":"Solvnetplus","given":"For","non-dropping-particle":"","parse-names":false,"suffix":""},{"dropping-particle":"","family":"Installer","given":"Synopsys","non-dropping-particle":"","parse-names":false,"suffix":""},{"dropping-particle":"","family":"Centre","given":"Chip","non-dropping-particle":"","parse-names":false,"suffix":""},{"dropping-particle":"","family":"Bangalore","given":"C-dac","non-dropping-particle":"","parse-names":false,"suffix":""},{"dropping-particle":"","family":"Tools","given":"Synopsys","non-dropping-particle":"","parse-names":false,"suffix":""},{"dropping-particle":"","family":"Centre","given":"Chip","non-dropping-particle":"","parse-names":false,"suffix":""},{"dropping-particle":"","family":"Bangalore","given":"C-dac","non-dropping-particle":"","parse-names":false,"suffix":""},{"dropping-particle":"","family":"Centre","given":"Chip","non-dropping-particle":"","parse-names":false,"suffix":""},{"dropping-particle":"","family":"Bangalore","given":"C-dac","non-dropping-particle":"","parse-names":false,"suffix":""},{"dropping-particle":"","family":"Affiliation","given":"Current","non-dropping-particle":"","parse-names":false,"suffix":""},{"dropping-particle":"","family":"Status","given":"Current","non-dropping-particle":"","parse-names":false,"suffix":""},{"dropping-particle":"","family":"Address","given":"Current","non-dropping-particle":"","parse-names":false,"suffix":""},{"dropping-particle":"","family":"Address","given":"Permanent","non-dropping-particle":"","parse-names":false,"suffix":""},{"dropping-particle":"","family":"Details","given":"Contact","non-dropping-particle":"","parse-names":false,"suffix":""},{"dropping-particle":"","family":"Qualifications","given":"Educational","non-dropping-particle":"","parse-names":false,"suffix":""},{"dropping-particle":"","family":"Studies","given":"Undergraduate","non-dropping-particle":"","parse-names":false,"suffix":""},{"dropping-particle":"","family":"Studies","given":"Postgraduate","non-dropping-particle":"","parse-names":false,"suffix":""},{"dropping-particle":"","family":"Letter","given":"Covering","non-dropping-particle":"","parse-names":false,"suffix":""},{"dropping-particle":"","family":"Letters","given":"Recommendation","non-dropping-particle":"","parse-names":false,"suffix":""},{"dropping-particle":"","family":"Doctoral","given":"Post","non-dropping-particle":"","parse-names":false,"suffix":""},{"dropping-particle":"","family":"Name","given":"Full","non-dropping-particle":"","parse-names":false,"suffix":""},{"dropping-particle":"","family":"Whickham","given":"Hadley","non-dropping-particle":"","parse-names":false,"suffix":""},{"dropping-particle":"","family":"Grosz","given":"Barbara J.","non-dropping-particle":"","parse-names":false,"suffix":""},{"dropping-particle":"","family":"Chityala","given":"Ravishankar","non-dropping-particle":"","parse-names":false,"suffix":""},{"dropping-particle":"","family":"Arcade","given":"Sai","non-dropping-particle":"","parse-names":false,"suffix":""},{"dropping-particle":"","family":"Systems","given":"Embedded","non-dropping-particle":"","parse-names":false,"suffix":""},{"dropping-particle":"","family":"Structures","given":"Modern Bamboo","non-dropping-particle":"","parse-names":false,"suffix":""},{"dropping-particle":"","family":"Srivastava","given":"Akarsha","non-dropping-particle":"","parse-names":false,"suffix":""},{"dropping-particle":"","family":"Zhang","given":"Guohe","non-dropping-particle":"","parse-names":false,"suffix":""},{"dropping-particle":"Ben","family":"Li","given":"Bingqin Bo","non-dropping-particle":"","parse-names":false,"suffix":""},{"dropping-particle":"","family":"Wu","given":"Jieyu Jianxing","non-dropping-particle":"","parse-names":false,"suffix":""},{"dropping-particle":"","family":"Wang","given":"Robert Ruichen Rucheng Ran","non-dropping-particle":"","parse-names":false,"suffix":""},{"dropping-particle":"","family":"Lan","given":"Yazhu","non-dropping-particle":"","parse-names":false,"suffix":""},{"dropping-particle":"","family":"Sun","given":"Liyan","non-dropping-particle":"","parse-names":false,"suffix":""},{"dropping-particle":"","family":"Lei","given":"Shaochong","non-dropping-particle":"","parse-names":false,"suffix":""},{"dropping-particle":"","family":"Li","given":"Haw Pei Haolong Huidong Hailong Huai Kun Huanzhou","non-dropping-particle":"","parse-names":false,"suffix":""},{"dropping-particle":"","family":"Chen","given":"Yang-guang Yiran","non-dropping-particle":"","parse-names":false,"suffix":""},{"dropping-particle":"","family":"Anh","given":"Hoang","non-dropping-particle":"","parse-names":false,"suffix":""},{"dropping-particle":"","family":"Nguyen","given":"Duy Anh","non-dropping-particle":"","parse-names":false,"suffix":""},{"dropping-particle":"","family":"Yu","given":"Jianying Jun Jintao","non-dropping-particle":"","parse-names":false,"suffix":""},{"dropping-particle":"","family":"Lebdeh","given":"Muath Abu","non-dropping-particle":"","parse-names":false,"suffix":""},{"dropping-particle":"","family":"Taouil","given":"Mottaqiallah","non-dropping-particle":"","parse-names":false,"suffix":""},{"dropping-particle":"","family":"Hamdioui","given":"Said","non-dropping-particle":"","parse-names":false,"suffix":""},{"dropping-particle":"","family":"Catthoor","given":"Francky","non-dropping-particle":"","parse-names":false,"suffix":""},{"dropping-particle":"","family":"Jain","given":"Divyansh","non-dropping-particle":"","parse-names":false,"suffix":""},{"dropping-particle":"","family":"Cell","given":"Torque Mram","non-dropping-particle":"","parse-names":false,"suffix":""},{"dropping-particle":"","family":"Library","given":"Chromatography","non-dropping-particle":"","parse-names":false,"suffix":""},{"dropping-particle":"","family":"Techniques","given":"Modern","non-dropping-particle":"","parse-names":false,"suffix":""},{"dropping-particle":"","family":"Damiani","given":"Ernesto","non-dropping-particle":"","parse-names":false,"suffix":""},{"dropping-particle":"","family":"Gürgens","given":"Sigrid","non-dropping-particle":"","parse-names":false,"suffix":""},{"dropping-particle":"","family":"Maña","given":"Antonio","non-dropping-particle":"","parse-names":false,"suffix":""},{"dropping-particle":"","family":"Spanoudakis","given":"George","non-dropping-particle":"","parse-names":false,"suffix":""},{"dropping-particle":"","family":"Ardagna","given":"Claudio A.","non-dropping-particle":"","parse-names":false,"suffix":""},{"dropping-particle":"","family":"Library","given":"Chromatography","non-dropping-particle":"","parse-names":false,"suffix":""},{"dropping-particle":"","family":"Techniques","given":"Modern","non-dropping-particle":"","parse-names":false,"suffix":""},{"dropping-particle":"","family":"Sciences","given":"Psychiatric","non-dropping-particle":"","parse-names":false,"suffix":""},{"dropping-particle":"","family":"Pyle","given":"Steven D.","non-dropping-particle":"","parse-names":false,"suffix":""},{"dropping-particle":"","family":"Zand","given":"Ramtin","non-dropping-particle":"","parse-names":false,"suffix":""},{"dropping-particle":"","family":"Sheikhfaal","given":"Shadi","non-dropping-particle":"","parse-names":false,"suffix":""},{"dropping-particle":"","family":"Demara","given":"Ronald F.","non-dropping-particle":"","parse-names":false,"suffix":""},{"dropping-particle":"","family":"Kaur","given":"Baljinder","non-dropping-particle":"","parse-names":false,"suffix":""},{"dropping-particle":"","family":"Kumar","given":"Sanjeev Sanjay Santosh","non-dropping-particle":"","parse-names":false,"suffix":""},{"dropping-particle":"","family":"Kaushik","given":"Brajesh Kumar","non-dropping-particle":"","parse-names":false,"suffix":""},{"dropping-particle":"","family":"Mittal","given":"Sparsh","non-dropping-particle":"","parse-names":false,"suffix":""},{"dropping-particle":"","family":"Role","given":"Travel Agency","non-dropping-particle":"","parse-names":false,"suffix":""},{"dropping-particle":"","family":"Manual","given":"Student Services","non-dropping-particle":"","parse-names":false,"suffix":""},{"dropping-particle":"","family":"Mittal","given":"Sparsh","non-dropping-particle":"","parse-names":false,"suffix":""},{"dropping-particle":"","family":"Wyse","given":"Mark","non-dropping-particle":"","parse-names":false,"suffix":""},{"dropping-particle":"","family":"Mittal","given":"Sparsh","non-dropping-particle":"","parse-names":false,"suffix":""},{"dropping-particle":"","family":"Pascal","given":"G P","non-dropping-particle":"","parse-names":false,"suffix":""},{"dropping-particle":"","family":"Mittal","given":"Sparsh","non-dropping-particle":"","parse-names":false,"suffix":""},{"dropping-particle":"","family":"Hls","given":"Vitis","non-dropping-particle":"","parse-names":false,"suffix":""},{"dropping-particle":"","family":"Langauge","given":"Hardware Description","non-dropping-particle":"","parse-names":false,"suffix":""},{"dropping-particle":"","family":"Hls","given":"With","non-dropping-particle":"","parse-names":false,"suffix":""},{"dropping-particle":"","family":"Flow","given":"H L S","non-dropping-particle":"","parse-names":false,"suffix":""},{"dropping-particle":"","family":"Hls","given":"The","non-dropping-particle":"","parse-names":false,"suffix":""},{"dropping-particle":"","family":"Synthesis","given":"The","non-dropping-particle":"","parse-names":false,"suffix":""},{"dropping-particle":"","family":"Rams","given":"Block","non-dropping-particle":"","parse-names":false,"suffix":""},{"dropping-particle":"","family":"Co-simulation","given":"The","non-dropping-particle":"","parse-names":false,"suffix":""},{"dropping-particle":"","family":"Property","given":"Intellectual","non-dropping-particle":"","parse-names":false,"suffix":""},{"dropping-particle":"","family":"Sebastiano Peotta","given":"","non-dropping-particle":"","parse-names":false,"suffix":""},{"dropping-particle":"","family":"Sengupta","given":"Abhronil","non-dropping-particle":"","parse-names":false,"suffix":""},{"dropping-particle":"","family":"Roy","given":"Kaushik","non-dropping-particle":"","parse-names":false,"suffix":""},{"dropping-particle":"","family":"Journal","given":"Italian Ieee Sensors","non-dropping-particle":"","parse-names":false,"suffix":""},{"dropping-particle":"","family":"Page","given":"Gale C Geosciences","non-dropping-particle":"","parse-names":false,"suffix":""},{"dropping-particle":"","family":"Learning","given":"Machine","non-dropping-particle":"","parse-names":false,"suffix":""},{"dropping-particle":"","family":"Dahiya","given":"Sunil","non-dropping-particle":"","parse-names":false,"suffix":""},{"dropping-particle":"","family":"Verma","given":"Gaurav","non-dropping-particle":"","parse-names":false,"suffix":""},{"dropping-particle":"","family":"Kaushik","given":"Brajesh Kumar","non-dropping-particle":"","parse-names":false,"suffix":""},{"dropping-particle":"","family":"Kaushik","given":"Brajesh Kumar","non-dropping-particle":"","parse-names":false,"suffix":""},{"dropping-particle":"","family":"Tulapurkar","given":"Ashwin Kumar","non-dropping-particle":"","parse-names":false,"suffix":""},{"dropping-particle":"","family":"Singha","given":"Aniket","non-dropping-particle":"","parse-names":false,"suffix":""},{"dropping-particle":"","family":"Beach","given":"Geoffrey S D","non-dropping-particle":"","parse-names":false,"suffix":""},{"dropping-particle":"","family":"Suri","given":"Manan","non-dropping-particle":"","parse-names":false,"suffix":""},{"dropping-particle":"","family":"Parmar","given":"Vivek","non-dropping-particle":"","parse-names":false,"suffix":""},{"dropping-particle":"","family":"Reynolds","given":"The","non-dropping-particle":"","parse-names":false,"suffix":""},{"dropping-particle":"","family":"Design","given":"Digital","non-dropping-particle":"","parse-names":false,"suffix":""},{"dropping-particle":"","family":"Im","given":"In Hyuk","non-dropping-particle":"","parse-names":false,"suffix":""},{"dropping-particle":"","family":"Kim","given":"Seung Ju Sung Geun Seong Min Sungho Sunghwan H","non-dropping-particle":"","parse-names":false,"suffix":""},{"dropping-particle":"","family":"Jang","given":"Ho Won","non-dropping-particle":"","parse-names":false,"suffix":""},{"dropping-particle":"","family":"Chen","given":"Han Hui J","non-dropping-particle":"","parse-names":false,"suffix":""},{"dropping-particle":"","family":"Micro","given":"Ieee","non-dropping-particle":"","parse-names":false,"suffix":""},{"dropping-particle":"","family":"Woo","given":"Jiyong","non-dropping-particle":"","parse-names":false,"suffix":""},{"dropping-particle":"","family":"Yu","given":"Shimeng","non-dropping-particle":"","parse-names":false,"suffix":""},{"dropping-particle":"","family":"Khizroev","given":"Sakhrat","non-dropping-particle":"","parse-names":false,"suffix":""},{"dropping-particle":"","family":"Liang","given":"Ping","non-dropping-particle":"","parse-names":false,"suffix":""},{"dropping-particle":"","family":"Yoon","given":"Jungwon","non-dropping-particle":"","parse-names":false,"suffix":""},{"dropping-particle":"","family":"Oh","given":"Seungsuk Soojung","non-dropping-particle":"","parse-names":false,"suffix":""},{"dropping-particle":"","family":"Mohamed","given":"Khaled Salah","non-dropping-particle":"","parse-names":false,"suffix":""},{"dropping-particle":"","family":"Journal","given":"Italian Ieee Sensors","non-dropping-particle":"","parse-names":false,"suffix":""},{"dropping-particle":"","family":"Veeraghattam","given":"V","non-dropping-particle":"","parse-names":false,"suffix":""},{"dropping-particle":"","family":"Srivastava","given":"Akarsha","non-dropping-particle":"","parse-names":false,"suffix":""},{"dropping-particle":"","family":"Ids","given":"Supervisor","non-dropping-particle":"","parse-names":false,"suffix":""},{"dropping-particle":"","family":"November","given":"Upto","non-dropping-particle":"","parse-names":false,"suffix":""},{"dropping-particle":"","family":"Verma","given":"Gaurav","non-dropping-particle":"","parse-names":false,"suffix":""},{"dropping-particle":"","family":"Member","given":"Senior Student","non-dropping-particle":"","parse-names":false,"suffix":""},{"dropping-particle":"","family":"Office","given":"Jurisdictional","non-dropping-particle":"","parse-names":false,"suffix":""},{"dropping-particle":"","family":"Commissioner","given":"Assist","non-dropping-particle":"","parse-names":false,"suffix":""},{"dropping-particle":"","family":"Weste","given":"Neil E. H.","non-dropping-particle":"","parse-names":false,"suffix":""},{"dropping-particle":"","family":"Harris","given":"David Money","non-dropping-particle":"","parse-names":false,"suffix":""},{"dropping-particle":"","family":"Pro","given":"Pentium","non-dropping-particle":"","parse-names":false,"suffix":""},{"dropping-particle":"","family":"Singh","given":"Gagandeep","non-dropping-particle":"","parse-names":false,"suffix":""},{"dropping-particle":"","family":"Chelini","given":"Lorenzo","non-dropping-particle":"","parse-names":false,"suffix":""},{"dropping-particle":"","family":"Corda","given":"Stefano","non-dropping-particle":"","parse-names":false,"suffix":""},{"dropping-particle":"","family":"Javed","given":"Ahsan","non-dropping-particle":"","parse-names":false,"suffix":""},{"dropping-particle":"","family":"Stuijk","given":"Sander","non-dropping-particle":"","parse-names":false,"suffix":""},{"dropping-particle":"","family":"Jordans","given":"Roel","non-dropping-particle":"","parse-names":false,"suffix":""},{"dropping-particle":"","family":"Corporaal","given":"Henk","non-dropping-particle":"","parse-names":false,"suffix":""},{"dropping-particle":"","family":"Boonstra","given":"Albert-jan","non-dropping-particle":"","parse-names":false,"suffix":""},{"dropping-particle":"","family":"Structures","given":"Modern Bamboo","non-dropping-particle":"","parse-names":false,"suffix":""},{"dropping-particle":"","family":"Guthaus","given":"Matthew R.","non-dropping-particle":"","parse-names":false,"suffix":""},{"dropping-particle":"","family":"Stine","given":"James E.","non-dropping-particle":"","parse-names":false,"suffix":""},{"dropping-particle":"","family":"Ataei","given":"Samira","non-dropping-particle":"","parse-names":false,"suffix":""},{"dropping-particle":"","family":"Chen","given":"Brian","non-dropping-particle":"","parse-names":false,"suffix":""},{"dropping-particle":"","family":"Wu","given":"Bin","non-dropping-particle":"","parse-names":false,"suffix":""},{"dropping-particle":"","family":"Sarwar","given":"Mehedi","non-dropping-particle":"","parse-names":false,"suffix":""},{"dropping-particle":"","family":"Maria Goreti usboko","given":"","non-dropping-particle":"","parse-names":false,"suffix":""},{"dropping-particle":"","family":"Garbin","given":"Daniele","non-dropping-particle":"","parse-names":false,"suffix":""},{"dropping-particle":"","family":"</w:instrText>
      </w:r>
      <w:r w:rsidR="00370A89">
        <w:rPr>
          <w:rFonts w:ascii="Batang" w:hAnsi="Batang" w:cs="Batang"/>
          <w:lang w:val="id-ID"/>
        </w:rPr>
        <w:instrText>鈴木</w:instrText>
      </w:r>
      <w:r w:rsidR="00370A89">
        <w:rPr>
          <w:lang w:val="id-ID"/>
        </w:rPr>
        <w:instrText>","given":"</w:instrText>
      </w:r>
      <w:r w:rsidR="00370A89">
        <w:rPr>
          <w:rFonts w:ascii="Batang" w:hAnsi="Batang" w:cs="Batang"/>
          <w:lang w:val="id-ID"/>
        </w:rPr>
        <w:instrText>崇</w:instrText>
      </w:r>
      <w:r w:rsidR="00370A89">
        <w:rPr>
          <w:lang w:val="id-ID"/>
        </w:rPr>
        <w:instrText>","non-dropping-particle":"","parse-names":false,"suffix":""},{"dropping-particle":"","family":"Nisar","given":"Arshid","non-dropping-particle":"","parse-names":false,"suffix":""},{"dropping-particle":"De","family":"Forme","given":"Memoire","non-dropping-particle":"","parse-names":false,"suffix":""},{"dropping-particle":"","family":"Patoor","given":"Etienne","non-dropping-particle":"","parse-names":false,"suffix":""},{"dropping-particle":"","family":"Dhull","given":"Seema","non-dropping-particle":"","parse-names":false,"suffix":""},{"dropping-particle":"","family":"Kumar","given":"Ganesh Gyanendra","non-dropping-particle":"","parse-names":false,"suffix":""},{"dropping-particle":"","family":"Day","given":"Julian A.","non-dropping-particle":"","parse-names":false,"suffix":""},{"dropping-particle":"","family":"Stone","given":"Lucky","non-dropping-particle":"","parse-names":false,"suffix":""},{"dropping-particle":"","family":"Lord","given":"Star","non-dropping-particle":"","parse-names":false,"suffix":""},{"dropping-particle":"","family":"Kumar","given":"Abhishek Ashutosh Alok Amit Ankit","non-dropping-particle":"","parse-names":false,"suffix":""},{"dropping-particle":"","family":"Dasha","given":"Vimshottari","non-dropping-particle":"","parse-names":false,"suffix":""},{"dropping-particle":"","family":"Kingdom","given":"United","non-dropping-particle":"","parse-names":false,"suffix":""},{"dropping-particle":"","family":"Gambardella","given":"Pietro","non-dropping-particle":"","parse-names":false,"suffix":""},{"dropping-particle":"","family":"Purohit","given":"Manoj","non-dropping-particle":"","parse-names":false,"suffix":""},{"dropping-particle":"","family":"Thesis","given":"Ph D","non-dropping-particle":"","parse-names":false,"suffix":""},{"dropping-particle":"","family":"Engineering","given":"Communication College Chemical","non-dropping-particle":"","parse-names":false,"suffix":""},{"dropping-particle":"","family":"Morphology","given":"The Comparative","non-dropping-particle":"","parse-names":false,"suffix":""},{"dropping-particle":"","family":"Purohit","given":"Manoj","non-dropping-particle":"","parse-names":false,"suffix":""},{"dropping-particle":"","family":"Singh","given":"Manvendra","non-dropping-particle":"","parse-names":false,"suffix":""},{"dropping-particle":"","family":"Day","given":"Julian A.","non-dropping-particle":"","parse-names":false,"suffix":""},{"dropping-particle":"","family":"Stone","given":"Lucky","non-dropping-particle":"","parse-names":false,"suffix":""},{"dropping-particle":"","family":"Lord","given":"Star","non-dropping-particle":"","parse-names":false,"suffix":""},{"dropping-particle":"","family":"Kumar","given":"Abhishek Ashutosh Alok Amit Ankit","non-dropping-particle":"","parse-names":false,"suffix":""},{"dropping-particle":"","family":"Dasha","given":"Vimshottari","non-dropping-particle":"","parse-names":false,"suffix":""},{"dropping-particle":"","family":"Salmon","given":"Nirahua","non-dropping-particle":"","parse-names":false,"suffix":""},{"dropping-particle":"","family":"Anand","given":"Nikhil","non-dropping-particle":"","parse-names":false,"suffix":""},{"dropping-particle":"","family":"Mev","given":"I Mtech","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ally 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iou Han Huan Haifeng","non-dropping-particle":"","parse-names":false,"suffix":""},{"dropping-particle":"","family":"Xu","given":"Jinghua Junke Jifu Jipeng","non-dropping-particle":"","parse-names":false,"suffix":""},{"dropping-particle":"","family":"Wang","given":"Guofeng Gingan Guosheng Guilan","non-dropping-particle":"","parse-names":false,"suffix":""},{"dropping-particle":"","family":"Zhang","given":"Xinyue Xueying Xiliang Xianming Xiyin Xiangdong Xiaodong","non-dropping-particle":"","parse-names":false,"suffix":""},{"dropping-particle":"","family":"Guo","given":"Zhimeng","non-dropping-particle":"","parse-names":false,"suffix":""},{"dropping-particle":"","family":"Chen","given":"Cunguang Chen Chunlai Chao","non-dropping-particle":"","parse-names":false,"suffix":""},{"dropping-particle":"","family":"Yang","given":"Weiwei Wenge Wan-fa","non-dropping-particle":"","parse-names":false,"suffix":""},{"dropping-particle":"","family":"Zhang","given":"Kehua Kaili","non-dropping-particle":"","parse-names":false,"suffix":""},{"dropping-particle":"","family":"Wang","given":"Shulong Shuhao Shijie Shudong Shaobin Sheng Shi Yang Shuyan Siqi Shuang Jie Shaodi","non-dropping-particle":"","parse-names":false,"suffix":""},{"dropping-particle":"","family":"Liu","given":"Weibo Wenjun 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agdy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 Haolong Huidong Hailong Huai Kun Huanzhou","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ianying Jun Jintao","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ijun","non-dropping-particle":"","parse-names":false,"suffix":""},{"dropping-particle":"","family":"Su","given":"Bo","non-dropping-particle":"","parse-names":false,"suffix":""},{"dropping-particle":"","family":"Yamazaki","given":"Taku Takeshi","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J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uangning Zhipeng","non-dropping-particle":"","parse-names":false,"suffix":""},{"dropping-particle":"","family":"Cao","given":"Wenbin","non-dropping-particle":"","parse-names":false,"suffix":""},{"dropping-particle":"","family":"Yang","given":"Xuzhuang 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 Deming","non-dropping-particle":"","parse-names":false,"suffix":""},{"dropping-particle":"","family":"Edmonds","given":"Neil","non-dropping-particle":"","parse-names":false,"suffix":""},{"dropping-particle":"","family":"Wang","given":"Changming Christina Yan Chao Chengzhi Chung Chao","non-dropping-particle":"","parse-names":false,"suffix":""},{"dropping-particle":"","family":"Lin","given":"Tao Wei Tzer Long","non-dropping-particle":"","parse-names":false,"suffix":""},{"dropping-particle":"","family":"Hu","given":"Shr Shiung","non-dropping-particle":"","parse-names":false,"suffix":""},{"dropping-particle":"","family":"Wang","given":"Xu Xiangyang Xiaoyuan","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enzhong Zhigang Zemin Zhenzhong Zhengshi Zhi Hui Zilong Zhe S. Zhaohao","non-dropping-particle":"","parse-names":false,"suffix":""},{"dropping-particle":"","family":"Wang","given":"Lin","non-dropping-particle":"","parse-names":false,"suffix":""},{"dropping-particle":"","family":"Liu","given":"Jinhui Jiancheng","non-dropping-particle":"","parse-names":false,"suffix":""},{"dropping-particle":"","family":"Jiang","given":"Wei","non-dropping-particle":"","parse-names":false,"suffix":""},{"dropping-particle":"","family":"Stender","given":"Michael","non-dropping-particle":"","parse-names":false,"suffix":""},{"dropping-particle":"","family":"Liu","given":"Scott Samuel Shu","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 Dilip","non-dropping-particle":"","parse-names":false,"suffix":""},{"dropping-particle":"","family":"Sun","given":"Shoujin Shen Su Shufe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n","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ungwook","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J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angeeta 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 Xiaoling","non-dropping-particle":"","parse-names":false,"suffix":""},{"dropping-particle":"","family":"Yuan","given":"Runzhang","non-dropping-particle":"","parse-names":false,"suffix":""},{"dropping-particle":"","family":"Shao","given":"Huiping","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eyu Jianxing","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 K.","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win City","non-dropping-particle":"","parse-names":false,"suffix":""},{"dropping-particle":"","family":"Harris","given":"Chris","non-dropping-particle":"","parse-names":false,"suffix":""},{"dropping-particle":"","family":"Kremmin","given":"K.","non-dropping-particle":"","parse-names":false,"suffix":""},{"dropping-particle":"","family":"Lee","given":"Soon-jae J. Sanghyun Sae Ha Seong-ho Sung Kuk","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 Hyungbae Hotaek","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 Santosh","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lllted States 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ss D. J. 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ansoor 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ally 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 Submitted","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iou Han Huan Haifeng","non-dropping-particle":"","parse-names":false,"suffix":""},{"dropping-particle":"","family":"Wang","given":"Guofeng Gingan Guosheng 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imon E. W.","non-dropping-particle":"","parse-names":false,"suffix":""},{"dropping-particle":"","family":"Colegrove","given":"P.","non-dropping-particle":"","parse-names":false,"suffix":""},{"dropping-particle":"","family":"Wang","given":"Feihu 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non-dropping-particle":"","parse-names":false,"suffix":""},{"dropping-particle":"","family":"Camfield","given":"Robert","non-dropping-particle":"","parse-names":false,"suffix":""},{"dropping-particle":"","family":"Liu","given":"Zhi Qiang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nghua Junke Jifu Jipeng","non-dropping-particle":"","parse-names":false,"suffix":""},{"dropping-particle":"","family":"Shan","given":"Zhongde","non-dropping-particle":"","parse-names":false,"suffix":""},{"dropping-particle":"","family":"Chung","given":"Sung Lin Taek Shan Chen","non-dropping-particle":"","parse-names":false,"suffix":""},{"dropping-particle":"","family":"Park","given":"Seong Jin Sehyung Sungwook","non-dropping-particle":"","parse-names":false,"suffix":""},{"dropping-particle":"","family":"Li","given":"Lin Liangguo Lin Longfei","non-dropping-particle":"","parse-names":false,"suffix":""},{"dropping-particle":"","family":"Haghighi","given":"Azadeh","non-dropping-particle":"","parse-names":false,"suffix":""},{"dropping-particle":"","family":"Yang","given":"Yiran Yongxin","non-dropping-particle":"","parse-names":false,"suffix":""},{"dropping-particle":"","family":"Li","given":"Yimin Yan Yongle Yongjun Le Yuanyuan Yanwei","non-dropping-particle":"","parse-names":false,"suffix":""},{"dropping-particle":"","family":"Guo","given":"Zhimeng","non-dropping-particle":"","parse-names":false,"suffix":""},{"dropping-particle":"","family":"Li","given":"Jiancheng Zhong Jingjie Jingbo Ping","non-dropping-particle":"","parse-names":false,"suffix":""},{"dropping-particle":"","family":"Wu","given":"Tony Tao","non-dropping-particle":"","parse-names":false,"suffix":""},{"dropping-particle":"","family":"Yu","given":"Zhixin Zhaoyang Zhixiang Zu Yuan","non-dropping-particle":"","parse-names":false,"suffix":""},{"dropping-particle":"","family":"Zhang","given":"Lele Li Long","non-dropping-particle":"","parse-names":false,"suffix":""},{"dropping-particle":"","family":"Chen","given":"Guang Guo Qing Gang","non-dropping-particle":"","parse-names":false,"suffix":""},{"dropping-particle":"","family":"Guo","given":"Dong Ming","non-dropping-particle":"","parse-names":false,"suffix":""},{"dropping-particle":"","family":"Li","given":"Tianxiao Tao","non-dropping-particle":"","parse-names":false,"suffix":""},{"dropping-particle":"","family":"Li","given":"Qingjiang 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n-jhy Wei Chen","non-dropping-particle":"","parse-names":false,"suffix":""},{"dropping-particle":"","family":"Wei","given":"Ching Chih","non-dropping-particle":"","parse-names":false,"suffix":""},{"dropping-particle":"","family":"Chung","given":"Sung Lin Taek Shan Chen","non-dropping-particle":"","parse-names":false,"suffix":""},{"dropping-particle":"","family":"Lee","given":"Jin Ho Jong Ik Jin Cheol Jyh Fu Ho 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bing 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ris H. Changmo Ju Chung Soo","non-dropping-particle":"","parse-names":false,"suffix":""},{"dropping-particle":"","family":"Bono","given":"Matthew","non-dropping-particle":"","parse-names":false,"suffix":""},{"dropping-particle":"","family":"Ni","given":"Jun","non-dropping-particle":"","parse-names":false,"suffix":""},{"dropping-particle":"","family":"Kim","given":"Jinwon Jeong Hun Jeeson Jongwon","non-dropping-particle":"","parse-names":false,"suffix":""},{"dropping-particle":"","family":"Cho","given":"K. S.","non-dropping-particle":"","parse-names":false,"suffix":""},{"dropping-particle":"","family":"Hwang","given":"Jeong Jenn-jia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ingjiang 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 Pramod Kumar P.K.","non-dropping-particle":"","parse-names":false,"suffix":""},{"dropping-particle":"","family":"Kuthe","given":"A. M.","non-dropping-particle":"","parse-names":false,"suffix":""},{"dropping-particle":"","family":"Jones","given":"Jason B.","non-dropping-particle":"","parse-names":false,"suffix":""},{"dropping-particle":"","family":"Jackson","given":"Matthew G. J","non-dropping-particle":"","parse-names":false,"suffix":""},{"dropping-particle":"","family":"Robinson","given":"G M","non-dropping-particle":"","parse-names":false,"suffix":""},{"dropping-particle":"","family":"Whitfield","given":"M D","non-dropping-particle":"","parse-names":false,"suffix":""},{"dropping-particle":"","family":"Centre","given":"Birck Nanotechnology Brazilian British","non-dropping-particle":"","parse-names":false,"suffix":""},{"dropping-particle":"","family":"Lafayette","given":"West","non-dropping-particle":"","parse-names":false,"suffix":""},{"dropping-particle":"","family":"Lafayette","given":"West","non-dropping-particle":"","parse-names":false,"suffix":""},{"dropping-particle":"","family":"Islam","given":"M. S","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long Shuhao Shijie Shudong Shaobin Sheng Shi Yang Shuyan Siqi Shuang Jie Shaodi","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eat Teong Kunwoo","non-dropping-particle":"","parse-names":false,"suffix":""},{"dropping-particle":"","family":"Zhu-Hu","given":"","non-dropping-particle":"","parse-names":false,"suffix":""},{"dropping-particle":"","family":"Kim","given":"Jinwon Jeong Hun Jeeson 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ansoor 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ipeng Rubing","non-dropping-particle":"","parse-names":false,"suffix":""},{"dropping-particle":"","family":"Zhu","given":"Xiaolei Xinyuan","non-dropping-particle":"","parse-names":false,"suffix":""},{"dropping-particle":"","family":"Wei","given":"Kuang-yi 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ihpin H Chuanzhen","non-dropping-particle":"","parse-names":false,"suffix":""},{"dropping-particle":"","family":"Gao","given":"Huabing","non-dropping-particle":"","parse-names":false,"suffix":""},{"dropping-particle":"","family":"Gu","given":"Lining","non-dropping-particle":"","parse-names":false,"suffix":""},{"dropping-particle":"","family":"Huang","given":"Jiwu Jian Hao","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 Wei Y. Hao","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ying Wenyan 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ejian 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ally 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n J. Liang","non-dropping-particle":"","parse-names":false,"suffix":""},{"dropping-particle":"","family":"Zhang","given":"Shuai Suojiang","non-dropping-particle":"","parse-names":false,"suffix":""},{"dropping-particle":"","family":"Zhang","given":"Yazhou Yue Yongmei Yunling Youguang","non-dropping-particle":"","parse-names":false,"suffix":""},{"dropping-particle":"","family":"Gao","given":"Ming","non-dropping-particle":"","parse-names":false,"suffix":""},{"dropping-particle":"","family":"Wang","given":"Feihu Fude","non-dropping-particle":"","parse-names":false,"suffix":""},{"dropping-particle":"","family":"Li","given":"Qingjiang 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ng Bo Qiang","non-dropping-particle":"","parse-names":false,"suffix":""},{"dropping-particle":"","family":"Zhang","given":"Bo Bi","non-dropping-particle":"","parse-names":false,"suffix":""},{"dropping-particle":"","family":"Wang","given":"Jing Hong Jian-ping Ping Jianshuo Junwu Junshi Jihui Jie Jianji","non-dropping-particle":"","parse-names":false,"suffix":""},{"dropping-particle":"","family":"Chen","given":"Thomas Jeng-ho Ting-wei","non-dropping-particle":"","parse-names":false,"suffix":""},{"dropping-particle":"","family":"Jin","given":"Yu-an","non-dropping-particle":"","parse-names":false,"suffix":""},{"dropping-particle":"","family":"He","given":"Yi 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eida","non-dropping-particle":"","parse-names":false,"suffix":""},{"dropping-particle":"","family":"Oliveira","given":"Fernando Brandão","non-dropping-particle":"De","parse-names":false,"suffix":""},{"dropping-particle":"","family":"Rodrigues","given":"ANA LÚCIA Alessandro Roger","non-dropping-particle":"","parse-names":false,"suffix":""},{"dropping-particle":"","family":"Coelho","given":"Raphael Martins 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 Hyungbae Hotaek","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ris H. Changmo Ju Chung Soo","non-dropping-particle":"","parse-names":false,"suffix":""},{"dropping-particle":"","family":"Lee","given":"Hosin David Hyounkyu Hao Yang Hochul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angeeta Sunpreet","non-dropping-particle":"","parse-names":false,"suffix":""},{"dropping-particle":"","family":"Chen","given":"Guang 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le Yongjun Le Yuanyuan Yanwei","non-dropping-particle":"","parse-names":false,"suffix":""},{"dropping-particle":"","family":"Chu","given":"Won Shik","non-dropping-particle":"","parse-names":false,"suffix":""},{"dropping-particle":"","family":"Kim","given":"Seung Ju Sung Geun Seong Min Sungho Sunghwan H","non-dropping-particle":"","parse-names":false,"suffix":""},{"dropping-particle":"","family":"Jung","given":"Woo Kyun","non-dropping-particle":"","parse-names":false,"suffix":""},{"dropping-particle":"","family":"Kim","given":"Hyungwon Hyung-seok Hwan Hyoungkwan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won Hyung-seok Hwan Hyoungkwan Jung Kyu","non-dropping-particle":"","parse-names":false,"suffix":""},{"dropping-particle":"","family":"Lee","given":"Dae Keun Deborah David S Doohwan Der-chuen","non-dropping-particle":"","parse-names":false,"suffix":""},{"dropping-particle":"","family":"Lim","given":"Ki Wook","non-dropping-particle":"","parse-names":false,"suffix":""},{"dropping-particle":"","family":"Park","given":"Seong Jin Sehyung Sungwook","non-dropping-particle":"","parse-names":false,"suffix":""},{"dropping-particle":"","family":"Chae","given":"J.","non-dropping-particle":"","parse-names":false,"suffix":""},{"dropping-particle":"","family":"Park","given":"Seong Jin Sehyung Sungwook","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ng Bo 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uan Lin Chenlong","non-dropping-particle":"","parse-names":false,"suffix":""},{"dropping-particle":"","family":"Wijnen","given":"Bas","non-dropping-particle":"","parse-names":false,"suffix":""},{"dropping-particle":"","family":"Sanders","given":"Paul G.","non-dropping-particle":"","parse-names":false,"suffix":""},{"dropping-particle":"","family":"Pearce","given":"Julian A. 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w:instrText>
      </w:r>
      <w:r w:rsidR="00370A89">
        <w:rPr>
          <w:rtl/>
          <w:lang w:val="id-ID"/>
        </w:rPr>
        <w:instrText>نوروز</w:instrText>
      </w:r>
      <w:r w:rsidR="00370A89">
        <w:rPr>
          <w:rFonts w:hint="cs"/>
          <w:rtl/>
          <w:lang w:val="id-ID"/>
        </w:rPr>
        <w:instrText>ی</w:instrText>
      </w:r>
      <w:r w:rsidR="00370A89">
        <w:rPr>
          <w:lang w:val="id-ID"/>
        </w:rPr>
        <w:instrText>","given":"</w:instrText>
      </w:r>
      <w:r w:rsidR="00370A89">
        <w:rPr>
          <w:rtl/>
          <w:lang w:val="id-ID"/>
        </w:rPr>
        <w:instrText>محمود</w:instrText>
      </w:r>
      <w:r w:rsidR="00370A89">
        <w:rPr>
          <w:lang w:val="id-ID"/>
        </w:rPr>
        <w:instrText xml:space="preserve">","non-dropping-particle":"","parse-names":false,"suffix":""},{"dropping-particle":"","family":"Científica","given":"Série 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trícia Duarte de Andrade 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ungwook","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onduction","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tap Prachi Poonam 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J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J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enzhong Zhigang Zemin Zhenzhong Zhengshi Zhi Hui Zilong Zhe S. Zhaohao","non-dropping-particle":"","parse-names":false,"suffix":""},{"dropping-particle":"","family":"Gao","given":"Ming","non-dropping-particle":"","parse-names":false,"suffix":""},{"dropping-particle":"","family":"Li","given":"Xiangyou Xingbai Xiao Bai Xu","non-dropping-particle":"","parse-names":false,"suffix":""},{"dropping-particle":"","family":"Zeng","given":"Xiaoyan","non-dropping-particle":"","parse-names":false,"suffix":""},{"dropping-particle":"","family":"Liu","given":"By Chang Bolan Bin Bo","non-dropping-particle":"","parse-names":false,"suffix":""},{"dropping-particle":"","family":"Wang","given":"You Yingmin C. Yan Yuxiang Yijiao You","non-dropping-particle":"","parse-names":false,"suffix":""},{"dropping-particle":"","family":"Lin","given":"Ziwei","non-dropping-particle":"","parse-names":false,"suffix":""},{"dropping-particle":"","family":"Zhang","given":"Tingjun Tao Tiange C Teng","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tap Prachi Poonam Prabhjot","non-dropping-particle":"","parse-names":false,"suffix":""},{"dropping-particle":"","family":"Dutta","given":"Debasish","non-dropping-particle":"","parse-names":false,"suffix":""},{"dropping-particle":"","family":"Innovation","given":"Nation","non-dropping-particle":"","parse-names":false,"suffix":""},{"dropping-particle":"","family":"Nagar","given":"N E W Ashok","non-dropping-particle":"","parse-names":false,"suffix":""},{"dropping-particle":"","family":"Ganguly","given":"Tania","non-dropping-particle":"","parse-names":false,"suffix":""},{"dropping-particle":"","family":"Joshi","given":"Vatsal Vinay","non-dropping-particle":"","parse-names":false,"suffix":""},{"dropping-particle":"","family":"He","given":"Wangxin","non-dropping-particle":"","parse-names":false,"suffix":""},{"dropping-particle":"","family":"Seo","given":"Jae Sun","non-dropping-particle":"","parse-names":false,"suffix":""},{"dropping-particle":"","family":"Rajendran","given":"Bipin","non-dropping-particle":"","parse-names":false,"suffix":""},{"dropping-particle":"","family":"Stefanini","given":"Fabio","non-dropping-particle":"","parse-names":false,"suffix":""},{"dropping-particle":"","family":"Neftci","given":"Emre O.","non-dropping-particle":"","parse-names":false,"suffix":""},{"dropping-particle":"","family":"Sheik","given":"Sadique","non-dropping-particle":"","parse-names":false,"suffix":""},{"dropping-particle":"","family":"Indiveri","given":"Giacomo","non-dropping-particle":"","parse-names":false,"suffix":""},{"dropping-particle":"","family":"Fox","given":"Charles","non-dropping-particle":"","parse-names":false,"suffix":""},{"dropping-particle":"","family":"Kaushik","given":"Prof B K","non-dropping-particle":"","parse-names":false,"suffix":""},{"dropping-particle":"","family":"Mittal","given":"Sparsh","non-dropping-particle":"","parse-names":false,"suffix":""},{"dropping-particle":"","family":"Wilkinson","given":"Joanna","non-dropping-particle":"","parse-names":false,"suffix":""},{"dropping-particle":"","family":"Xu","given":"Yansong Yunxi Yigang Yizhong","non-dropping-particle":"","parse-names":false,"suffix":""},{"dropping-particle":"","family":"Wu","given":"Bin","non-dropping-particle":"","parse-names":false,"suffix":""},{"dropping-particle":"","family":"Wang","given":"Zhenzhong Zhigang Zemin Zhenzhong Zhengshi Zhi Hui Zilong Zhe S. Zhaohao","non-dropping-particle":"","parse-names":false,"suffix":""},{"dropping-particle":"","family":"Wang","given":"You Yingmin C. Yan Yuxiang Yijiao You","non-dropping-particle":"","parse-names":false,"suffix":""},{"dropping-particle":"","family":"Zhang","given":"Yazhou Yue Yongmei Yunling Youguang","non-dropping-particle":"","parse-names":false,"suffix":""},{"dropping-particle":"","family":"Zhao","given":"Weisheng","non-dropping-particle":"","parse-names":false,"suffix":""},{"dropping-particle":"","family":"Biomass","given":"Biochar From","non-dropping-particle":"","parse-names":false,"suffix":""},{"dropping-particle":"","family":"By","given":"Mentored","non-dropping-particle":"","parse-names":false,"suffix":""},{"dropping-particle":"","family":"Kumar","given":"Rahul Richa","non-dropping-particle":"","parse-names":false,"suffix":""},{"dropping-particle":"","family":"Verma","given":"Gaurav","non-dropping-particle":"","parse-names":false,"suffix":""},{"dropping-particle":"","family":"Gide","given":"André","non-dropping-particle":"","parse-names":false,"suffix":""},{"dropping-particle":"","family":"Devices","given":"Spintronic","non-dropping-particle":"","parse-names":false,"suffix":""},{"dropping-particle":"","family":"Engineering","given":"Communication College Chemical","non-dropping-particle":"","parse-names":false,"suffix":""},{"dropping-particle":"","family":"Morphology","given":"The Comparative","non-dropping-particle":"","parse-names":false,"suffix":""},{"dropping-particle":"","family":"Structures","given":"Modern Bamboo","non-dropping-particle":"","parse-names":false,"suffix":""},{"dropping-particle":"","family":"Amri","given":"Chaima","non-dropping-particle":"","parse-names":false,"suffix":""},{"dropping-particle":"","family":"Shukla","given":"Arvind Kumar Amit Kumar Arvind Kumar Anuradha","non-dropping-particle":"","parse-names":false,"suffix":""},{"dropping-particle":"","family":"Lee","given":"Jin Ho Jong Ik Jin Cheol Jyh Fu Ho Jian Yuan","non-dropping-particle":"","parse-names":false,"suffix":""},{"dropping-particle":"","family":"Afridi","given":"Mehnaz","non-dropping-particle":"","parse-names":false,"suffix":""},{"dropping-particle":"","family":"Omments","given":"R Eviewers C","non-dropping-particle":"","parse-names":false,"suffix":""},{"dropping-particle":"","family":"Verma","given":"Gaurav","non-dropping-particle":"","parse-names":false,"suffix":""},{"dropping-particle":"","family":"Member","given":"Senior Student","non-dropping-particle":"","parse-names":false,"suffix":""},{"dropping-particle":"","family":"Bindal","given":"Namita","non-dropping-particle":"","parse-names":false,"suffix":""},{"dropping-particle":"","family":"Nisar","given":"Arshid","non-dropping-particle":"","parse-names":false,"suffix":""},{"dropping-particle":"","family":"Member","given":"Senior Student","non-dropping-particle":"","parse-names":false,"suffix":""},{"dropping-particle":"","family":"Dhull","given":"Seema","non-dropping-particle":"","parse-names":false,"suffix":""},{"dropping-particle":"","family":"Technology","given":"Master O F","non-dropping-particle":"","parse-names":false,"suffix":""},{"dropping-particle":"","family":"Kumari","given":"Richa","non-dropping-particle":"","parse-names":false,"suffix":""},{"dropping-particle":"","family":"Shao","given":"Qiming","non-dropping-particle":"","parse-names":false,"suffix":""},{"dropping-particle":"","family":"Li","given":"Peng Pin Yi","non-dropping-particle":"","parse-names":false,"suffix":""},{"dropping-particle":"","family":"Liu","given":"Luqiao","non-dropping-particle":"","parse-names":false,"suffix":""},{"dropping-particle":"","family":"Science","given":"Computer Catalyst","non-dropping-particle":"","parse-names":false,"suffix":""},{"dropping-particle":"","family":"Yang","given":"Hongqun Hao Hyunsoo","non-dropping-particle":"","parse-names":false,"suffix":""},{"dropping-particle":"","family":"Fukami","given":"Shunsuke","non-dropping-particle":"","parse-names":false,"suffix":""},{"dropping-particle":"","family":"Razavi","given":"Armin","non-dropping-particle":"","parse-names":false,"suffix":""},{"dropping-particle":"","family":"Wu","given":"Hao Horng Wen Hongwei","non-dropping-particle":"","parse-names":false,"suffix":""},{"dropping-particle":"","family":"Wang","given":"Kang L.","non-dropping-particle":"","parse-names":false,"suffix":""},{"dropping-particle":"","family":"Angeles","given":"Los","non-dropping-particle":"","parse-names":false,"suffix":""},{"dropping-particle":"","family":"Freimuth","given":"Frank","non-dropping-particle":"","parse-names":false,"suffix":""},{"dropping-particle":"","family":"Mokrousov","given":"Yuriy","non-dropping-particle":"","parse-names":false,"suffix":""},{"dropping-particle":"","family":"Gmbh","given":"Forschungszentrum Juelich","non-dropping-particle":"","parse-names":false,"suffix":""},{"dropping-particle":"","family":"Stiles","given":"Mark D","non-dropping-particle":"","parse-names":false,"suffix":""},{"dropping-particle":"","family":"Member","given":"Senior Student","non-dropping-particle":"","parse-names":false,"suffix":""},{"dropping-particle":"","family":"Group","given":"Alternative Computing","non-dropping-particle":"","parse-names":false,"suffix":""},{"dropping-particle":"","family":"Emori","given":"Satoru","non-dropping-particle":"","parse-names":false,"suffix":""},{"dropping-particle":"","family":"Tech","given":"Virginia","non-dropping-particle":"","parse-names":false,"suffix":""},{"dropping-particle":"","family":"Hoffmann","given":"Axel","non-dropping-particle":"","parse-names":false,"suffix":""},{"dropping-particle":"","family":"Roy","given":"Kaushik","non-dropping-particle":"","parse-names":false,"suffix":""},{"dropping-particle":"","family":"Wang","given":"Jing Hong Jian-ping Ping Jianshuo Junwu Junshi Jihui Jie Jianji","non-dropping-particle":"","parse-names":false,"suffix":""},{"dropping-particle":"","family":"Yang","given":"Shengqiang Sunglin See-hun","non-dropping-particle":"","parse-names":false,"suffix":""},{"dropping-particle":"","family":"Garello","given":"Kevin","non-dropping-particle":"","parse-names":false,"suffix":""},{"dropping-particle":"","family":"Zhang","given":"Weida","non-dropping-particle":"","parse-names":false,"suffix":""},{"dropping-particle":"","family":"Robotics","given":"Why","non-dropping-particle":"","parse-names":false,"suffix":""},{"dropping-particle":"","family":"Features","given":"Program","non-dropping-particle":"","parse-names":false,"suffix":""},{"dropping-particle":"","family":"Day","given":"Julian A.","non-dropping-particle":"","parse-names":false,"suffix":""},{"dropping-particle":"","family":"Stone","given":"Lucky","non-dropping-particle":"","parse-names":false,"suffix":""},{"dropping-particle":"","family":"Lord","given":"Star","non-dropping-particle":"","parse-names":false,"suffix":""},{"dropping-particle":"","family":"Kumar","given":"Abhishek Ashutosh Alok Amit Ankit","non-dropping-particle":"","parse-names":false,"suffix":""},{"dropping-particle":"","family":"Dasha","given":"Vimshottari","non-dropping-particle":"","parse-names":false,"suffix":""},{"dropping-particle":"","family":"Bishnoi","given":"Rajendra","non-dropping-particle":"","parse-names":false,"suffix":""},{"dropping-particle":"","family":"Oboril","given":"Fabian","non-dropping-particle":"","parse-names":false,"suffix":""},{"dropping-particle":"","family":"Ebrahimi","given":"Mojtaba","non-dropping-particle":"","parse-names":false,"suffix":""},{"dropping-particle":"","family":"Tahoori","given":"Mehdi B.","non-dropping-particle":"","parse-names":false,"suffix":""},{"dropping-particle":"","family":"Kaushik","given":"Brajesh Kumar","non-dropping-particle":"","parse-names":false,"suffix":""},{"dropping-particle":"","family":"Anthony","given":"Hanson","non-dropping-particle":"","parse-names":false,"suffix":""},{"dropping-particle":"","family":"Soni","given":"Sandeep L.","non-dropping-particle":"","parse-names":false,"suffix":""},{"dropping-particle":"","family":"Raj","given":"Ravish","non-dropping-particle":"","parse-names":false,"suffix":""},{"dropping-particle":"","family":"Soni","given":"Sandeep L.","non-dropping-particle":"","parse-names":false,"suffix":""},{"dropping-particle":"","family":"Technology","given":"Master O F","non-dropping-particle":"","parse-names":false,"suffix":""},{"dropping-particle":"","family":"By","given":"Submitted","non-dropping-particle":"","parse-names":false,"suffix":""},{"dropping-particle":"","family":"Tyagi","given":"Shobhna","non-dropping-particle":"","parse-names":false,"suffix":""},{"dropping-particle":"","family":"For","given":"Centre","non-dropping-particle":"","parse-names":false,"suffix":""},{"dropping-particle":"","family":"Of","given":"Design Development","non-dropping-particle":"","parse-names":false,"suffix":""},{"dropping-particle":"","family":"Computing","given":"Advanced","non-dropping-particle":"","parse-names":false,"suffix":""},{"dropping-particle":"","family":"Shreya","given":"Sonal","non-dropping-particle":"","parse-names":false,"suffix":""},{"dropping-particle":"","family":"Verma","given":"Gaurav","non-dropping-particle":"","parse-names":false,"suffix":""},{"dropping-particle":"","family":"Piramanayagam","given":"S. N.","non-dropping-particle":"","parse-names":false,"suffix":""},{"dropping-particle":"","family":"Kaushik","given":"Brajesh Kumar","non-dropping-particle":"","parse-names":false,"suffix":""},{"dropping-particle":"","family":"Sinek","given":"Simon","non-dropping-particle":"","parse-names":false,"suffix":""},{"dropping-particle":"","family":"Chain","given":"Inverter","non-dropping-particle":"","parse-names":false,"suffix":""},{"dropping-particle":"","family":"Ab","given":"F","non-dropping-particle":"","parse-names":false,"suffix":""},{"dropping-particle":"","family":"Logic","given":"Combinational","non-dropping-particle":"","parse-names":false,"suffix":""},{"dropping-particle":"","family":"Bouvier","given":"Maxence","non-dropping-particle":"","parse-names":false,"suffix":""},{"dropping-particle":"","family":"Valentian","given":"Alexandre","non-dropping-particle":"","parse-names":false,"suffix":""},{"dropping-particle":"","family":"Mesquida","given":"Thomas","non-dropping-particle":"","parse-names":false,"suffix":""},{"dropping-particle":"","family":"Rummens","given":"Francois","non-dropping-particle":"","parse-names":false,"suffix":""},{"dropping-particle":"","family":"Reyboz","given":"Marina","non-dropping-particle":"","parse-names":false,"suffix":""},{"dropping-particle":"","family":"Vianello","given":"Elisa","non-dropping-particle":"","parse-names":false,"suffix":""},{"dropping-particle":"","family":"Beigne","given":"Edith","non-dropping-particle":"","parse-names":false,"suffix":""},{"dropping-particle":"","family":"Ambrogio","given":"Stefano","non-dropping-particle":"","parse-names":false,"suffix":""},{"dropping-particle":"","family":"Narayanan","given":"Pritish","non-dropping-particle":"","parse-names":false,"suffix":""},{"dropping-particle":"","family":"Tsai","given":"Hsinyu","non-dropping-particle":"","parse-names":false,"suffix":""},{"dropping-particle":"","family":"Shelby","given":"Robert M.","non-dropping-particle":"","parse-names":false,"suffix":""},{"dropping-particle":"","family":"Boybat","given":"Irem","non-dropping-particle":"","parse-names":false,"suffix":""},{"dropping-particle":"","family":"Nolfo","given":"Carmelo","non-dropping-particle":"Di","parse-names":false,"suffix":""},{"dropping-particle":"","family":"Sidler","given":"Severin","non-dropping-particle":"","parse-names":false,"suffix":""},{"dropping-particle":"","family":"Giordano","given":"Massimo","non-dropping-particle":"","parse-names":false,"suffix":""},{"dropping-particle":"","family":"Bodini","given":"Martina","non-dropping-particle":"","parse-names":false,"suffix":""},{"dropping-particle":"","family":"Farinha","given":"Nathan C.P.","non-dropping-particle":"","parse-names":false,"suffix":""},{"dropping-particle":"","family":"Killeen","given":"Benjamin","non-dropping-particle":"","parse-names":false,"suffix":""},{"dropping-particle":"","family":"Cheng","given":"Christina","non-dropping-particle":"","parse-names":false,"suffix":""},{"dropping-particle":"","family":"Jaoudi","given":"Yassine","non-dropping-particle":"","parse-names":false,"suffix":""},{"dropping-particle":"","family":"Burr","given":"Geoffrey W.","non-dropping-particle":"","parse-names":false,"suffix":""},{"dropping-particle":"","family":"Sharma","given":"Gunjan","non-dropping-particle":"","parse-names":false,"suffix":""},{"dropping-particle":"","family":"Engineering","given":"Communication College Chemical","non-dropping-particle":"","parse-names":false,"suffix":""},{"dropping-particle":"","family":"Óò","given":"Í Ö Å Ò Ù Ð Î Ö","non-dropping-particle":"","parse-names":false,"suffix":""},{"dropping-particle":"","family":"Ecology","given":"Coastal Marine","non-dropping-particle":"","parse-names":false,"suffix":""},{"dropping-particle":"","family":"Heating","given":"Solar Water","non-dropping-particle":"","parse-names":false,"suffix":""},{"dropping-particle":"","family":"Hydro","given":"Alternate","non-dropping-particle":"","parse-names":false,"suffix":""},{"dropping-particle":"","family":"Mezrlow","given":"","non-dropping-particle":"","parse-names":false,"suffix":""},{"dropping-particle":"","family":"Zhang","given":"Kehua Kaili","non-dropping-particle":"","parse-names":false,"suffix":""},{"dropping-particle":"","family":"Zhang","given":"Deliang Deming","non-dropping-particle":"","parse-names":false,"suffix":""},{"dropping-particle":"","family":"Wang","given":"Changming Christina Yan Chao Chengzhi Chung Chao","non-dropping-particle":"","parse-names":false,"suffix":""},{"dropping-particle":"","family":"Zeng","given":"Lang","non-dropping-particle":"","parse-names":false,"suffix":""},{"dropping-particle":"","family":"Wang","given":"You Yingmin C. Yan Yuxiang Yijiao You","non-dropping-particle":"","parse-names":false,"suffix":""},{"dropping-particle":"","family":"Zhao","given":"Weisheng","non-dropping-particle":"","parse-names":false,"suffix":""},{"dropping-particle":"","family":"Mongia","given":"Geeta","non-dropping-particle":"","parse-names":false,"suffix":""},{"dropping-particle":"","family":"Verma","given":"Gaurav","non-dropping-particle":"","parse-names":false,"suffix":""},{"dropping-particle":"","family":"Sure","given":"Sandeep Karbhari","non-dropping-particle":"","parse-names":false,"suffix":""},{"dropping-particle":"","family":"Huda","given":"Safeen","non-dropping-particle":"","parse-names":false,"suffix":""},{"dropping-particle":"","family":"Sheikholeslami","given":"Ali","non-dropping-particle":"","parse-names":false,"suffix":""},{"dropping-particle":"","family":"Jabeur","given":"Kotb","non-dropping-particle":"","parse-names":false,"suffix":""},{"dropping-particle":"Di","family":"Pendina","given":"G.Di Gregory","non-dropping-particle":"","parse-names":false,"suffix":""},{"dropping-particle":"","family":"Prenat","given":"Guillaume","non-dropping-particle":"","parse-names":false,"suffix":""},{"dropping-particle":"","family":"Project","given":"Asia","non-dropping-particle":"","parse-names":false,"suffix":""},{"dropping-particle":"","family":"Maurer","given":"Gilles","non-dropping-particle":"","parse-names":false,"suffix":""},{"dropping-particle":"","family":"Zarei","given":"Ali","non-dropping-particle":"","parse-names":false,"suffix":""},{"dropping-particle":"","family":"Safaei","given":"Farshad","non-dropping-particle":"","parse-names":false,"suffix":""},{"dropping-particle":"","family":"Shreya","given":"Sonal","non-dropping-particle":"","parse-names":false,"suffix":""},{"dropping-particle":"","family":"Verma","given":"Gaurav","non-dropping-particle":"","parse-names":false,"suffix":""},{"dropping-particle":"","family":"Piramanayagam","given":"S. N.","non-dropping-particle":"","parse-names":false,"suffix":""},{"dropping-particle":"","family":"Kaushik","given":"Brajesh Kumar","non-dropping-particle":"","parse-names":false,"suffix":""},{"dropping-particle":"","family":"Chang","given":"Yueh","non-dropping-particle":"","parse-names":false,"suffix":""},{"dropping-particle":"","family":"Ma","given":"Lan Lai-peng","non-dropping-particle":"","parse-names":false,"suffix":""},{"dropping-particle":"","family":"Wang","given":"Guofeng Gingan Guosheng Guilan","non-dropping-particle":"","parse-names":false,"suffix":""},{"dropping-particle":"","family":"Wang","given":"Shulong Shuhao Shijie Shudong Shaobin Sheng Shi Yang Shuyan Siqi Shuang Jie Shaodi","non-dropping-particle":"","parse-names":false,"suffix":""},{"dropping-particle":"","family":"Duan","given":"Xinglong Xiaoling","non-dropping-particle":"","parse-names":false,"suffix":""},{"dropping-particle":"","family":"Wu","given":"Jieyu Jianxing","non-dropping-particle":"","parse-names":false,"suffix":""},{"dropping-particle":"","family":"Liu","given":"Hongxia Haijun Hongbo Huiran Hengwei Hongchao","non-dropping-particle":"","parse-names":false,"suffix":""},{"dropping-particle":"Al","family":"Misba","given":"Walid","non-dropping-particle":"","parse-names":false,"suffix":""},{"dropping-particle":"","family":"Kaisar","given":"Tahmid","non-dropping-particle":"","parse-names":false,"suffix":""},{"dropping-particle":"","family":"Bhattacharya","given":"Dhritiman","non-dropping-particle":"","parse-names":false,"suffix":""},{"dropping-particle":"","family":"Atulasimha","given":"Jayasimha","non-dropping-particle":"","parse-names":false,"suffix":""},{"dropping-particle":"","family":"Technology","given":"Electronic","non-dropping-particle":"","parse-names":false,"suffix":""},{"dropping-particle":"","family":"Prajapati","given":"Ajit","non-dropping-particle":"","parse-names":false,"suffix":""},{"dropping-particle":"","family":"Verma","given":"Gaurav","non-dropping-particle":"","parse-names":false,"suffix":""},{"dropping-particle":"","family":"Member","given":"Senior Student","non-dropping-particle":"","parse-names":false,"suffix":""},{"dropping-particle":"","family":"Kaushik","given":"Brajesh Kumar","non-dropping-particle":"","parse-names":false,"suffix":""},{"dropping-particle":"","family":"Ma","given":"Lan Lai-peng","non-dropping-particle":"","parse-names":false,"suffix":""},{"dropping-particle":"","family":"Wang","given":"Guofeng Gingan Guosheng Guilan","non-dropping-particle":"","parse-names":false,"suffix":""},{"dropping-particle":"","family":"Wang","given":"Shulong Shuhao Shijie Shudong Shaobin Sheng Shi Yang Shuyan Siqi Shuang Jie Shaodi","non-dropping-particle":"","parse-names":false,"suffix":""},{"dropping-particle":"","family":"Duan","given":"Xinglong Xiaoling","non-dropping-particle":"","parse-names":false,"suffix":""},{"dropping-particle":"","family":"Wu","given":"Jieyu Jianxing","non-dropping-particle":"","parse-names":false,"suffix":""},{"dropping-particle":"","family":"Chen","given":"Dongliang","non-dropping-particle":"","parse-names":false,"suffix":""},{"dropping-particle":"","family":"Liu","given":"Hongxia Haijun Hongbo Huiran Hengwei Hongchao","non-dropping-particle":"","parse-names":false,"suffix":""},{"dropping-particle":"","family":"Jain","given":"Shubham C.","non-dropping-particle":"","parse-names":false,"suffix":""},{"dropping-particle":"","family":"Gupta","given":"Sumeet Kumar","non-dropping-particle":"","parse-names":false,"suffix":""},{"dropping-particle":"","family":"Raghunathan","given":"Anand","non-dropping-particle":"","parse-names":false,"suffix":""},{"dropping-particle":"","family":"Li","given":"Fengfu","non-dropping-particle":"","parse-names":false,"suffix":""},{"dropping-particle":"","family":"Zhang","given":"Bo Bi","non-dropping-particle":"","parse-names":false,"suffix":""},{"dropping-particle":"","family":"Liu","given":"By Chang Bolan Bin Bo","non-dropping-particle":"","parse-names":false,"suffix":""},{"dropping-particle":"","family":"Prajapati","given":"Sanjay","non-dropping-particle":"","parse-names":false,"suffix":""},{"dropping-particle":"","family":"More","given":"See","non-dropping-particle":"","parse-names":false,"suffix":""},{"dropping-particle":"","family":"Prajapati","given":"Ajit","non-dropping-particle":"","parse-names":false,"suffix":""},{"dropping-particle":"","family":"Chhajed","given":"Harsh","non-dropping-particle":"","parse-names":false,"suffix":""},{"dropping-particle":"","family":"Philosophy","given":"Doctor O F","non-dropping-particle":"","parse-names":false,"suffix":""},{"dropping-particle":"","family":"More","given":"See","non-dropping-particle":"","parse-names":false,"suffix":""},{"dropping-particle":"","family":"Prajapati","given":"Ajit","non-dropping-particle":"","parse-names":false,"suffix":""},{"dropping-particle":"","family":"Anon","given":"","non-dropping-particle":"","parse-names":false,"suffix":""},{"dropping-particle":"","family":"Prajapati","given":"Ajit","non-dropping-particle":"","parse-names":false,"suffix":""},{"dropping-particle":"","family":"Lee","given":"Hosin David Hyounkyu Hao Yang Hochul Hyun Taek","non-dropping-particle":"","parse-names":false,"suffix":""},{"dropping-particle":"","family":"Lee","given":"Albert","non-dropping-particle":"","parse-names":false,"suffix":""},{"dropping-particle":"","family":"Wang","given":"Shulong Shuhao Shijie Shudong Shaobin Sheng Shi Yang Shuyan Siqi Shuang Jie Shaodi","non-dropping-particle":"","parse-names":false,"suffix":""},{"dropping-particle":"","family":"Ebrahimi","given":"Farbod","non-dropping-particle":"","parse-names":false,"suffix":""},{"dropping-particle":"","family":"Gupta","given":"Puneet","non-dropping-particle":"","parse-names":false,"suffix":""},{"dropping-particle":"","family":"Khalili Amiri","given":"Pedram","non-dropping-particle":"","parse-names":false,"suffix":""},{"dropping-particle":"","family":"Wang","given":"Kang L.","non-dropping-particle":"","parse-names":false,"suffix":""},{"dropping-particle":"","family":"Prenat","given":"Guillaume","non-dropping-particle":"","parse-names":false,"suffix":""},{"dropping-particle":"","family":"Jabeur","given":"Kotb","non-dropping-particle":"","parse-names":false,"suffix":""},{"dropping-particle":"","family":"Vanhauwaert","given":"Pierre","non-dropping-particle":"","parse-names":false,"suffix":""},{"dropping-particle":"Di","family":"Pendina","given":"G.Di Gregory","non-dropping-particle":"","parse-names":false,"suffix":""},{"dropping-particle":"","family":"Oboril","given":"Fabian","non-dropping-particle":"","parse-names":false,"suffix":""},{"dropping-particle":"","family":"Bishnoi","given":"Rajendra","non-dropping-particle":"","parse-names":false,"suffix":""},{"dropping-particle":"","family":"Ebrahimi","given":"Mojtaba","non-dropping-particle":"","parse-names":false,"suffix":""},{"dropping-particle":"","family":"Lamard","given":"Nathalie","non-dropping-particle":"","parse-names":false,"suffix":""},{"dropping-particle":"","family":"Boulle","given":"Olivier","non-dropping-particle":"","parse-names":false,"suffix":""},{"dropping-particle":"","family":"Garello","given":"Kevin","non-dropping-particle":"","parse-names":false,"suffix":""},{"dropping-particle":"","family":"Langer","given":"Juergen","non-dropping-particle":"","parse-names":false,"suffix":""},{"dropping-particle":"","family":"Ocker","given":"Berthold","non-dropping-particle":"","parse-names":false,"suffix":""},{"dropping-particle":"","family":"Cyrille","given":"Marie Claire","non-dropping-particle":"","parse-names":false,"suffix":""},{"dropping-particle":"","family":"Gambardella","given":"Pietro","non-dropping-particle":"","parse-names":false,"suffix":""},{"dropping-particle":"","family":"Tahoori","given":"Mehdi B.","non-dropping-particle":"","parse-names":false,"suffix":""},{"dropping-particle":"","family":"Gaudin","given":"Gilles","non-dropping-particle":"","parse-names":false,"suffix":""},{"dropping-particle":"","family":"Tnano-","given":"Manuscript I D","non-dropping-particle":"","parse-names":false,"suffix":""},{"dropping-particle":"","family":"Type","given":"Manuscript","non-dropping-particle":"","parse-names":false,"suffix":""},{"dropping-particle":"","family":"Computing","given":"Neuromorphic","non-dropping-particle":"","parse-names":false,"suffix":""},{"dropping-particle":"","family":"Submitted","given":"Date","non-dropping-particle":"","parse-names":false,"suffix":""},{"dropping-particle":"","family":"List","given":"Complete Class","non-dropping-particle":"","parse-names":false,"suffix":""},{"dropping-particle":"","family":"Science","given":"Computer Catalyst","non-dropping-particle":"","parse-names":false,"suffix":""},{"dropping-particle":"","family":"BARRY","given":"DONALD","non-dropping-particle":"","parse-names":false,"suffix":""},{"dropping-particle":"","family":"APPLEBAUM","given":"BOB","non-dropping-particle":"","parse-names":false,"suffix":""},{"dropping-particle":"","family":"WISEMAN","given":"EARL","non-dropping-particle":"","parse-names":false,"suffix":""},{"dropping-particle":"","family":"Shaban","given":"Ahmed","non-dropping-particle":"","parse-names":false,"suffix":""},{"dropping-particle":"","family":"Bezugam","given":"Sai Sukruth","non-dropping-particle":"","parse-names":false,"suffix":""},{"dropping-particle":"","family":"Suri","given":"Manan","non-dropping-particle":"","parse-names":false,"suffix":""},{"dropping-particle":"","family":"Dally","given":"William J","non-dropping-particle":"","parse-names":false,"suffix":""},{"dropping-particle":"","family":"Engineering","given":"Communication College Chemical","non-dropping-particle":"","parse-names":false,"suffix":""},{"dropping-particle":"","family":"Seo","given":"Youngguk Yeongkyo","non-dropping-particle":"","parse-names":false,"suffix":""},{"dropping-particle":"","family":"Roy","given":"Kaushik","non-dropping-particle":"","parse-names":false,"suffix":""},{"dropping-particle":"","family":"Structures","given":"Modern Bamboo","non-dropping-particle":"","parse-names":false,"suffix":""},{"dropping-particle":"","family":"Usher","given":"M.J.","non-dropping-particle":"","parse-names":false,"suffix":""},{"dropping-particle":"","family":"Maeda","given":"T.","non-dropping-particle":"","parse-names":false,"suffix":""},{"dropping-particle":"","family":"UNSW","given":"","non-dropping-particle":"","parse-names":false,"suffix":""},{"dropping-particle":"","family":"Mariani","given":"John F.","non-dropping-particle":"","parse-names":false,"suffix":""},{"dropping-particle":"","family":"Jabeur","given":"Kotb","non-dropping-particle":"","parse-names":false,"suffix":""},{"dropping-particle":"","family":"Bernard-Granger","given":"F.","non-dropping-particle":"","parse-names":false,"suffix":""},{"dropping-particle":"","family":"Pendina","given":"G.","non-dropping-particle":"Di","parse-names":false,"suffix":""},{"dropping-particle":"","family":"Prenat","given":"Guillaume","non-dropping-particle":"","parse-names":false,"suffix":""},{"dropping-particle":"","family":"Dieny","given":"B.","non-dropping-particle":"","parse-names":false,"suffix":""},{"dropping-particle":"","family":"Verma","given":"Gaurav","non-dropping-particle":"","parse-names":false,"suffix":""},{"dropping-particle":"","family":"Prajapati","given":"Ajit","non-dropping-particle":"","parse-names":false,"suffix":""},{"dropping-particle":"","family":"Bindal","given":"Namita","non-dropping-particle":"","parse-names":false,"suffix":""},{"dropping-particle":"","family":"Kaushik","given":"Brajesh Kumar","non-dropping-particle":"","parse-names":false,"suffix":""},{"dropping-particle":"","family":"Taluja","given":"Charu","non-dropping-particle":"","parse-names":false,"suffix":""},{"dropping-particle":"","family":"Saxena","given":"Abhishek Kumar","non-dropping-particle":"","parse-names":false,"suffix":""},{"dropping-particle":"","family":"Structures","given":"Modern Bamboo","non-dropping-particle":"","parse-names":false,"suffix":""},{"dropping-particle":"","family":"Design","given":"Digital","non-dropping-particle":"","parse-names":false,"suffix":""},{"dropping-particle":"","family":"Arciniegas Paspuel, O. G., Álvarez Hernández, S. R., Castro Morales, L. G., &amp; Maldonado Gudiño, C. W. (2021). Inte- ligencia emocional en estudiantes de la Universidad Autónoma de Los Andes. Revista Conrado, 17(78)","given":"127-133.","non-dropping-particle":"","parse-names":false,"suffix":""},{"dropping-particle":"","family":"Priya","given":"J","non-dropping-particle":"","parse-names":false,"suffix":""},{"dropping-particle":"","family":"Chekuri","given":"Sailusha","non-dropping-particle":"","parse-names":false,"suffix":""},{"dropping-particle":"","family":"Paper","given":"White","non-dropping-particle":"","parse-names":false,"suffix":""},{"dropping-particle":"","family":"Annamalai","given":"M","non-dropping-particle":"","parse-names":false,"suffix":""},{"dropping-particle":"","family":"Each","given":"The","non-dropping-particle":"","parse-names":false,"suffix":""},{"dropping-particle":"","family":"Lundstrom","given":"Mark","non-dropping-particle":"","parse-names":false,"suffix":""},{"dropping-particle":"","family":"Structures","given":"Modern Bamboo","non-dropping-particle":"","parse-names":false,"suffix":""},{"dropping-particle":"","family":"Fellowship","given":"Without","non-dropping-particle":"","parse-names":false,"suffix":""}],"container-title":"Frontiers in Neuroscience","id":"ITEM-1","issue":"1","issued":{"date-parts":[["2021"]]},"page":"1-13","title":"No </w:instrText>
      </w:r>
      <w:r w:rsidR="00370A89">
        <w:rPr>
          <w:rFonts w:ascii="Batang" w:hAnsi="Batang" w:cs="Batang"/>
          <w:lang w:val="id-ID"/>
        </w:rPr>
        <w:instrText>主</w:instrText>
      </w:r>
      <w:r w:rsidR="00370A89">
        <w:rPr>
          <w:rFonts w:ascii="MS Gothic" w:hAnsi="MS Gothic" w:cs="MS Gothic"/>
          <w:lang w:val="id-ID"/>
        </w:rPr>
        <w:instrText>観的健康感を中心とした在宅高齢者における</w:instrText>
      </w:r>
      <w:r w:rsidR="00370A89">
        <w:rPr>
          <w:lang w:val="id-ID"/>
        </w:rPr>
        <w:instrText xml:space="preserve"> </w:instrText>
      </w:r>
      <w:r w:rsidR="00370A89">
        <w:rPr>
          <w:rFonts w:ascii="Batang" w:hAnsi="Batang" w:cs="Batang"/>
          <w:lang w:val="id-ID"/>
        </w:rPr>
        <w:instrText>健康</w:instrText>
      </w:r>
      <w:r w:rsidR="00370A89">
        <w:rPr>
          <w:rFonts w:ascii="MS Gothic" w:hAnsi="MS Gothic" w:cs="MS Gothic"/>
          <w:lang w:val="id-ID"/>
        </w:rPr>
        <w:instrText>関連指標に関</w:instrText>
      </w:r>
      <w:r w:rsidR="00370A89">
        <w:rPr>
          <w:rFonts w:ascii="Batang" w:hAnsi="Batang" w:cs="Batang"/>
          <w:lang w:val="id-ID"/>
        </w:rPr>
        <w:instrText>する共分散構造分析</w:instrText>
      </w:r>
      <w:r w:rsidR="00370A89">
        <w:rPr>
          <w:lang w:val="id-ID"/>
        </w:rPr>
        <w:instrText>Title","type":"article-journal","volume":"14"},"uris":["http://www.mendeley.com/documents/?uuid=52c10284-f17c-40b5-ad0b-844145cfd16f"]}],"mendeley":{"formattedCitation":"(Student et al., 2021)","manualFormatting":"(Zada et al., 2021)","plainTextFormattedCitation":"(Student et al., 2021)","previouslyFormattedCitation":"(Student et al., 2021)"},"properties":{"noteIndex":0},"schema":"https://github.com/citation-style-language/schema/raw/master/csl-citation.json"}</w:instrText>
      </w:r>
      <w:r w:rsidR="00DB4E56">
        <w:rPr>
          <w:lang w:val="id-ID"/>
        </w:rPr>
        <w:fldChar w:fldCharType="separate"/>
      </w:r>
      <w:r w:rsidR="00370A89">
        <w:rPr>
          <w:noProof/>
          <w:lang w:val="id-ID"/>
        </w:rPr>
        <w:t>(</w:t>
      </w:r>
      <w:r w:rsidR="00370A89" w:rsidRPr="00370A89">
        <w:rPr>
          <w:noProof/>
          <w:lang w:val="id-ID"/>
        </w:rPr>
        <w:t>Zada</w:t>
      </w:r>
      <w:r w:rsidR="00DB4E56" w:rsidRPr="00DB4E56">
        <w:rPr>
          <w:noProof/>
          <w:lang w:val="id-ID"/>
        </w:rPr>
        <w:t xml:space="preserve"> et al., 2021)</w:t>
      </w:r>
      <w:r w:rsidR="00DB4E56">
        <w:rPr>
          <w:lang w:val="id-ID"/>
        </w:rPr>
        <w:fldChar w:fldCharType="end"/>
      </w:r>
      <w:r w:rsidR="00370A89" w:rsidRPr="00370A89">
        <w:rPr>
          <w:lang w:val="id-ID"/>
        </w:rPr>
        <w:t>.</w:t>
      </w:r>
      <w:r w:rsidRPr="005B1183">
        <w:rPr>
          <w:lang w:val="id-ID"/>
        </w:rPr>
        <w:t xml:space="preserve"> Tidak jarang mereka beralih ke beberapa toko online untuk memperluas jaringannya. Karena dompet elektronik merupakan sarana kegiatan transaksi yang diatur oleh pemerintah melalui Otoritas Jasa Keuangan (OJK).  Bahkan status hukum e-wallet diatur oleh beberapa batasan. E-wallet adalah perkembangan yang menguntungkan bisnis kami dan terlihat oleh masyarakat luas.  Survei Populix menyoroti sejumlah alasan mengapa orang lebih menyukai dompet elektronik daripada mata uang fisik., berikut hasilnya.  </w:t>
      </w:r>
    </w:p>
    <w:p w14:paraId="3FEF2A6C" w14:textId="77777777" w:rsidR="005B1183" w:rsidRPr="005B1183" w:rsidRDefault="005B1183" w:rsidP="005B1183">
      <w:pPr>
        <w:pStyle w:val="Body"/>
        <w:rPr>
          <w:lang w:val="id-ID"/>
        </w:rPr>
      </w:pPr>
      <w:r w:rsidRPr="005B1183">
        <w:rPr>
          <w:lang w:val="id-ID"/>
        </w:rPr>
        <w:t>1.</w:t>
      </w:r>
      <w:r w:rsidRPr="005B1183">
        <w:rPr>
          <w:lang w:val="id-ID"/>
        </w:rPr>
        <w:tab/>
        <w:t>Bisa berdagang kemana-mana</w:t>
      </w:r>
    </w:p>
    <w:p w14:paraId="553B45E7" w14:textId="77777777" w:rsidR="005B1183" w:rsidRPr="005B1183" w:rsidRDefault="005B1183" w:rsidP="005B1183">
      <w:pPr>
        <w:pStyle w:val="Body"/>
        <w:rPr>
          <w:lang w:val="id-ID"/>
        </w:rPr>
      </w:pPr>
      <w:r w:rsidRPr="005B1183">
        <w:rPr>
          <w:lang w:val="id-ID"/>
        </w:rPr>
        <w:t>Selama Anda memiliki koneksi internet, Anda dapat berdagang di mana saja dengan e-wallet, disebut juga sebagai dompet elektronik.  Apakah memiliki koneksi internet membantu saat menggunakan e-wallet?  Ya, jika Anda ingin membayar menggunakan e-wallet Anda harus memiliki koneksi internet.</w:t>
      </w:r>
    </w:p>
    <w:p w14:paraId="5DF5927F" w14:textId="77777777" w:rsidR="005B1183" w:rsidRPr="005B1183" w:rsidRDefault="005B1183" w:rsidP="005B1183">
      <w:pPr>
        <w:pStyle w:val="Body"/>
        <w:rPr>
          <w:lang w:val="id-ID"/>
        </w:rPr>
      </w:pPr>
      <w:r w:rsidRPr="005B1183">
        <w:rPr>
          <w:lang w:val="id-ID"/>
        </w:rPr>
        <w:t>2.</w:t>
      </w:r>
      <w:r w:rsidRPr="005B1183">
        <w:rPr>
          <w:lang w:val="id-ID"/>
        </w:rPr>
        <w:tab/>
        <w:t>Level dasar</w:t>
      </w:r>
    </w:p>
    <w:p w14:paraId="3101FB56" w14:textId="77777777" w:rsidR="005B1183" w:rsidRPr="005B1183" w:rsidRDefault="005B1183" w:rsidP="005B1183">
      <w:pPr>
        <w:pStyle w:val="Body"/>
        <w:rPr>
          <w:lang w:val="id-ID"/>
        </w:rPr>
      </w:pPr>
      <w:r w:rsidRPr="005B1183">
        <w:rPr>
          <w:lang w:val="id-ID"/>
        </w:rPr>
        <w:t>Bagaimana cara mengisi ulang dompet elektronik saya?  Dompet elektronik biasanya berisi nomor akun virtual berkode.  Oleh karena itu, dengan mengirimkan beberapa kit ke nomor ini, Anda dapat mengisi ulang akun Anda.</w:t>
      </w:r>
    </w:p>
    <w:p w14:paraId="3413ECFB" w14:textId="77777777" w:rsidR="005B1183" w:rsidRPr="005B1183" w:rsidRDefault="005B1183" w:rsidP="005B1183">
      <w:pPr>
        <w:pStyle w:val="Body"/>
        <w:rPr>
          <w:lang w:val="id-ID"/>
        </w:rPr>
      </w:pPr>
      <w:r w:rsidRPr="005B1183">
        <w:rPr>
          <w:lang w:val="id-ID"/>
        </w:rPr>
        <w:t>3.</w:t>
      </w:r>
      <w:r w:rsidRPr="005B1183">
        <w:rPr>
          <w:lang w:val="id-ID"/>
        </w:rPr>
        <w:tab/>
        <w:t>Logis dan efektif</w:t>
      </w:r>
    </w:p>
    <w:p w14:paraId="7B7731BF" w14:textId="77777777" w:rsidR="005B1183" w:rsidRPr="005B1183" w:rsidRDefault="005B1183" w:rsidP="005B1183">
      <w:pPr>
        <w:pStyle w:val="Body"/>
        <w:rPr>
          <w:lang w:val="id-ID"/>
        </w:rPr>
      </w:pPr>
      <w:r w:rsidRPr="005B1183">
        <w:rPr>
          <w:lang w:val="id-ID"/>
        </w:rPr>
        <w:t>E-wallet merupakan layanan yang secara khusus diciptakan untuk memudahkan konsumen dalam melakukan pembayaran, seperti yang telah dijelaskan sebelumnya.  Tidak hanya mudah digunakan, tetapi dapat digunakan kapan saja, di mana saja.  Selain itu, ia memiliki sejumlah fitur yang memungkinkan Anda membeli barang-barang seperti kekuatan, impuls, dan lainnya.</w:t>
      </w:r>
    </w:p>
    <w:p w14:paraId="26BC610D" w14:textId="77777777" w:rsidR="005B1183" w:rsidRPr="005B1183" w:rsidRDefault="005B1183" w:rsidP="005B1183">
      <w:pPr>
        <w:pStyle w:val="Body"/>
        <w:rPr>
          <w:lang w:val="id-ID"/>
        </w:rPr>
      </w:pPr>
      <w:r w:rsidRPr="005B1183">
        <w:rPr>
          <w:lang w:val="id-ID"/>
        </w:rPr>
        <w:t>4.</w:t>
      </w:r>
      <w:r w:rsidRPr="005B1183">
        <w:rPr>
          <w:lang w:val="id-ID"/>
        </w:rPr>
        <w:tab/>
        <w:t>Berbagai penawaran yang memikat</w:t>
      </w:r>
    </w:p>
    <w:p w14:paraId="23E40285" w14:textId="77777777" w:rsidR="005B1183" w:rsidRPr="005B1183" w:rsidRDefault="005B1183" w:rsidP="005B1183">
      <w:pPr>
        <w:pStyle w:val="Body"/>
        <w:rPr>
          <w:lang w:val="id-ID"/>
        </w:rPr>
      </w:pPr>
      <w:r w:rsidRPr="005B1183">
        <w:rPr>
          <w:lang w:val="id-ID"/>
        </w:rPr>
        <w:t>Beberapa e-wallet sering memberi Anda semua yang menggunakannya diskon besar selain praktis, mudah disesuaikan, dan efektif.  Biasanya dalam bentuk tunjangan atau tabungan.  Misalnya, jika Anda membayar dengan ovo, Anda menerima uang kembali 25%.</w:t>
      </w:r>
    </w:p>
    <w:p w14:paraId="7D417723" w14:textId="77777777" w:rsidR="005B1183" w:rsidRPr="005B1183" w:rsidRDefault="005B1183" w:rsidP="005B1183">
      <w:pPr>
        <w:pStyle w:val="Body"/>
        <w:rPr>
          <w:lang w:val="id-ID"/>
        </w:rPr>
      </w:pPr>
      <w:r w:rsidRPr="005B1183">
        <w:rPr>
          <w:lang w:val="id-ID"/>
        </w:rPr>
        <w:t xml:space="preserve">Pembayaran digital juga merupakan salah satu inovasi teknologi saat ini. Dengan adanya kesuksesan tersebut mereka memaksa para pelaku UMKM yang </w:t>
      </w:r>
      <w:r w:rsidRPr="005B1183">
        <w:rPr>
          <w:lang w:val="id-ID"/>
        </w:rPr>
        <w:lastRenderedPageBreak/>
        <w:t xml:space="preserve">berbusana tradisional untuk bertransisi ke era digital. Saat wabah Covid-19 melanda, Indonesia, khususnya wilayah Wonoayu, dengan kebijakan pemerintah yang membatasi pergerakan atau kegiatan masyarakat, Pembayaran digital diantisipasi menjadi solusi yang ideal untuk para pelaku UMKM untuk tetap bertahan dan mendorong percepatan perekonomian di Wonoayu.  </w:t>
      </w:r>
    </w:p>
    <w:p w14:paraId="06B77522" w14:textId="4F8D84E2" w:rsidR="00080CB2" w:rsidRDefault="005B1183" w:rsidP="00080CB2">
      <w:pPr>
        <w:pStyle w:val="Body"/>
        <w:ind w:firstLine="0"/>
        <w:rPr>
          <w:lang w:val="id-ID"/>
        </w:rPr>
      </w:pPr>
      <w:r w:rsidRPr="005B1183">
        <w:rPr>
          <w:lang w:val="id-ID"/>
        </w:rPr>
        <w:t xml:space="preserve">Berdasarkan hasil sementara di desa Sawocangkring, pelaku UMKM Pakaian adat dan sebagian besar masyarakat belum memahami pemasaran digital dan pembayaran digital. </w:t>
      </w:r>
      <w:r w:rsidR="00CB7D8D" w:rsidRPr="00CB7D8D">
        <w:rPr>
          <w:lang w:val="id-ID"/>
        </w:rPr>
        <w:t>Berdasarkan uraian di atas, peneliti tertarik dengan potensi e-</w:t>
      </w:r>
      <w:proofErr w:type="spellStart"/>
      <w:r w:rsidR="00CB7D8D" w:rsidRPr="00CB7D8D">
        <w:rPr>
          <w:lang w:val="id-ID"/>
        </w:rPr>
        <w:t>wallet</w:t>
      </w:r>
      <w:proofErr w:type="spellEnd"/>
      <w:r w:rsidR="00CB7D8D" w:rsidRPr="00CB7D8D">
        <w:rPr>
          <w:lang w:val="id-ID"/>
        </w:rPr>
        <w:t xml:space="preserve"> untuk mensosialisasikan digitalisasi pembayaran dan khususnya pemberdayaan UMKM (usaha mikro, kecil, dan menengah) di desa </w:t>
      </w:r>
      <w:proofErr w:type="spellStart"/>
      <w:r w:rsidR="00CB7D8D" w:rsidRPr="00CB7D8D">
        <w:rPr>
          <w:lang w:val="id-ID"/>
        </w:rPr>
        <w:t>Sawocangkring</w:t>
      </w:r>
      <w:proofErr w:type="spellEnd"/>
      <w:r w:rsidR="00CB7D8D" w:rsidRPr="00CB7D8D">
        <w:rPr>
          <w:lang w:val="id-ID"/>
        </w:rPr>
        <w:t>.</w:t>
      </w:r>
    </w:p>
    <w:p w14:paraId="032FB9CE" w14:textId="77777777" w:rsidR="00606172" w:rsidRDefault="00606172" w:rsidP="00080CB2">
      <w:pPr>
        <w:pStyle w:val="Body"/>
        <w:ind w:firstLine="0"/>
        <w:rPr>
          <w:b/>
          <w:lang w:val="id-ID"/>
        </w:rPr>
      </w:pPr>
    </w:p>
    <w:p w14:paraId="47153C0B" w14:textId="1CF8C2C7" w:rsidR="00080CB2" w:rsidRDefault="00080CB2" w:rsidP="00080CB2">
      <w:pPr>
        <w:pStyle w:val="Body"/>
        <w:numPr>
          <w:ilvl w:val="0"/>
          <w:numId w:val="4"/>
        </w:numPr>
        <w:ind w:left="284" w:hanging="284"/>
        <w:rPr>
          <w:lang w:val="id-ID"/>
        </w:rPr>
      </w:pPr>
      <w:r w:rsidRPr="00B82A5B">
        <w:rPr>
          <w:b/>
          <w:lang w:val="id-ID"/>
        </w:rPr>
        <w:t>BAHAN DAN METODE</w:t>
      </w:r>
    </w:p>
    <w:p w14:paraId="0BC89C71" w14:textId="7A413CC9" w:rsidR="005B1183" w:rsidRPr="005B1183" w:rsidRDefault="005B1183" w:rsidP="005B1183">
      <w:pPr>
        <w:pStyle w:val="Body"/>
        <w:rPr>
          <w:lang w:val="id-ID"/>
        </w:rPr>
      </w:pPr>
      <w:r w:rsidRPr="005B1183">
        <w:rPr>
          <w:lang w:val="id-ID"/>
        </w:rPr>
        <w:t>Berdasarkan kondisi yang telah dijelaskan, peneliti menerapkan metode sosialisasi dan pelatihan dalam melaksanakan program ini, mengunakan metode sosialisasi dan pelatihan langsung bagi UMKM dan ibu rumah tangga di Desa Sawocankring Wonoayu.</w:t>
      </w:r>
    </w:p>
    <w:p w14:paraId="698808D8" w14:textId="77777777" w:rsidR="005B1183" w:rsidRPr="005B1183" w:rsidRDefault="005B1183" w:rsidP="005B1183">
      <w:pPr>
        <w:pStyle w:val="Body"/>
        <w:rPr>
          <w:lang w:val="id-ID"/>
        </w:rPr>
      </w:pPr>
      <w:r w:rsidRPr="005B1183">
        <w:rPr>
          <w:lang w:val="id-ID"/>
        </w:rPr>
        <w:t>1.</w:t>
      </w:r>
      <w:r w:rsidRPr="005B1183">
        <w:rPr>
          <w:lang w:val="id-ID"/>
        </w:rPr>
        <w:tab/>
        <w:t>Sosialisasi aplikasi e-wallet</w:t>
      </w:r>
    </w:p>
    <w:p w14:paraId="2A264264" w14:textId="0D407B64" w:rsidR="005B1183" w:rsidRPr="005B1183" w:rsidRDefault="005B1183" w:rsidP="005B1183">
      <w:pPr>
        <w:pStyle w:val="Body"/>
        <w:rPr>
          <w:lang w:val="id-ID"/>
        </w:rPr>
      </w:pPr>
      <w:r w:rsidRPr="005B1183">
        <w:rPr>
          <w:lang w:val="id-ID"/>
        </w:rPr>
        <w:t>Metode sosial ini akan dilaksanakan dengan mendatangi langsung para pelaku UMKM dan ibu rumah tangga untuk menjelaskan program yang peneliti tawarkan kepada UMKM serta masyarakat Desa Sawocangkring untuk pengenalan pembayaran digital melalui aplikasi e-wallet yaitu Dana.</w:t>
      </w:r>
    </w:p>
    <w:p w14:paraId="7377FDC3" w14:textId="4BF10EFE" w:rsidR="005B1183" w:rsidRPr="005B1183" w:rsidRDefault="005B1183" w:rsidP="005B1183">
      <w:pPr>
        <w:pStyle w:val="Body"/>
        <w:rPr>
          <w:lang w:val="id-ID"/>
        </w:rPr>
      </w:pPr>
      <w:r w:rsidRPr="005B1183">
        <w:rPr>
          <w:lang w:val="id-ID"/>
        </w:rPr>
        <w:t>2.</w:t>
      </w:r>
      <w:r w:rsidRPr="005B1183">
        <w:rPr>
          <w:lang w:val="id-ID"/>
        </w:rPr>
        <w:tab/>
        <w:t xml:space="preserve">Pelatihan </w:t>
      </w:r>
    </w:p>
    <w:p w14:paraId="18CDB7AB" w14:textId="5F2FB64A" w:rsidR="005B1183" w:rsidRPr="005B1183" w:rsidRDefault="005B1183" w:rsidP="005B1183">
      <w:pPr>
        <w:pStyle w:val="Body"/>
        <w:rPr>
          <w:lang w:val="id-ID"/>
        </w:rPr>
      </w:pPr>
      <w:r w:rsidRPr="005B1183">
        <w:rPr>
          <w:lang w:val="id-ID"/>
        </w:rPr>
        <w:t>Metode pelatihan ini akan dilaksanakan dengan mengunjungi pelaku UMKM di desa Sawocangkring untuk membantu pendaftaran aplikasi Dana beserta cara penggunaan aplikasi Dana bagi pemilik UMKM dan masyarakat Desa Sawocangkring. Kemudian dapat melakukan pembayaran gratis melalui aplikasi.</w:t>
      </w:r>
    </w:p>
    <w:p w14:paraId="40E245D8" w14:textId="77777777" w:rsidR="005B1183" w:rsidRPr="005B1183" w:rsidRDefault="005B1183" w:rsidP="005B1183">
      <w:pPr>
        <w:pStyle w:val="Body"/>
        <w:rPr>
          <w:lang w:val="id-ID"/>
        </w:rPr>
      </w:pPr>
      <w:r w:rsidRPr="005B1183">
        <w:rPr>
          <w:lang w:val="id-ID"/>
        </w:rPr>
        <w:t>3.</w:t>
      </w:r>
      <w:r w:rsidRPr="005B1183">
        <w:rPr>
          <w:lang w:val="id-ID"/>
        </w:rPr>
        <w:tab/>
        <w:t xml:space="preserve">Waktu dan Tempat </w:t>
      </w:r>
    </w:p>
    <w:p w14:paraId="14AD5B29" w14:textId="56796FF3" w:rsidR="00080CB2" w:rsidRPr="00B82A5B" w:rsidRDefault="005B1183" w:rsidP="005B1183">
      <w:pPr>
        <w:pStyle w:val="Body"/>
        <w:ind w:firstLine="0"/>
        <w:rPr>
          <w:lang w:val="id-ID"/>
        </w:rPr>
      </w:pPr>
      <w:r w:rsidRPr="005B1183">
        <w:rPr>
          <w:lang w:val="id-ID"/>
        </w:rPr>
        <w:t>Kegiatan yang bertemakan “Pemberdayaan Masyarakat Desa Sawocangkring Kecamatan Wonoayu Melalui Pengenalan E-Wallet Pada Penjual Pakaian Adat</w:t>
      </w:r>
      <w:r w:rsidRPr="00DB4E56">
        <w:rPr>
          <w:lang w:val="id-ID"/>
        </w:rPr>
        <w:t>.</w:t>
      </w:r>
      <w:r w:rsidR="00080CB2" w:rsidRPr="00B82A5B">
        <w:rPr>
          <w:lang w:val="id-ID"/>
        </w:rPr>
        <w:t xml:space="preserve"> </w:t>
      </w:r>
    </w:p>
    <w:p w14:paraId="598EF7EE" w14:textId="77777777" w:rsidR="00080CB2" w:rsidRDefault="00080CB2" w:rsidP="00080CB2">
      <w:pPr>
        <w:pStyle w:val="Body"/>
        <w:ind w:firstLine="0"/>
        <w:rPr>
          <w:b/>
          <w:lang w:val="id-ID"/>
        </w:rPr>
      </w:pPr>
    </w:p>
    <w:p w14:paraId="5CCA3C9A" w14:textId="77777777" w:rsidR="00080CB2" w:rsidRDefault="00080CB2" w:rsidP="00080CB2">
      <w:pPr>
        <w:pStyle w:val="Body"/>
        <w:numPr>
          <w:ilvl w:val="0"/>
          <w:numId w:val="4"/>
        </w:numPr>
        <w:ind w:left="284" w:hanging="284"/>
        <w:rPr>
          <w:lang w:val="id-ID"/>
        </w:rPr>
      </w:pPr>
      <w:r w:rsidRPr="00B82A5B">
        <w:rPr>
          <w:b/>
          <w:lang w:val="id-ID"/>
        </w:rPr>
        <w:t>HASIL DAN PEMBAHASAN</w:t>
      </w:r>
    </w:p>
    <w:p w14:paraId="07209BB7" w14:textId="5E4CD393" w:rsidR="005B1183" w:rsidRPr="005B1183" w:rsidRDefault="005B1183" w:rsidP="005B1183">
      <w:pPr>
        <w:pStyle w:val="Body"/>
        <w:rPr>
          <w:lang w:val="id-ID"/>
        </w:rPr>
      </w:pPr>
      <w:r w:rsidRPr="005B1183">
        <w:rPr>
          <w:lang w:val="id-ID"/>
        </w:rPr>
        <w:t>Terlaksananya pengabdian masyarakat di Desa Sawocangkring Kecamatan Wonoayu Kabupaten Sidoarjo. Yang pelaksanaannya mela</w:t>
      </w:r>
      <w:r>
        <w:rPr>
          <w:lang w:val="id-ID"/>
        </w:rPr>
        <w:t>kukan pertemuan tatap muka lang</w:t>
      </w:r>
      <w:r w:rsidRPr="005B1183">
        <w:rPr>
          <w:lang w:val="id-ID"/>
        </w:rPr>
        <w:t xml:space="preserve">sung dengan UMKM pakaian adat dan juga ke ibu – ibu rumah tangga di desa sawocangkring hingga kegiatan ini terlaksana lancar tanpa ada insiden. Pelaksanaannya melakukan pertemuan tatap muka langsung dengan masyarakat di Desa sawocangkring ini sangat menguntungkan </w:t>
      </w:r>
      <w:r w:rsidR="00B77CB3">
        <w:rPr>
          <w:lang w:val="id-ID"/>
        </w:rPr>
        <w:t>bagi</w:t>
      </w:r>
      <w:r w:rsidRPr="005B1183">
        <w:rPr>
          <w:lang w:val="id-ID"/>
        </w:rPr>
        <w:t xml:space="preserve"> ibu - ibu rumah tangga yang ada, karena mereka sangat membutuhkan pengetahuan tentang teknologi digital.</w:t>
      </w:r>
    </w:p>
    <w:p w14:paraId="5583C34D" w14:textId="02896A7B" w:rsidR="00080CB2" w:rsidRDefault="005B1183" w:rsidP="005B1183">
      <w:pPr>
        <w:pStyle w:val="Body"/>
        <w:ind w:firstLine="0"/>
        <w:rPr>
          <w:lang w:val="id-ID"/>
        </w:rPr>
      </w:pPr>
      <w:r w:rsidRPr="005B1183">
        <w:rPr>
          <w:lang w:val="id-ID"/>
        </w:rPr>
        <w:t xml:space="preserve">Perkembangan teknologi digital saat ini berkembang secara pesat di dunia, termasuk Indonesia yang mengalami revolusi teknologi dari tahun ke tahun, revolusi teknologi yang di hadapi oleh indonesia saat ini yakni dalam perkembangan menggunakan mata uang </w:t>
      </w:r>
      <w:r w:rsidRPr="005B1183">
        <w:rPr>
          <w:lang w:val="id-ID"/>
        </w:rPr>
        <w:t xml:space="preserve">digital sebagai sistem pembayaran. Mereka percaya bahwa menggunakan uang digital itu sederhana dan praktis karena banyak orang menggunakannya sebagai alat transaksi kekinian. Maka dari itu, program pengenalan dompet digital ini sudah selayaknya disosialisasikan kepada masyarakat Desa Sawocangkring agar transaksi menjadi lebih mudah, khususnya bagi para ibu rumah tangga. Dengan menggunakan dompet digital </w:t>
      </w:r>
      <w:r w:rsidR="00DD2582">
        <w:rPr>
          <w:lang w:val="id-ID"/>
        </w:rPr>
        <w:t>s</w:t>
      </w:r>
      <w:r w:rsidR="00F20E20" w:rsidRPr="00F20E20">
        <w:rPr>
          <w:lang w:val="id-ID"/>
        </w:rPr>
        <w:t>ederhana dan cepat untuk melakukan transaksi</w:t>
      </w:r>
      <w:r w:rsidRPr="005B1183">
        <w:rPr>
          <w:lang w:val="id-ID"/>
        </w:rPr>
        <w:t>, selain itu memanfaatkan karakteristik dompet digital yang menguntungkan. Dari hasil observasi dan wawancara pada tanggal 01 Juni 2023 kepada ibu rumah tangga dan UMKM Pakaian Adat di Desa Sawocangkring bahwa beberapa dari ibu rumah tangga ini memiliki pengetahuan tentang penggunaan dompet digital (Dana) secara akurat dan efektif, sementara yang lainnya tidak. dari cara mengaktifkan akun Dana, top up saldo, cek saldo, trasfer dan kegunaan dompet digtal tersebut.</w:t>
      </w:r>
    </w:p>
    <w:p w14:paraId="19C2FA22" w14:textId="27F80DC3" w:rsidR="005B1183" w:rsidRPr="00B82A5B" w:rsidRDefault="005B1183" w:rsidP="005B1183">
      <w:pPr>
        <w:pStyle w:val="Body"/>
        <w:ind w:firstLine="0"/>
        <w:rPr>
          <w:lang w:val="id-ID"/>
        </w:rPr>
      </w:pPr>
      <w:r>
        <w:rPr>
          <w:noProof/>
          <w:lang w:val="id-ID" w:eastAsia="ko-KR"/>
        </w:rPr>
        <w:drawing>
          <wp:anchor distT="0" distB="0" distL="114300" distR="114300" simplePos="0" relativeHeight="251659264" behindDoc="0" locked="0" layoutInCell="1" allowOverlap="1" wp14:anchorId="49AC85D2" wp14:editId="6C31FE01">
            <wp:simplePos x="0" y="0"/>
            <wp:positionH relativeFrom="page">
              <wp:posOffset>4905012</wp:posOffset>
            </wp:positionH>
            <wp:positionV relativeFrom="paragraph">
              <wp:posOffset>60325</wp:posOffset>
            </wp:positionV>
            <wp:extent cx="1573258" cy="1510393"/>
            <wp:effectExtent l="0" t="0" r="8255" b="0"/>
            <wp:wrapNone/>
            <wp:docPr id="1" name="Gambar 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73258" cy="1510393"/>
                    </a:xfrm>
                    <a:prstGeom prst="rect">
                      <a:avLst/>
                    </a:prstGeom>
                  </pic:spPr>
                </pic:pic>
              </a:graphicData>
            </a:graphic>
            <wp14:sizeRelH relativeFrom="margin">
              <wp14:pctWidth>0</wp14:pctWidth>
            </wp14:sizeRelH>
            <wp14:sizeRelV relativeFrom="margin">
              <wp14:pctHeight>0</wp14:pctHeight>
            </wp14:sizeRelV>
          </wp:anchor>
        </w:drawing>
      </w:r>
    </w:p>
    <w:p w14:paraId="3AE83545" w14:textId="6508DF7F" w:rsidR="00080CB2" w:rsidRDefault="00080CB2" w:rsidP="00080CB2">
      <w:pPr>
        <w:pStyle w:val="Body"/>
        <w:ind w:firstLine="0"/>
        <w:rPr>
          <w:b/>
          <w:lang w:val="id-ID"/>
        </w:rPr>
      </w:pPr>
    </w:p>
    <w:p w14:paraId="42D9D019" w14:textId="77777777" w:rsidR="005B1183" w:rsidRDefault="005B1183" w:rsidP="00080CB2">
      <w:pPr>
        <w:pStyle w:val="Body"/>
        <w:ind w:firstLine="0"/>
        <w:rPr>
          <w:b/>
          <w:lang w:val="id-ID"/>
        </w:rPr>
      </w:pPr>
    </w:p>
    <w:p w14:paraId="391132BD" w14:textId="77777777" w:rsidR="005B1183" w:rsidRDefault="005B1183" w:rsidP="00080CB2">
      <w:pPr>
        <w:pStyle w:val="Body"/>
        <w:ind w:firstLine="0"/>
        <w:rPr>
          <w:b/>
          <w:lang w:val="id-ID"/>
        </w:rPr>
      </w:pPr>
    </w:p>
    <w:p w14:paraId="63D44676" w14:textId="77777777" w:rsidR="005B1183" w:rsidRDefault="005B1183" w:rsidP="00080CB2">
      <w:pPr>
        <w:pStyle w:val="Body"/>
        <w:ind w:firstLine="0"/>
        <w:rPr>
          <w:b/>
          <w:lang w:val="id-ID"/>
        </w:rPr>
      </w:pPr>
    </w:p>
    <w:p w14:paraId="61A019D9" w14:textId="77777777" w:rsidR="005B1183" w:rsidRDefault="005B1183" w:rsidP="00080CB2">
      <w:pPr>
        <w:pStyle w:val="Body"/>
        <w:ind w:firstLine="0"/>
        <w:rPr>
          <w:b/>
          <w:lang w:val="id-ID"/>
        </w:rPr>
      </w:pPr>
    </w:p>
    <w:p w14:paraId="560C72C5" w14:textId="77777777" w:rsidR="005B1183" w:rsidRDefault="005B1183" w:rsidP="00080CB2">
      <w:pPr>
        <w:pStyle w:val="Body"/>
        <w:ind w:firstLine="0"/>
        <w:rPr>
          <w:b/>
          <w:lang w:val="id-ID"/>
        </w:rPr>
      </w:pPr>
    </w:p>
    <w:p w14:paraId="369BE0B6" w14:textId="77777777" w:rsidR="005B1183" w:rsidRDefault="005B1183" w:rsidP="00080CB2">
      <w:pPr>
        <w:pStyle w:val="Body"/>
        <w:ind w:firstLine="0"/>
        <w:rPr>
          <w:b/>
          <w:lang w:val="id-ID"/>
        </w:rPr>
      </w:pPr>
    </w:p>
    <w:p w14:paraId="1508643C" w14:textId="77777777" w:rsidR="005B1183" w:rsidRDefault="005B1183" w:rsidP="00080CB2">
      <w:pPr>
        <w:pStyle w:val="Body"/>
        <w:ind w:firstLine="0"/>
        <w:rPr>
          <w:b/>
          <w:lang w:val="id-ID"/>
        </w:rPr>
      </w:pPr>
    </w:p>
    <w:p w14:paraId="7DFA1B86" w14:textId="77777777" w:rsidR="005B1183" w:rsidRDefault="005B1183" w:rsidP="00080CB2">
      <w:pPr>
        <w:pStyle w:val="Body"/>
        <w:ind w:firstLine="0"/>
        <w:rPr>
          <w:b/>
          <w:lang w:val="id-ID"/>
        </w:rPr>
      </w:pPr>
    </w:p>
    <w:p w14:paraId="7EFED9B0" w14:textId="230B84E0" w:rsidR="005B1183" w:rsidRDefault="005B1183" w:rsidP="00080CB2">
      <w:pPr>
        <w:pStyle w:val="Body"/>
        <w:ind w:firstLine="0"/>
        <w:rPr>
          <w:b/>
          <w:lang w:val="id-ID"/>
        </w:rPr>
      </w:pPr>
    </w:p>
    <w:p w14:paraId="11F23871" w14:textId="484DC190" w:rsidR="005B1183" w:rsidRDefault="005B1183" w:rsidP="00080CB2">
      <w:pPr>
        <w:pStyle w:val="Body"/>
        <w:ind w:firstLine="0"/>
        <w:rPr>
          <w:b/>
          <w:lang w:val="id-ID"/>
        </w:rPr>
      </w:pPr>
      <w:r>
        <w:rPr>
          <w:noProof/>
        </w:rPr>
        <mc:AlternateContent>
          <mc:Choice Requires="wps">
            <w:drawing>
              <wp:anchor distT="0" distB="0" distL="114300" distR="114300" simplePos="0" relativeHeight="251661312" behindDoc="0" locked="0" layoutInCell="1" allowOverlap="1" wp14:anchorId="27E6824D" wp14:editId="2E62B160">
                <wp:simplePos x="0" y="0"/>
                <wp:positionH relativeFrom="column">
                  <wp:posOffset>617855</wp:posOffset>
                </wp:positionH>
                <wp:positionV relativeFrom="paragraph">
                  <wp:posOffset>4717</wp:posOffset>
                </wp:positionV>
                <wp:extent cx="1979023" cy="635"/>
                <wp:effectExtent l="0" t="0" r="2540" b="0"/>
                <wp:wrapNone/>
                <wp:docPr id="2" name="Text Box 2"/>
                <wp:cNvGraphicFramePr/>
                <a:graphic xmlns:a="http://schemas.openxmlformats.org/drawingml/2006/main">
                  <a:graphicData uri="http://schemas.microsoft.com/office/word/2010/wordprocessingShape">
                    <wps:wsp>
                      <wps:cNvSpPr txBox="1"/>
                      <wps:spPr>
                        <a:xfrm>
                          <a:off x="0" y="0"/>
                          <a:ext cx="1979023" cy="635"/>
                        </a:xfrm>
                        <a:prstGeom prst="rect">
                          <a:avLst/>
                        </a:prstGeom>
                        <a:solidFill>
                          <a:prstClr val="white"/>
                        </a:solidFill>
                        <a:ln>
                          <a:noFill/>
                        </a:ln>
                        <a:effectLst/>
                      </wps:spPr>
                      <wps:txbx>
                        <w:txbxContent>
                          <w:p w14:paraId="399D2633" w14:textId="3A1399B7" w:rsidR="005B1183" w:rsidRPr="005B1183" w:rsidRDefault="005B1183" w:rsidP="005B1183">
                            <w:pPr>
                              <w:pStyle w:val="Keterangan"/>
                              <w:rPr>
                                <w:noProof/>
                                <w:sz w:val="16"/>
                                <w:szCs w:val="16"/>
                              </w:rPr>
                            </w:pPr>
                            <w:r w:rsidRPr="005B1183">
                              <w:rPr>
                                <w:sz w:val="14"/>
                                <w:szCs w:val="14"/>
                              </w:rPr>
                              <w:t xml:space="preserve">Gambar </w:t>
                            </w:r>
                            <w:r w:rsidRPr="005B1183">
                              <w:rPr>
                                <w:sz w:val="14"/>
                                <w:szCs w:val="14"/>
                              </w:rPr>
                              <w:fldChar w:fldCharType="begin"/>
                            </w:r>
                            <w:r w:rsidRPr="005B1183">
                              <w:rPr>
                                <w:sz w:val="14"/>
                                <w:szCs w:val="14"/>
                              </w:rPr>
                              <w:instrText xml:space="preserve"> SEQ Gambar \* ARABIC </w:instrText>
                            </w:r>
                            <w:r w:rsidRPr="005B1183">
                              <w:rPr>
                                <w:sz w:val="14"/>
                                <w:szCs w:val="14"/>
                              </w:rPr>
                              <w:fldChar w:fldCharType="separate"/>
                            </w:r>
                            <w:r>
                              <w:rPr>
                                <w:noProof/>
                                <w:sz w:val="14"/>
                                <w:szCs w:val="14"/>
                              </w:rPr>
                              <w:t>1</w:t>
                            </w:r>
                            <w:r w:rsidRPr="005B1183">
                              <w:rPr>
                                <w:sz w:val="14"/>
                                <w:szCs w:val="14"/>
                              </w:rPr>
                              <w:fldChar w:fldCharType="end"/>
                            </w:r>
                            <w:r w:rsidRPr="005B1183">
                              <w:rPr>
                                <w:sz w:val="14"/>
                                <w:szCs w:val="14"/>
                              </w:rPr>
                              <w:t>Observasi Kepada Pelaku UMKM Pakaian Ad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7E6824D" id="_x0000_t202" coordsize="21600,21600" o:spt="202" path="m,l,21600r21600,l21600,xe">
                <v:stroke joinstyle="miter"/>
                <v:path gradientshapeok="t" o:connecttype="rect"/>
              </v:shapetype>
              <v:shape id="Text Box 2" o:spid="_x0000_s1026" type="#_x0000_t202" style="position:absolute;left:0;text-align:left;margin-left:48.65pt;margin-top:.35pt;width:155.8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" stroked="f">
                <v:textbox style="mso-fit-shape-to-text:t" inset="0,0,0,0">
                  <w:txbxContent>
                    <w:p w14:paraId="399D2633" w14:textId="3A1399B7" w:rsidR="005B1183" w:rsidRPr="005B1183" w:rsidRDefault="005B1183" w:rsidP="005B1183">
                      <w:pPr>
                        <w:pStyle w:val="Caption"/>
                        <w:rPr>
                          <w:noProof/>
                          <w:sz w:val="16"/>
                          <w:szCs w:val="16"/>
                        </w:rPr>
                      </w:pPr>
                      <w:proofErr w:type="spellStart"/>
                      <w:r w:rsidRPr="005B1183">
                        <w:rPr>
                          <w:sz w:val="14"/>
                          <w:szCs w:val="14"/>
                        </w:rPr>
                        <w:t>Gambar</w:t>
                      </w:r>
                      <w:proofErr w:type="spellEnd"/>
                      <w:r w:rsidRPr="005B1183">
                        <w:rPr>
                          <w:sz w:val="14"/>
                          <w:szCs w:val="14"/>
                        </w:rPr>
                        <w:t xml:space="preserve"> </w:t>
                      </w:r>
                      <w:r w:rsidRPr="005B1183">
                        <w:rPr>
                          <w:sz w:val="14"/>
                          <w:szCs w:val="14"/>
                        </w:rPr>
                        <w:fldChar w:fldCharType="begin"/>
                      </w:r>
                      <w:r w:rsidRPr="005B1183">
                        <w:rPr>
                          <w:sz w:val="14"/>
                          <w:szCs w:val="14"/>
                        </w:rPr>
                        <w:instrText xml:space="preserve"> SEQ Gambar \* ARABIC </w:instrText>
                      </w:r>
                      <w:r w:rsidRPr="005B1183">
                        <w:rPr>
                          <w:sz w:val="14"/>
                          <w:szCs w:val="14"/>
                        </w:rPr>
                        <w:fldChar w:fldCharType="separate"/>
                      </w:r>
                      <w:r>
                        <w:rPr>
                          <w:noProof/>
                          <w:sz w:val="14"/>
                          <w:szCs w:val="14"/>
                        </w:rPr>
                        <w:t>1</w:t>
                      </w:r>
                      <w:r w:rsidRPr="005B1183">
                        <w:rPr>
                          <w:sz w:val="14"/>
                          <w:szCs w:val="14"/>
                        </w:rPr>
                        <w:fldChar w:fldCharType="end"/>
                      </w:r>
                      <w:r w:rsidRPr="005B1183">
                        <w:rPr>
                          <w:sz w:val="14"/>
                          <w:szCs w:val="14"/>
                        </w:rPr>
                        <w:t xml:space="preserve">Observasi </w:t>
                      </w:r>
                      <w:proofErr w:type="spellStart"/>
                      <w:r w:rsidRPr="005B1183">
                        <w:rPr>
                          <w:sz w:val="14"/>
                          <w:szCs w:val="14"/>
                        </w:rPr>
                        <w:t>Kepada</w:t>
                      </w:r>
                      <w:proofErr w:type="spellEnd"/>
                      <w:r w:rsidRPr="005B1183">
                        <w:rPr>
                          <w:sz w:val="14"/>
                          <w:szCs w:val="14"/>
                        </w:rPr>
                        <w:t xml:space="preserve"> </w:t>
                      </w:r>
                      <w:proofErr w:type="spellStart"/>
                      <w:r w:rsidRPr="005B1183">
                        <w:rPr>
                          <w:sz w:val="14"/>
                          <w:szCs w:val="14"/>
                        </w:rPr>
                        <w:t>Pelaku</w:t>
                      </w:r>
                      <w:proofErr w:type="spellEnd"/>
                      <w:r w:rsidRPr="005B1183">
                        <w:rPr>
                          <w:sz w:val="14"/>
                          <w:szCs w:val="14"/>
                        </w:rPr>
                        <w:t xml:space="preserve"> UMKM </w:t>
                      </w:r>
                      <w:proofErr w:type="spellStart"/>
                      <w:r w:rsidRPr="005B1183">
                        <w:rPr>
                          <w:sz w:val="14"/>
                          <w:szCs w:val="14"/>
                        </w:rPr>
                        <w:t>Pakaian</w:t>
                      </w:r>
                      <w:proofErr w:type="spellEnd"/>
                      <w:r w:rsidRPr="005B1183">
                        <w:rPr>
                          <w:sz w:val="14"/>
                          <w:szCs w:val="14"/>
                        </w:rPr>
                        <w:t xml:space="preserve"> </w:t>
                      </w:r>
                      <w:proofErr w:type="spellStart"/>
                      <w:r w:rsidRPr="005B1183">
                        <w:rPr>
                          <w:sz w:val="14"/>
                          <w:szCs w:val="14"/>
                        </w:rPr>
                        <w:t>Adat</w:t>
                      </w:r>
                      <w:proofErr w:type="spellEnd"/>
                    </w:p>
                  </w:txbxContent>
                </v:textbox>
              </v:shape>
            </w:pict>
          </mc:Fallback>
        </mc:AlternateContent>
      </w:r>
    </w:p>
    <w:p w14:paraId="146BF223" w14:textId="14661B81" w:rsidR="005B1183" w:rsidRDefault="005B1183" w:rsidP="00080CB2">
      <w:pPr>
        <w:pStyle w:val="Body"/>
        <w:ind w:firstLine="0"/>
        <w:rPr>
          <w:b/>
          <w:lang w:val="id-ID"/>
        </w:rPr>
      </w:pPr>
      <w:r>
        <w:rPr>
          <w:noProof/>
          <w:lang w:val="id-ID" w:eastAsia="ko-KR"/>
        </w:rPr>
        <w:drawing>
          <wp:anchor distT="0" distB="0" distL="114300" distR="114300" simplePos="0" relativeHeight="251663360" behindDoc="0" locked="0" layoutInCell="1" allowOverlap="1" wp14:anchorId="7B92D9CB" wp14:editId="410CE187">
            <wp:simplePos x="0" y="0"/>
            <wp:positionH relativeFrom="margin">
              <wp:posOffset>4043498</wp:posOffset>
            </wp:positionH>
            <wp:positionV relativeFrom="paragraph">
              <wp:posOffset>138859</wp:posOffset>
            </wp:positionV>
            <wp:extent cx="1569713" cy="1072515"/>
            <wp:effectExtent l="0" t="0" r="0" b="0"/>
            <wp:wrapNone/>
            <wp:docPr id="4" name="Gambar 2"/>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9713" cy="1072515"/>
                    </a:xfrm>
                    <a:prstGeom prst="rect">
                      <a:avLst/>
                    </a:prstGeom>
                  </pic:spPr>
                </pic:pic>
              </a:graphicData>
            </a:graphic>
            <wp14:sizeRelH relativeFrom="margin">
              <wp14:pctWidth>0</wp14:pctWidth>
            </wp14:sizeRelH>
            <wp14:sizeRelV relativeFrom="margin">
              <wp14:pctHeight>0</wp14:pctHeight>
            </wp14:sizeRelV>
          </wp:anchor>
        </w:drawing>
      </w:r>
    </w:p>
    <w:p w14:paraId="53E01D04" w14:textId="59F9981D" w:rsidR="005B1183" w:rsidRDefault="005B1183" w:rsidP="00080CB2">
      <w:pPr>
        <w:pStyle w:val="Body"/>
        <w:ind w:firstLine="0"/>
        <w:rPr>
          <w:b/>
          <w:lang w:val="id-ID"/>
        </w:rPr>
      </w:pPr>
    </w:p>
    <w:p w14:paraId="6EF736A4" w14:textId="77777777" w:rsidR="005B1183" w:rsidRDefault="005B1183" w:rsidP="00080CB2">
      <w:pPr>
        <w:pStyle w:val="Body"/>
        <w:ind w:firstLine="0"/>
        <w:rPr>
          <w:b/>
          <w:lang w:val="id-ID"/>
        </w:rPr>
      </w:pPr>
    </w:p>
    <w:p w14:paraId="1CF82473" w14:textId="77777777" w:rsidR="005B1183" w:rsidRDefault="005B1183" w:rsidP="00080CB2">
      <w:pPr>
        <w:pStyle w:val="Body"/>
        <w:ind w:firstLine="0"/>
        <w:rPr>
          <w:b/>
          <w:lang w:val="id-ID"/>
        </w:rPr>
      </w:pPr>
    </w:p>
    <w:p w14:paraId="769B0559" w14:textId="77777777" w:rsidR="005B1183" w:rsidRDefault="005B1183" w:rsidP="00080CB2">
      <w:pPr>
        <w:pStyle w:val="Body"/>
        <w:ind w:firstLine="0"/>
        <w:rPr>
          <w:b/>
          <w:lang w:val="id-ID"/>
        </w:rPr>
      </w:pPr>
    </w:p>
    <w:p w14:paraId="342922AA" w14:textId="77777777" w:rsidR="005B1183" w:rsidRDefault="005B1183" w:rsidP="00080CB2">
      <w:pPr>
        <w:pStyle w:val="Body"/>
        <w:ind w:firstLine="0"/>
        <w:rPr>
          <w:b/>
          <w:lang w:val="id-ID"/>
        </w:rPr>
      </w:pPr>
    </w:p>
    <w:p w14:paraId="2923AD00" w14:textId="77777777" w:rsidR="005B1183" w:rsidRDefault="005B1183" w:rsidP="00080CB2">
      <w:pPr>
        <w:pStyle w:val="Body"/>
        <w:ind w:firstLine="0"/>
        <w:rPr>
          <w:b/>
          <w:lang w:val="id-ID"/>
        </w:rPr>
      </w:pPr>
    </w:p>
    <w:p w14:paraId="58B0994A" w14:textId="77777777" w:rsidR="005B1183" w:rsidRDefault="005B1183" w:rsidP="00080CB2">
      <w:pPr>
        <w:pStyle w:val="Body"/>
        <w:ind w:firstLine="0"/>
        <w:rPr>
          <w:b/>
          <w:lang w:val="id-ID"/>
        </w:rPr>
      </w:pPr>
    </w:p>
    <w:p w14:paraId="09F57FE2" w14:textId="2C39D0D2" w:rsidR="005B1183" w:rsidRDefault="005B1183" w:rsidP="00080CB2">
      <w:pPr>
        <w:pStyle w:val="Body"/>
        <w:ind w:firstLine="0"/>
        <w:rPr>
          <w:b/>
          <w:lang w:val="id-ID"/>
        </w:rPr>
      </w:pPr>
      <w:r>
        <w:rPr>
          <w:noProof/>
        </w:rPr>
        <mc:AlternateContent>
          <mc:Choice Requires="wps">
            <w:drawing>
              <wp:anchor distT="0" distB="0" distL="114300" distR="114300" simplePos="0" relativeHeight="251665408" behindDoc="0" locked="0" layoutInCell="1" allowOverlap="1" wp14:anchorId="0E1941D4" wp14:editId="51048031">
                <wp:simplePos x="0" y="0"/>
                <wp:positionH relativeFrom="column">
                  <wp:posOffset>677001</wp:posOffset>
                </wp:positionH>
                <wp:positionV relativeFrom="paragraph">
                  <wp:posOffset>49439</wp:posOffset>
                </wp:positionV>
                <wp:extent cx="1867989" cy="635"/>
                <wp:effectExtent l="0" t="0" r="0" b="3810"/>
                <wp:wrapNone/>
                <wp:docPr id="3" name="Text Box 3"/>
                <wp:cNvGraphicFramePr/>
                <a:graphic xmlns:a="http://schemas.openxmlformats.org/drawingml/2006/main">
                  <a:graphicData uri="http://schemas.microsoft.com/office/word/2010/wordprocessingShape">
                    <wps:wsp>
                      <wps:cNvSpPr txBox="1"/>
                      <wps:spPr>
                        <a:xfrm>
                          <a:off x="0" y="0"/>
                          <a:ext cx="1867989" cy="635"/>
                        </a:xfrm>
                        <a:prstGeom prst="rect">
                          <a:avLst/>
                        </a:prstGeom>
                        <a:solidFill>
                          <a:prstClr val="white"/>
                        </a:solidFill>
                        <a:ln>
                          <a:noFill/>
                        </a:ln>
                        <a:effectLst/>
                      </wps:spPr>
                      <wps:txbx>
                        <w:txbxContent>
                          <w:p w14:paraId="63F1D96F" w14:textId="0A8E2F90" w:rsidR="005B1183" w:rsidRPr="005B1183" w:rsidRDefault="005B1183" w:rsidP="005B1183">
                            <w:pPr>
                              <w:pStyle w:val="Keterangan"/>
                              <w:rPr>
                                <w:noProof/>
                                <w:sz w:val="14"/>
                                <w:szCs w:val="14"/>
                              </w:rPr>
                            </w:pPr>
                            <w:r w:rsidRPr="005B1183">
                              <w:rPr>
                                <w:sz w:val="16"/>
                                <w:szCs w:val="16"/>
                              </w:rPr>
                              <w:t xml:space="preserve">Gambar </w:t>
                            </w:r>
                            <w:r w:rsidRPr="005B1183">
                              <w:rPr>
                                <w:sz w:val="16"/>
                                <w:szCs w:val="16"/>
                              </w:rPr>
                              <w:fldChar w:fldCharType="begin"/>
                            </w:r>
                            <w:r w:rsidRPr="005B1183">
                              <w:rPr>
                                <w:sz w:val="16"/>
                                <w:szCs w:val="16"/>
                              </w:rPr>
                              <w:instrText xml:space="preserve"> SEQ Gambar \* ARABIC </w:instrText>
                            </w:r>
                            <w:r w:rsidRPr="005B1183">
                              <w:rPr>
                                <w:sz w:val="16"/>
                                <w:szCs w:val="16"/>
                              </w:rPr>
                              <w:fldChar w:fldCharType="separate"/>
                            </w:r>
                            <w:r>
                              <w:rPr>
                                <w:noProof/>
                                <w:sz w:val="16"/>
                                <w:szCs w:val="16"/>
                              </w:rPr>
                              <w:t>2</w:t>
                            </w:r>
                            <w:r w:rsidRPr="005B1183">
                              <w:rPr>
                                <w:sz w:val="16"/>
                                <w:szCs w:val="16"/>
                              </w:rPr>
                              <w:fldChar w:fldCharType="end"/>
                            </w:r>
                            <w:r w:rsidRPr="005B1183">
                              <w:rPr>
                                <w:sz w:val="16"/>
                                <w:szCs w:val="16"/>
                              </w:rPr>
                              <w:t>Wawancara Kepada Masyarak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1941D4" id="Text Box 3" o:spid="_x0000_s1027" type="#_x0000_t202" style="position:absolute;left:0;text-align:left;margin-left:53.3pt;margin-top:3.9pt;width:147.1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" stroked="f">
                <v:textbox style="mso-fit-shape-to-text:t" inset="0,0,0,0">
                  <w:txbxContent>
                    <w:p w14:paraId="63F1D96F" w14:textId="0A8E2F90" w:rsidR="005B1183" w:rsidRPr="005B1183" w:rsidRDefault="005B1183" w:rsidP="005B1183">
                      <w:pPr>
                        <w:pStyle w:val="Caption"/>
                        <w:rPr>
                          <w:noProof/>
                          <w:sz w:val="14"/>
                          <w:szCs w:val="14"/>
                        </w:rPr>
                      </w:pPr>
                      <w:proofErr w:type="spellStart"/>
                      <w:r w:rsidRPr="005B1183">
                        <w:rPr>
                          <w:sz w:val="16"/>
                          <w:szCs w:val="16"/>
                        </w:rPr>
                        <w:t>Gambar</w:t>
                      </w:r>
                      <w:proofErr w:type="spellEnd"/>
                      <w:r w:rsidRPr="005B1183">
                        <w:rPr>
                          <w:sz w:val="16"/>
                          <w:szCs w:val="16"/>
                        </w:rPr>
                        <w:t xml:space="preserve"> </w:t>
                      </w:r>
                      <w:r w:rsidRPr="005B1183">
                        <w:rPr>
                          <w:sz w:val="16"/>
                          <w:szCs w:val="16"/>
                        </w:rPr>
                        <w:fldChar w:fldCharType="begin"/>
                      </w:r>
                      <w:r w:rsidRPr="005B1183">
                        <w:rPr>
                          <w:sz w:val="16"/>
                          <w:szCs w:val="16"/>
                        </w:rPr>
                        <w:instrText xml:space="preserve"> SEQ Gambar \* ARABIC </w:instrText>
                      </w:r>
                      <w:r w:rsidRPr="005B1183">
                        <w:rPr>
                          <w:sz w:val="16"/>
                          <w:szCs w:val="16"/>
                        </w:rPr>
                        <w:fldChar w:fldCharType="separate"/>
                      </w:r>
                      <w:r>
                        <w:rPr>
                          <w:noProof/>
                          <w:sz w:val="16"/>
                          <w:szCs w:val="16"/>
                        </w:rPr>
                        <w:t>2</w:t>
                      </w:r>
                      <w:r w:rsidRPr="005B1183">
                        <w:rPr>
                          <w:sz w:val="16"/>
                          <w:szCs w:val="16"/>
                        </w:rPr>
                        <w:fldChar w:fldCharType="end"/>
                      </w:r>
                      <w:proofErr w:type="spellStart"/>
                      <w:r w:rsidRPr="005B1183">
                        <w:rPr>
                          <w:sz w:val="16"/>
                          <w:szCs w:val="16"/>
                        </w:rPr>
                        <w:t>Wawancara</w:t>
                      </w:r>
                      <w:proofErr w:type="spellEnd"/>
                      <w:r w:rsidRPr="005B1183">
                        <w:rPr>
                          <w:sz w:val="16"/>
                          <w:szCs w:val="16"/>
                        </w:rPr>
                        <w:t xml:space="preserve"> </w:t>
                      </w:r>
                      <w:proofErr w:type="spellStart"/>
                      <w:r w:rsidRPr="005B1183">
                        <w:rPr>
                          <w:sz w:val="16"/>
                          <w:szCs w:val="16"/>
                        </w:rPr>
                        <w:t>Kepada</w:t>
                      </w:r>
                      <w:proofErr w:type="spellEnd"/>
                      <w:r w:rsidRPr="005B1183">
                        <w:rPr>
                          <w:sz w:val="16"/>
                          <w:szCs w:val="16"/>
                        </w:rPr>
                        <w:t xml:space="preserve"> </w:t>
                      </w:r>
                      <w:proofErr w:type="spellStart"/>
                      <w:r w:rsidRPr="005B1183">
                        <w:rPr>
                          <w:sz w:val="16"/>
                          <w:szCs w:val="16"/>
                        </w:rPr>
                        <w:t>Masyarakat</w:t>
                      </w:r>
                      <w:proofErr w:type="spellEnd"/>
                    </w:p>
                  </w:txbxContent>
                </v:textbox>
              </v:shape>
            </w:pict>
          </mc:Fallback>
        </mc:AlternateContent>
      </w:r>
    </w:p>
    <w:p w14:paraId="2A37A5F8" w14:textId="77777777" w:rsidR="005B1183" w:rsidRDefault="005B1183" w:rsidP="00080CB2">
      <w:pPr>
        <w:pStyle w:val="Body"/>
        <w:ind w:firstLine="0"/>
        <w:rPr>
          <w:b/>
          <w:lang w:val="id-ID"/>
        </w:rPr>
      </w:pPr>
    </w:p>
    <w:p w14:paraId="09D17688" w14:textId="77777777" w:rsidR="005B1183" w:rsidRPr="005B1183" w:rsidRDefault="005B1183" w:rsidP="005B1183">
      <w:pPr>
        <w:pStyle w:val="Body"/>
        <w:rPr>
          <w:bCs/>
        </w:rPr>
      </w:pPr>
      <w:r w:rsidRPr="005B1183">
        <w:rPr>
          <w:bCs/>
        </w:rPr>
        <w:t>Program pengenalan dompet digital ( e-wallet ), di lakukan dengan sosialisasi dan pengenalan terhadap penggunaan dompet digital (  Dana ) kepada beberapa ibu rumah tangga dan UMKM Pakaian Adat di Desa Sawocangkring bertujuan supaya bisa memahami secara tepat dan akurat transaksi nontunai yang lebih aman dan efisien bila dilakukan dengan dompet digital. Kegiatan ini bisa memberikan kemudahan kepada ibu - ibu rumah tangga dan UMKM Pakaian Adat di Desa Sawocangkring dalam bertransaksi. Berikut beberapa manfaat penggunaan dompet digital ( Dana ) :</w:t>
      </w:r>
    </w:p>
    <w:p w14:paraId="0DB64C88" w14:textId="77777777" w:rsidR="00555DF1" w:rsidRDefault="005B1183" w:rsidP="005B1183">
      <w:pPr>
        <w:pStyle w:val="Body"/>
        <w:rPr>
          <w:bCs/>
        </w:rPr>
      </w:pPr>
      <w:r w:rsidRPr="005B1183">
        <w:rPr>
          <w:bCs/>
        </w:rPr>
        <w:t>1.</w:t>
      </w:r>
      <w:r w:rsidRPr="005B1183">
        <w:rPr>
          <w:bCs/>
        </w:rPr>
        <w:tab/>
      </w:r>
      <w:r w:rsidR="00985629" w:rsidRPr="00985629">
        <w:rPr>
          <w:bCs/>
        </w:rPr>
        <w:t>Tidak perlu membawa uang tunai saat menggunakan Dana.</w:t>
      </w:r>
    </w:p>
    <w:p w14:paraId="40D5EFC2" w14:textId="0B6D4D22" w:rsidR="005B1183" w:rsidRPr="005B1183" w:rsidRDefault="005B1183" w:rsidP="005B1183">
      <w:pPr>
        <w:pStyle w:val="Body"/>
        <w:rPr>
          <w:bCs/>
        </w:rPr>
      </w:pPr>
      <w:r w:rsidRPr="005B1183">
        <w:rPr>
          <w:bCs/>
        </w:rPr>
        <w:t>2.</w:t>
      </w:r>
      <w:r w:rsidRPr="005B1183">
        <w:rPr>
          <w:bCs/>
        </w:rPr>
        <w:tab/>
      </w:r>
      <w:r w:rsidR="00956966">
        <w:rPr>
          <w:bCs/>
        </w:rPr>
        <w:t xml:space="preserve"> </w:t>
      </w:r>
      <w:r w:rsidR="00611FA2" w:rsidRPr="00611FA2">
        <w:rPr>
          <w:bCs/>
        </w:rPr>
        <w:t xml:space="preserve">Gratis biaya penarikan saldo </w:t>
      </w:r>
      <w:r w:rsidR="00793A70">
        <w:rPr>
          <w:bCs/>
        </w:rPr>
        <w:t xml:space="preserve">sebanyak </w:t>
      </w:r>
      <w:r w:rsidR="00611FA2" w:rsidRPr="00611FA2">
        <w:rPr>
          <w:bCs/>
        </w:rPr>
        <w:t>sepuluh</w:t>
      </w:r>
      <w:r w:rsidR="00776E69">
        <w:rPr>
          <w:bCs/>
        </w:rPr>
        <w:t xml:space="preserve"> kali</w:t>
      </w:r>
      <w:r w:rsidR="00611FA2" w:rsidRPr="00611FA2">
        <w:rPr>
          <w:bCs/>
        </w:rPr>
        <w:t>.</w:t>
      </w:r>
      <w:r w:rsidR="00776E69">
        <w:rPr>
          <w:bCs/>
        </w:rPr>
        <w:t xml:space="preserve"> Akan dikenakan b</w:t>
      </w:r>
      <w:r w:rsidR="00611FA2" w:rsidRPr="00611FA2">
        <w:rPr>
          <w:bCs/>
        </w:rPr>
        <w:t>iaya admin sebesar Rp.  4.500 per transaksi jika kuota tercapai.</w:t>
      </w:r>
      <w:r w:rsidRPr="005B1183">
        <w:rPr>
          <w:bCs/>
        </w:rPr>
        <w:t>.</w:t>
      </w:r>
    </w:p>
    <w:p w14:paraId="7B1DFAFB" w14:textId="343F1C21" w:rsidR="009C7D8E" w:rsidRDefault="005B1183" w:rsidP="005B1183">
      <w:pPr>
        <w:pStyle w:val="Body"/>
        <w:rPr>
          <w:bCs/>
        </w:rPr>
      </w:pPr>
      <w:r w:rsidRPr="005B1183">
        <w:rPr>
          <w:bCs/>
        </w:rPr>
        <w:t>3.</w:t>
      </w:r>
      <w:r w:rsidRPr="005B1183">
        <w:rPr>
          <w:bCs/>
        </w:rPr>
        <w:tab/>
      </w:r>
      <w:r w:rsidR="009C7D8E">
        <w:rPr>
          <w:bCs/>
        </w:rPr>
        <w:t xml:space="preserve"> </w:t>
      </w:r>
      <w:r w:rsidR="00770C7F" w:rsidRPr="00770C7F">
        <w:rPr>
          <w:bCs/>
        </w:rPr>
        <w:t>Dengan minimal Rp.</w:t>
      </w:r>
      <w:r w:rsidR="009C7D8E">
        <w:rPr>
          <w:bCs/>
        </w:rPr>
        <w:t xml:space="preserve"> </w:t>
      </w:r>
      <w:r w:rsidR="00770C7F" w:rsidRPr="00770C7F">
        <w:rPr>
          <w:bCs/>
        </w:rPr>
        <w:t>10.000, Anda dapat menambah saldo Dana Anda.</w:t>
      </w:r>
    </w:p>
    <w:p w14:paraId="09C0827B" w14:textId="5C43CC29" w:rsidR="005B1183" w:rsidRPr="005B1183" w:rsidRDefault="005B1183" w:rsidP="00500301">
      <w:pPr>
        <w:pStyle w:val="Body"/>
        <w:rPr>
          <w:bCs/>
        </w:rPr>
      </w:pPr>
      <w:r w:rsidRPr="005B1183">
        <w:rPr>
          <w:bCs/>
        </w:rPr>
        <w:lastRenderedPageBreak/>
        <w:t>4.</w:t>
      </w:r>
      <w:r w:rsidRPr="005B1183">
        <w:rPr>
          <w:bCs/>
        </w:rPr>
        <w:tab/>
      </w:r>
      <w:r w:rsidR="009C7D8E">
        <w:rPr>
          <w:bCs/>
        </w:rPr>
        <w:t xml:space="preserve"> </w:t>
      </w:r>
      <w:r w:rsidRPr="005B1183">
        <w:rPr>
          <w:bCs/>
        </w:rPr>
        <w:t>Dapat melakukan pembayaran transaksi :</w:t>
      </w:r>
    </w:p>
    <w:p w14:paraId="324C2A0D" w14:textId="77777777" w:rsidR="00500301" w:rsidRDefault="00500301" w:rsidP="005B1183">
      <w:pPr>
        <w:pStyle w:val="Body"/>
        <w:numPr>
          <w:ilvl w:val="0"/>
          <w:numId w:val="5"/>
        </w:numPr>
        <w:ind w:left="1134"/>
        <w:rPr>
          <w:bCs/>
        </w:rPr>
      </w:pPr>
      <w:r>
        <w:rPr>
          <w:bCs/>
        </w:rPr>
        <w:t>Bayar Listrik</w:t>
      </w:r>
    </w:p>
    <w:p w14:paraId="5A40C60F" w14:textId="44CA574B" w:rsidR="005B1183" w:rsidRDefault="00AC6835" w:rsidP="003A4634">
      <w:pPr>
        <w:pStyle w:val="Body"/>
        <w:numPr>
          <w:ilvl w:val="0"/>
          <w:numId w:val="5"/>
        </w:numPr>
        <w:ind w:left="1134"/>
        <w:rPr>
          <w:bCs/>
        </w:rPr>
      </w:pPr>
      <w:r>
        <w:rPr>
          <w:bCs/>
        </w:rPr>
        <w:t>Bayar Air</w:t>
      </w:r>
    </w:p>
    <w:p w14:paraId="2183BAC7" w14:textId="6236B525" w:rsidR="003A4634" w:rsidRPr="003A4634" w:rsidRDefault="003A4634" w:rsidP="003A4634">
      <w:pPr>
        <w:pStyle w:val="Body"/>
        <w:numPr>
          <w:ilvl w:val="0"/>
          <w:numId w:val="5"/>
        </w:numPr>
        <w:ind w:left="1134"/>
        <w:rPr>
          <w:bCs/>
        </w:rPr>
      </w:pPr>
      <w:r>
        <w:rPr>
          <w:bCs/>
        </w:rPr>
        <w:t>Prnagihan Internet</w:t>
      </w:r>
    </w:p>
    <w:p w14:paraId="01FB0305" w14:textId="1EAEC2AF" w:rsidR="005B1183" w:rsidRPr="005B1183" w:rsidRDefault="00C55B3A" w:rsidP="005B1183">
      <w:pPr>
        <w:pStyle w:val="Body"/>
        <w:numPr>
          <w:ilvl w:val="0"/>
          <w:numId w:val="5"/>
        </w:numPr>
        <w:ind w:left="1134"/>
        <w:rPr>
          <w:bCs/>
        </w:rPr>
      </w:pPr>
      <w:r>
        <w:rPr>
          <w:bCs/>
        </w:rPr>
        <w:t>Membayar BPJS</w:t>
      </w:r>
    </w:p>
    <w:p w14:paraId="7C818918" w14:textId="77777777" w:rsidR="00646924" w:rsidRDefault="007101C7" w:rsidP="00646924">
      <w:pPr>
        <w:pStyle w:val="Body"/>
        <w:numPr>
          <w:ilvl w:val="0"/>
          <w:numId w:val="5"/>
        </w:numPr>
        <w:ind w:left="1134"/>
        <w:rPr>
          <w:bCs/>
        </w:rPr>
      </w:pPr>
      <w:r>
        <w:rPr>
          <w:bCs/>
        </w:rPr>
        <w:t>Akuisisi Kre</w:t>
      </w:r>
      <w:r w:rsidR="00B023CD">
        <w:rPr>
          <w:bCs/>
        </w:rPr>
        <w:t>dit</w:t>
      </w:r>
    </w:p>
    <w:p w14:paraId="3DBC8E64" w14:textId="4663C4CB" w:rsidR="005B1183" w:rsidRPr="00646924" w:rsidRDefault="00B023CD" w:rsidP="00646924">
      <w:pPr>
        <w:pStyle w:val="Body"/>
        <w:numPr>
          <w:ilvl w:val="0"/>
          <w:numId w:val="5"/>
        </w:numPr>
        <w:ind w:left="1134"/>
        <w:rPr>
          <w:bCs/>
        </w:rPr>
      </w:pPr>
      <w:r w:rsidRPr="00646924">
        <w:rPr>
          <w:bCs/>
        </w:rPr>
        <w:t>Lakukan pembelian menggunakan situs web seperti toko tiktok, bukalapak.com, lazadah.com, dan lainnya yang menerima pembayaran dengan dana.</w:t>
      </w:r>
    </w:p>
    <w:p w14:paraId="05AF6521" w14:textId="73A46F98" w:rsidR="005B1183" w:rsidRDefault="00B023CD" w:rsidP="005B1183">
      <w:pPr>
        <w:pStyle w:val="Body"/>
        <w:rPr>
          <w:bCs/>
        </w:rPr>
      </w:pPr>
      <w:r>
        <w:rPr>
          <w:noProof/>
          <w:lang w:val="id-ID" w:eastAsia="ko-KR"/>
        </w:rPr>
        <w:drawing>
          <wp:anchor distT="0" distB="0" distL="114300" distR="114300" simplePos="0" relativeHeight="251667456" behindDoc="0" locked="0" layoutInCell="1" allowOverlap="1" wp14:anchorId="5CA657E9" wp14:editId="4824E4E2">
            <wp:simplePos x="0" y="0"/>
            <wp:positionH relativeFrom="page">
              <wp:posOffset>1741805</wp:posOffset>
            </wp:positionH>
            <wp:positionV relativeFrom="paragraph">
              <wp:posOffset>80010</wp:posOffset>
            </wp:positionV>
            <wp:extent cx="1508760" cy="1366520"/>
            <wp:effectExtent l="0" t="0" r="0" b="508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3-07-06 at 2.18.50 PM.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08760" cy="1366520"/>
                    </a:xfrm>
                    <a:prstGeom prst="rect">
                      <a:avLst/>
                    </a:prstGeom>
                  </pic:spPr>
                </pic:pic>
              </a:graphicData>
            </a:graphic>
            <wp14:sizeRelH relativeFrom="margin">
              <wp14:pctWidth>0</wp14:pctWidth>
            </wp14:sizeRelH>
            <wp14:sizeRelV relativeFrom="margin">
              <wp14:pctHeight>0</wp14:pctHeight>
            </wp14:sizeRelV>
          </wp:anchor>
        </w:drawing>
      </w:r>
    </w:p>
    <w:p w14:paraId="3BC66B7E" w14:textId="77777777" w:rsidR="005B1183" w:rsidRDefault="005B1183" w:rsidP="005B1183">
      <w:pPr>
        <w:pStyle w:val="Body"/>
        <w:ind w:firstLine="0"/>
        <w:rPr>
          <w:bCs/>
        </w:rPr>
      </w:pPr>
    </w:p>
    <w:p w14:paraId="22AD9A3A" w14:textId="77777777" w:rsidR="005B1183" w:rsidRDefault="005B1183" w:rsidP="005B1183">
      <w:pPr>
        <w:pStyle w:val="Body"/>
        <w:ind w:firstLine="0"/>
        <w:rPr>
          <w:bCs/>
        </w:rPr>
      </w:pPr>
    </w:p>
    <w:p w14:paraId="44F3306E" w14:textId="77777777" w:rsidR="005B1183" w:rsidRDefault="005B1183" w:rsidP="005B1183">
      <w:pPr>
        <w:pStyle w:val="Body"/>
        <w:ind w:firstLine="0"/>
        <w:rPr>
          <w:bCs/>
        </w:rPr>
      </w:pPr>
    </w:p>
    <w:p w14:paraId="4095B6E4" w14:textId="77777777" w:rsidR="005B1183" w:rsidRDefault="005B1183" w:rsidP="005B1183">
      <w:pPr>
        <w:pStyle w:val="Body"/>
        <w:ind w:firstLine="0"/>
        <w:rPr>
          <w:bCs/>
        </w:rPr>
      </w:pPr>
    </w:p>
    <w:p w14:paraId="4A9614E1" w14:textId="77777777" w:rsidR="005B1183" w:rsidRDefault="005B1183" w:rsidP="005B1183">
      <w:pPr>
        <w:pStyle w:val="Body"/>
        <w:ind w:firstLine="0"/>
        <w:rPr>
          <w:bCs/>
        </w:rPr>
      </w:pPr>
    </w:p>
    <w:p w14:paraId="7AABE396" w14:textId="77777777" w:rsidR="005B1183" w:rsidRDefault="005B1183" w:rsidP="005B1183">
      <w:pPr>
        <w:pStyle w:val="Body"/>
        <w:ind w:firstLine="0"/>
        <w:rPr>
          <w:bCs/>
        </w:rPr>
      </w:pPr>
    </w:p>
    <w:p w14:paraId="1BB17C1A" w14:textId="77777777" w:rsidR="005B1183" w:rsidRDefault="005B1183" w:rsidP="005B1183">
      <w:pPr>
        <w:pStyle w:val="Body"/>
        <w:ind w:firstLine="0"/>
        <w:rPr>
          <w:bCs/>
        </w:rPr>
      </w:pPr>
    </w:p>
    <w:p w14:paraId="02F2A7B3" w14:textId="77777777" w:rsidR="005B1183" w:rsidRDefault="005B1183" w:rsidP="005B1183">
      <w:pPr>
        <w:pStyle w:val="Body"/>
        <w:ind w:firstLine="0"/>
        <w:rPr>
          <w:bCs/>
        </w:rPr>
      </w:pPr>
    </w:p>
    <w:p w14:paraId="65075B0C" w14:textId="7DE57F40" w:rsidR="005B1183" w:rsidRDefault="005B1183" w:rsidP="005B1183">
      <w:pPr>
        <w:pStyle w:val="Body"/>
        <w:ind w:firstLine="0"/>
        <w:rPr>
          <w:bCs/>
        </w:rPr>
      </w:pPr>
      <w:r>
        <w:rPr>
          <w:noProof/>
        </w:rPr>
        <mc:AlternateContent>
          <mc:Choice Requires="wps">
            <w:drawing>
              <wp:anchor distT="0" distB="0" distL="114300" distR="114300" simplePos="0" relativeHeight="251669504" behindDoc="0" locked="0" layoutInCell="1" allowOverlap="1" wp14:anchorId="3F512BB8" wp14:editId="2554EBE2">
                <wp:simplePos x="0" y="0"/>
                <wp:positionH relativeFrom="column">
                  <wp:posOffset>464276</wp:posOffset>
                </wp:positionH>
                <wp:positionV relativeFrom="paragraph">
                  <wp:posOffset>47353</wp:posOffset>
                </wp:positionV>
                <wp:extent cx="2436223" cy="635"/>
                <wp:effectExtent l="0" t="0" r="2540" b="0"/>
                <wp:wrapNone/>
                <wp:docPr id="7" name="Text Box 7"/>
                <wp:cNvGraphicFramePr/>
                <a:graphic xmlns:a="http://schemas.openxmlformats.org/drawingml/2006/main">
                  <a:graphicData uri="http://schemas.microsoft.com/office/word/2010/wordprocessingShape">
                    <wps:wsp>
                      <wps:cNvSpPr txBox="1"/>
                      <wps:spPr>
                        <a:xfrm>
                          <a:off x="0" y="0"/>
                          <a:ext cx="2436223" cy="635"/>
                        </a:xfrm>
                        <a:prstGeom prst="rect">
                          <a:avLst/>
                        </a:prstGeom>
                        <a:solidFill>
                          <a:prstClr val="white"/>
                        </a:solidFill>
                        <a:ln>
                          <a:noFill/>
                        </a:ln>
                        <a:effectLst/>
                      </wps:spPr>
                      <wps:txbx>
                        <w:txbxContent>
                          <w:p w14:paraId="11F0AC94" w14:textId="5FAC4111" w:rsidR="005B1183" w:rsidRPr="005B1183" w:rsidRDefault="005B1183" w:rsidP="005B1183">
                            <w:pPr>
                              <w:pStyle w:val="Keterangan"/>
                              <w:rPr>
                                <w:noProof/>
                              </w:rPr>
                            </w:pPr>
                            <w:r w:rsidRPr="005B1183">
                              <w:rPr>
                                <w:sz w:val="16"/>
                                <w:szCs w:val="16"/>
                              </w:rPr>
                              <w:t xml:space="preserve">Gambar </w:t>
                            </w:r>
                            <w:r w:rsidRPr="005B1183">
                              <w:rPr>
                                <w:sz w:val="16"/>
                                <w:szCs w:val="16"/>
                              </w:rPr>
                              <w:fldChar w:fldCharType="begin"/>
                            </w:r>
                            <w:r w:rsidRPr="005B1183">
                              <w:rPr>
                                <w:sz w:val="16"/>
                                <w:szCs w:val="16"/>
                              </w:rPr>
                              <w:instrText xml:space="preserve"> SEQ Gambar \* ARABIC </w:instrText>
                            </w:r>
                            <w:r w:rsidRPr="005B1183">
                              <w:rPr>
                                <w:sz w:val="16"/>
                                <w:szCs w:val="16"/>
                              </w:rPr>
                              <w:fldChar w:fldCharType="separate"/>
                            </w:r>
                            <w:r w:rsidRPr="005B1183">
                              <w:rPr>
                                <w:noProof/>
                                <w:sz w:val="16"/>
                                <w:szCs w:val="16"/>
                              </w:rPr>
                              <w:t>3</w:t>
                            </w:r>
                            <w:r w:rsidRPr="005B1183">
                              <w:rPr>
                                <w:sz w:val="16"/>
                                <w:szCs w:val="16"/>
                              </w:rPr>
                              <w:fldChar w:fldCharType="end"/>
                            </w:r>
                            <w:r w:rsidRPr="005B1183">
                              <w:rPr>
                                <w:sz w:val="16"/>
                                <w:szCs w:val="16"/>
                              </w:rPr>
                              <w:t>Pelatihan Penggunaan E -wallet Kepada Masyarak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512BB8" id="Text Box 7" o:spid="_x0000_s1028" type="#_x0000_t202" style="position:absolute;left:0;text-align:left;margin-left:36.55pt;margin-top:3.75pt;width:191.8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" stroked="f">
                <v:textbox style="mso-fit-shape-to-text:t" inset="0,0,0,0">
                  <w:txbxContent>
                    <w:p w14:paraId="11F0AC94" w14:textId="5FAC4111" w:rsidR="005B1183" w:rsidRPr="005B1183" w:rsidRDefault="005B1183" w:rsidP="005B1183">
                      <w:pPr>
                        <w:pStyle w:val="Caption"/>
                        <w:rPr>
                          <w:noProof/>
                        </w:rPr>
                      </w:pPr>
                      <w:proofErr w:type="spellStart"/>
                      <w:r w:rsidRPr="005B1183">
                        <w:rPr>
                          <w:sz w:val="16"/>
                          <w:szCs w:val="16"/>
                        </w:rPr>
                        <w:t>Gambar</w:t>
                      </w:r>
                      <w:proofErr w:type="spellEnd"/>
                      <w:r w:rsidRPr="005B1183">
                        <w:rPr>
                          <w:sz w:val="16"/>
                          <w:szCs w:val="16"/>
                        </w:rPr>
                        <w:t xml:space="preserve"> </w:t>
                      </w:r>
                      <w:r w:rsidRPr="005B1183">
                        <w:rPr>
                          <w:sz w:val="16"/>
                          <w:szCs w:val="16"/>
                        </w:rPr>
                        <w:fldChar w:fldCharType="begin"/>
                      </w:r>
                      <w:r w:rsidRPr="005B1183">
                        <w:rPr>
                          <w:sz w:val="16"/>
                          <w:szCs w:val="16"/>
                        </w:rPr>
                        <w:instrText xml:space="preserve"> SEQ Gambar \* ARABIC </w:instrText>
                      </w:r>
                      <w:r w:rsidRPr="005B1183">
                        <w:rPr>
                          <w:sz w:val="16"/>
                          <w:szCs w:val="16"/>
                        </w:rPr>
                        <w:fldChar w:fldCharType="separate"/>
                      </w:r>
                      <w:r w:rsidRPr="005B1183">
                        <w:rPr>
                          <w:noProof/>
                          <w:sz w:val="16"/>
                          <w:szCs w:val="16"/>
                        </w:rPr>
                        <w:t>3</w:t>
                      </w:r>
                      <w:r w:rsidRPr="005B1183">
                        <w:rPr>
                          <w:sz w:val="16"/>
                          <w:szCs w:val="16"/>
                        </w:rPr>
                        <w:fldChar w:fldCharType="end"/>
                      </w:r>
                      <w:r w:rsidRPr="005B1183">
                        <w:rPr>
                          <w:sz w:val="16"/>
                          <w:szCs w:val="16"/>
                        </w:rPr>
                        <w:t xml:space="preserve">Pelatihan </w:t>
                      </w:r>
                      <w:proofErr w:type="spellStart"/>
                      <w:r w:rsidRPr="005B1183">
                        <w:rPr>
                          <w:sz w:val="16"/>
                          <w:szCs w:val="16"/>
                        </w:rPr>
                        <w:t>Penggunaan</w:t>
                      </w:r>
                      <w:proofErr w:type="spellEnd"/>
                      <w:r w:rsidRPr="005B1183">
                        <w:rPr>
                          <w:sz w:val="16"/>
                          <w:szCs w:val="16"/>
                        </w:rPr>
                        <w:t xml:space="preserve"> E -wallet </w:t>
                      </w:r>
                      <w:proofErr w:type="spellStart"/>
                      <w:r w:rsidRPr="005B1183">
                        <w:rPr>
                          <w:sz w:val="16"/>
                          <w:szCs w:val="16"/>
                        </w:rPr>
                        <w:t>Kepada</w:t>
                      </w:r>
                      <w:proofErr w:type="spellEnd"/>
                      <w:r w:rsidRPr="005B1183">
                        <w:rPr>
                          <w:sz w:val="16"/>
                          <w:szCs w:val="16"/>
                        </w:rPr>
                        <w:t xml:space="preserve"> </w:t>
                      </w:r>
                      <w:proofErr w:type="spellStart"/>
                      <w:r w:rsidRPr="005B1183">
                        <w:rPr>
                          <w:sz w:val="16"/>
                          <w:szCs w:val="16"/>
                        </w:rPr>
                        <w:t>Masyarakat</w:t>
                      </w:r>
                      <w:proofErr w:type="spellEnd"/>
                    </w:p>
                  </w:txbxContent>
                </v:textbox>
              </v:shape>
            </w:pict>
          </mc:Fallback>
        </mc:AlternateContent>
      </w:r>
    </w:p>
    <w:p w14:paraId="32181E9F" w14:textId="45786F3D" w:rsidR="005B1183" w:rsidRDefault="005B1183" w:rsidP="005B1183">
      <w:pPr>
        <w:pStyle w:val="Body"/>
        <w:ind w:firstLine="0"/>
        <w:rPr>
          <w:bCs/>
        </w:rPr>
      </w:pPr>
    </w:p>
    <w:p w14:paraId="45EA1392" w14:textId="77777777" w:rsidR="005B1183" w:rsidRDefault="005B1183" w:rsidP="005B1183">
      <w:pPr>
        <w:pStyle w:val="Body"/>
        <w:ind w:firstLine="0"/>
        <w:rPr>
          <w:bCs/>
        </w:rPr>
      </w:pPr>
    </w:p>
    <w:p w14:paraId="5A25CC37" w14:textId="77777777" w:rsidR="005B1183" w:rsidRPr="005B1183" w:rsidRDefault="005B1183" w:rsidP="005B1183">
      <w:pPr>
        <w:pStyle w:val="Body"/>
        <w:rPr>
          <w:bCs/>
          <w:lang w:val="id-ID"/>
        </w:rPr>
      </w:pPr>
      <w:r w:rsidRPr="005B1183">
        <w:rPr>
          <w:bCs/>
          <w:lang w:val="id-ID"/>
        </w:rPr>
        <w:t>Sehingga masyarakat Desa Sawocangkring dapat terus menggunakan dompet digital dan program ini dapat berkelanjutan, kami akan memaparkan beberapa keuntungan bertransaksi dengan dompet digital diantaranya :</w:t>
      </w:r>
    </w:p>
    <w:p w14:paraId="77184D84" w14:textId="77777777" w:rsidR="005B1183" w:rsidRPr="005B1183" w:rsidRDefault="005B1183" w:rsidP="005B1183">
      <w:pPr>
        <w:pStyle w:val="Body"/>
        <w:rPr>
          <w:bCs/>
          <w:lang w:val="id-ID"/>
        </w:rPr>
      </w:pPr>
      <w:r w:rsidRPr="005B1183">
        <w:rPr>
          <w:bCs/>
          <w:lang w:val="id-ID"/>
        </w:rPr>
        <w:t>1.</w:t>
      </w:r>
      <w:r w:rsidRPr="005B1183">
        <w:rPr>
          <w:bCs/>
          <w:lang w:val="id-ID"/>
        </w:rPr>
        <w:tab/>
        <w:t>Jika didukung dengan jaringan internet yang kuat, transaksi yang lebih efisien memungkinkan kita untuk melakukan transaksi kapanpun dan dimanapun.</w:t>
      </w:r>
    </w:p>
    <w:p w14:paraId="7A62C499" w14:textId="77777777" w:rsidR="005B1183" w:rsidRPr="005B1183" w:rsidRDefault="005B1183" w:rsidP="005B1183">
      <w:pPr>
        <w:pStyle w:val="Body"/>
        <w:rPr>
          <w:bCs/>
          <w:lang w:val="id-ID"/>
        </w:rPr>
      </w:pPr>
      <w:r w:rsidRPr="005B1183">
        <w:rPr>
          <w:bCs/>
          <w:lang w:val="id-ID"/>
        </w:rPr>
        <w:t>2.</w:t>
      </w:r>
      <w:r w:rsidRPr="005B1183">
        <w:rPr>
          <w:bCs/>
          <w:lang w:val="id-ID"/>
        </w:rPr>
        <w:tab/>
        <w:t>Kami dapat dengan cepat mempelajari transaksi sebelumnya berkat riwayat transaksi otomatis.</w:t>
      </w:r>
    </w:p>
    <w:p w14:paraId="3A1D2754" w14:textId="77777777" w:rsidR="005B1183" w:rsidRPr="005B1183" w:rsidRDefault="005B1183" w:rsidP="005B1183">
      <w:pPr>
        <w:pStyle w:val="Body"/>
        <w:rPr>
          <w:bCs/>
          <w:lang w:val="id-ID"/>
        </w:rPr>
      </w:pPr>
      <w:r w:rsidRPr="005B1183">
        <w:rPr>
          <w:bCs/>
          <w:lang w:val="id-ID"/>
        </w:rPr>
        <w:t>3.</w:t>
      </w:r>
      <w:r w:rsidRPr="005B1183">
        <w:rPr>
          <w:bCs/>
          <w:lang w:val="id-ID"/>
        </w:rPr>
        <w:tab/>
        <w:t>Peningkatan sistem keamanan</w:t>
      </w:r>
    </w:p>
    <w:p w14:paraId="0B7AA433" w14:textId="77777777" w:rsidR="005B1183" w:rsidRPr="005B1183" w:rsidRDefault="005B1183" w:rsidP="005B1183">
      <w:pPr>
        <w:pStyle w:val="Body"/>
        <w:rPr>
          <w:bCs/>
          <w:lang w:val="id-ID"/>
        </w:rPr>
      </w:pPr>
      <w:r w:rsidRPr="005B1183">
        <w:rPr>
          <w:bCs/>
          <w:lang w:val="id-ID"/>
        </w:rPr>
        <w:t>4.</w:t>
      </w:r>
      <w:r w:rsidRPr="005B1183">
        <w:rPr>
          <w:bCs/>
          <w:lang w:val="id-ID"/>
        </w:rPr>
        <w:tab/>
        <w:t>Terdapat banyak penawaran menarik yang tersedia untuk pelanggan dompet digital.</w:t>
      </w:r>
    </w:p>
    <w:p w14:paraId="7AF9F477" w14:textId="77777777" w:rsidR="005B1183" w:rsidRPr="005B1183" w:rsidRDefault="005B1183" w:rsidP="005B1183">
      <w:pPr>
        <w:pStyle w:val="Body"/>
        <w:rPr>
          <w:bCs/>
          <w:lang w:val="id-ID"/>
        </w:rPr>
      </w:pPr>
      <w:r w:rsidRPr="005B1183">
        <w:rPr>
          <w:bCs/>
          <w:lang w:val="id-ID"/>
        </w:rPr>
        <w:t>5.</w:t>
      </w:r>
      <w:r w:rsidRPr="005B1183">
        <w:rPr>
          <w:bCs/>
          <w:lang w:val="id-ID"/>
        </w:rPr>
        <w:tab/>
        <w:t>Kami dapat melakukan transaksi sesuai dengan harga asli menggunakan e-wallet, menghilangkan kebutuhan untuk mempertimbangkan jaminan uang kembali.</w:t>
      </w:r>
    </w:p>
    <w:p w14:paraId="6224856B" w14:textId="77777777" w:rsidR="005B1183" w:rsidRPr="005B1183" w:rsidRDefault="005B1183" w:rsidP="005B1183">
      <w:pPr>
        <w:pStyle w:val="Body"/>
        <w:rPr>
          <w:bCs/>
          <w:lang w:val="id-ID"/>
        </w:rPr>
      </w:pPr>
      <w:r w:rsidRPr="005B1183">
        <w:rPr>
          <w:bCs/>
          <w:lang w:val="id-ID"/>
        </w:rPr>
        <w:t xml:space="preserve">Sebelum di adakannya kegiatan pengabdian masyarakat di Desa Sawocangkring ini, masyarakat memiliki permasalahan sebagai berikut : </w:t>
      </w:r>
    </w:p>
    <w:p w14:paraId="2E1F5461" w14:textId="77777777" w:rsidR="005B1183" w:rsidRPr="005B1183" w:rsidRDefault="005B1183" w:rsidP="005B1183">
      <w:pPr>
        <w:pStyle w:val="Body"/>
        <w:rPr>
          <w:bCs/>
          <w:lang w:val="id-ID"/>
        </w:rPr>
      </w:pPr>
      <w:r w:rsidRPr="005B1183">
        <w:rPr>
          <w:bCs/>
          <w:lang w:val="id-ID"/>
        </w:rPr>
        <w:t>1.</w:t>
      </w:r>
      <w:r w:rsidRPr="005B1183">
        <w:rPr>
          <w:bCs/>
          <w:lang w:val="id-ID"/>
        </w:rPr>
        <w:tab/>
        <w:t>Kurangnya pengetahuan tentang dompet dan teknologi digital</w:t>
      </w:r>
    </w:p>
    <w:p w14:paraId="02F4E668" w14:textId="77777777" w:rsidR="005B1183" w:rsidRPr="005B1183" w:rsidRDefault="005B1183" w:rsidP="005B1183">
      <w:pPr>
        <w:pStyle w:val="Body"/>
        <w:rPr>
          <w:bCs/>
          <w:lang w:val="id-ID"/>
        </w:rPr>
      </w:pPr>
      <w:r w:rsidRPr="005B1183">
        <w:rPr>
          <w:bCs/>
          <w:lang w:val="id-ID"/>
        </w:rPr>
        <w:t>2.</w:t>
      </w:r>
      <w:r w:rsidRPr="005B1183">
        <w:rPr>
          <w:bCs/>
          <w:lang w:val="id-ID"/>
        </w:rPr>
        <w:tab/>
        <w:t>Sebelumnya tidak ada yang menjelaskan bagaimana cara menggunakan dompet digital dengan benar.</w:t>
      </w:r>
    </w:p>
    <w:p w14:paraId="0837DD1B" w14:textId="77777777" w:rsidR="005B1183" w:rsidRPr="005B1183" w:rsidRDefault="005B1183" w:rsidP="005B1183">
      <w:pPr>
        <w:pStyle w:val="Body"/>
        <w:rPr>
          <w:bCs/>
          <w:lang w:val="id-ID"/>
        </w:rPr>
      </w:pPr>
      <w:r w:rsidRPr="005B1183">
        <w:rPr>
          <w:bCs/>
          <w:lang w:val="id-ID"/>
        </w:rPr>
        <w:t>3.</w:t>
      </w:r>
      <w:r w:rsidRPr="005B1183">
        <w:rPr>
          <w:bCs/>
          <w:lang w:val="id-ID"/>
        </w:rPr>
        <w:tab/>
        <w:t>Ibu - ibu rumah tangga dan UMKM pakaian adat tidak mengerti apa-apa tentang cara memanfaatkan dompet digital.</w:t>
      </w:r>
    </w:p>
    <w:p w14:paraId="622A0690" w14:textId="77777777" w:rsidR="005B1183" w:rsidRPr="005B1183" w:rsidRDefault="005B1183" w:rsidP="005B1183">
      <w:pPr>
        <w:pStyle w:val="Body"/>
        <w:rPr>
          <w:bCs/>
          <w:lang w:val="id-ID"/>
        </w:rPr>
      </w:pPr>
      <w:r w:rsidRPr="005B1183">
        <w:rPr>
          <w:bCs/>
          <w:lang w:val="id-ID"/>
        </w:rPr>
        <w:t>Dengan terlaksananya program pengabdian masyarakat di Desa Sawocangkring ini adapun beberapa dampak yang terjadi:</w:t>
      </w:r>
    </w:p>
    <w:p w14:paraId="014AA42A" w14:textId="77777777" w:rsidR="005B1183" w:rsidRPr="005B1183" w:rsidRDefault="005B1183" w:rsidP="005B1183">
      <w:pPr>
        <w:pStyle w:val="Body"/>
        <w:rPr>
          <w:bCs/>
          <w:lang w:val="id-ID"/>
        </w:rPr>
      </w:pPr>
      <w:r w:rsidRPr="005B1183">
        <w:rPr>
          <w:bCs/>
          <w:lang w:val="id-ID"/>
        </w:rPr>
        <w:t>1.</w:t>
      </w:r>
      <w:r w:rsidRPr="005B1183">
        <w:rPr>
          <w:bCs/>
          <w:lang w:val="id-ID"/>
        </w:rPr>
        <w:tab/>
        <w:t>Masyarakat Desa Sawocangkring dapat belajar lebih banyak tentang kemajuan teknologi dompet digital seperti Dana berkat kegiatan pengabdian masyarakat ini.</w:t>
      </w:r>
    </w:p>
    <w:p w14:paraId="27888BFE" w14:textId="77777777" w:rsidR="005B1183" w:rsidRPr="005B1183" w:rsidRDefault="005B1183" w:rsidP="005B1183">
      <w:pPr>
        <w:pStyle w:val="Body"/>
        <w:rPr>
          <w:bCs/>
          <w:lang w:val="id-ID"/>
        </w:rPr>
      </w:pPr>
      <w:r w:rsidRPr="005B1183">
        <w:rPr>
          <w:bCs/>
          <w:lang w:val="id-ID"/>
        </w:rPr>
        <w:t>2.</w:t>
      </w:r>
      <w:r w:rsidRPr="005B1183">
        <w:rPr>
          <w:bCs/>
          <w:lang w:val="id-ID"/>
        </w:rPr>
        <w:tab/>
        <w:t>Masyarakat juga dapat melakukan transaksi dengan aman menggunakan dompet digital.</w:t>
      </w:r>
    </w:p>
    <w:p w14:paraId="3C6F539C" w14:textId="77777777" w:rsidR="005B1183" w:rsidRPr="005B1183" w:rsidRDefault="005B1183" w:rsidP="005B1183">
      <w:pPr>
        <w:pStyle w:val="Body"/>
        <w:rPr>
          <w:bCs/>
          <w:lang w:val="id-ID"/>
        </w:rPr>
      </w:pPr>
      <w:r w:rsidRPr="005B1183">
        <w:rPr>
          <w:bCs/>
          <w:lang w:val="id-ID"/>
        </w:rPr>
        <w:t>3.</w:t>
      </w:r>
      <w:r w:rsidRPr="005B1183">
        <w:rPr>
          <w:bCs/>
          <w:lang w:val="id-ID"/>
        </w:rPr>
        <w:tab/>
        <w:t>Masyarakat akan mengetahui manfaat dalam menggunakan dompet digital.</w:t>
      </w:r>
    </w:p>
    <w:p w14:paraId="15E75FD4" w14:textId="313AFD86" w:rsidR="005B1183" w:rsidRPr="005B1183" w:rsidRDefault="005B1183" w:rsidP="005B1183">
      <w:pPr>
        <w:pStyle w:val="Body"/>
        <w:rPr>
          <w:bCs/>
          <w:lang w:val="id-ID"/>
        </w:rPr>
      </w:pPr>
      <w:r w:rsidRPr="005B1183">
        <w:rPr>
          <w:bCs/>
          <w:lang w:val="id-ID"/>
        </w:rPr>
        <w:t>Setelah terlaksananya pelatihan dompet digital ( e-wallet ) yang dilaksanakan di Desa Sawocangkring khususnya para pelaku UMKM pakaian adat dan ibu rumah tangga mereka akan memiliki pemahaman yang</w:t>
      </w:r>
      <w:r w:rsidR="00CF714B">
        <w:rPr>
          <w:bCs/>
          <w:lang w:val="id-ID"/>
        </w:rPr>
        <w:t xml:space="preserve"> </w:t>
      </w:r>
      <w:r w:rsidRPr="005B1183">
        <w:rPr>
          <w:bCs/>
          <w:lang w:val="id-ID"/>
        </w:rPr>
        <w:t>baik tentang bagaimana menggunakan teknologi digital dan bagaimana menggunakan dompet digital (Dana) sebagai salah satu jenis transaksi elektronik yang dapat mempermudah proses transaksi mereka. Selain itu masyarakat Desa Sawocangkring mengalami keterbatasan literasi teknologi masyarakat, khususnya terkait dompet digital (Dana), menjadi salah satu tantangan dalam pelaksanaan program pengabdian kepada masyarakat. dan sebagaian masyarakat tidak bisa login karena lupa kode pin untuk masuk ke Dana.</w:t>
      </w:r>
    </w:p>
    <w:p w14:paraId="68540335" w14:textId="77777777" w:rsidR="005B1183" w:rsidRPr="005B1183" w:rsidRDefault="005B1183" w:rsidP="005B1183">
      <w:pPr>
        <w:pStyle w:val="Body"/>
        <w:rPr>
          <w:bCs/>
          <w:lang w:val="id-ID"/>
        </w:rPr>
      </w:pPr>
      <w:r w:rsidRPr="005B1183">
        <w:rPr>
          <w:bCs/>
          <w:lang w:val="id-ID"/>
        </w:rPr>
        <w:t>Berdasarkan uraian kendala yang di paparkan diatas, berikut cara mengatasi kendala tersebut yakni dengan memberikan sosialisasi rutin kepada masyarakat, tentang dompet digital (Dana), dan informasi tentang kemajuan teknis sekaligus mendorong pembuatan akun baru atau kode pin yang mudah diingat namun aman.</w:t>
      </w:r>
    </w:p>
    <w:p w14:paraId="3FFD930B" w14:textId="77777777" w:rsidR="005B1183" w:rsidRPr="005B1183" w:rsidRDefault="005B1183" w:rsidP="005B1183">
      <w:pPr>
        <w:pStyle w:val="Body"/>
        <w:ind w:firstLine="0"/>
        <w:rPr>
          <w:bCs/>
          <w:lang w:val="id-ID"/>
        </w:rPr>
      </w:pPr>
    </w:p>
    <w:p w14:paraId="795058CD" w14:textId="7368C9EA" w:rsidR="00080CB2" w:rsidRDefault="00080CB2" w:rsidP="00080CB2">
      <w:pPr>
        <w:pStyle w:val="Body"/>
        <w:numPr>
          <w:ilvl w:val="0"/>
          <w:numId w:val="4"/>
        </w:numPr>
        <w:ind w:left="284" w:hanging="284"/>
        <w:rPr>
          <w:lang w:val="id-ID"/>
        </w:rPr>
      </w:pPr>
      <w:r w:rsidRPr="00B82A5B">
        <w:rPr>
          <w:b/>
          <w:lang w:val="id-ID"/>
        </w:rPr>
        <w:t>KESIMPULAN</w:t>
      </w:r>
    </w:p>
    <w:p w14:paraId="20BA858C" w14:textId="45027D83" w:rsidR="005B1183" w:rsidRDefault="005B1183" w:rsidP="005B1183">
      <w:pPr>
        <w:pStyle w:val="Body"/>
        <w:ind w:firstLine="0"/>
        <w:rPr>
          <w:lang w:val="id-ID"/>
        </w:rPr>
      </w:pPr>
      <w:r w:rsidRPr="005B1183">
        <w:rPr>
          <w:lang w:val="id-ID"/>
        </w:rPr>
        <w:t>Dari hasil kegiatan program pengabdian yang dilakukan di Desa Sawocangkring, terlihat jelas bahwa dompet elektronik (e-wallet) sangat bermanfaat dalam mempermudah transaksi bagi masyarakat Desa Sawocangkring, khususnya ibu rumah tangga dan Penjual Pakaian Adat.</w:t>
      </w:r>
      <w:r w:rsidR="00C5471F">
        <w:rPr>
          <w:lang w:val="id-ID"/>
        </w:rPr>
        <w:t xml:space="preserve"> </w:t>
      </w:r>
      <w:r w:rsidR="00B056DD" w:rsidRPr="00B056DD">
        <w:rPr>
          <w:lang w:val="id-ID"/>
        </w:rPr>
        <w:t>Orang dapat memilih untuk menggunakan metode pembayaran pilihan mereka dengan menggunakan dompet digital (dana)</w:t>
      </w:r>
      <w:r w:rsidR="00C5471F">
        <w:rPr>
          <w:lang w:val="id-ID"/>
        </w:rPr>
        <w:t xml:space="preserve">, </w:t>
      </w:r>
      <w:r w:rsidRPr="005B1183">
        <w:rPr>
          <w:lang w:val="id-ID"/>
        </w:rPr>
        <w:t xml:space="preserve">karena jarak ATM sangat jauh. Karena dengan menggunakan dompet digital menghilangkan kekhawatiran individu terhadap proses transaksi atau jual beli dengan menggunakan uang digital, selain membantu masyarakat Desa Sawocangkring untuk tidak pergi ke ATM yang letaknya cukup jauh dari  tempat mereka, namun dengan menggunakan dompet digital masyarakat Desa </w:t>
      </w:r>
      <w:proofErr w:type="spellStart"/>
      <w:r w:rsidRPr="005B1183">
        <w:rPr>
          <w:lang w:val="id-ID"/>
        </w:rPr>
        <w:t>Sawocangkring</w:t>
      </w:r>
      <w:proofErr w:type="spellEnd"/>
      <w:r w:rsidRPr="005B1183">
        <w:rPr>
          <w:lang w:val="id-ID"/>
        </w:rPr>
        <w:t xml:space="preserve"> </w:t>
      </w:r>
      <w:r w:rsidR="00A63034" w:rsidRPr="00A63034">
        <w:rPr>
          <w:lang w:val="id-ID"/>
        </w:rPr>
        <w:t>dapat bertransaksi kapan saja dan dari lokasi mana saja</w:t>
      </w:r>
      <w:r w:rsidR="00B37578">
        <w:rPr>
          <w:lang w:val="id-ID"/>
        </w:rPr>
        <w:t>,</w:t>
      </w:r>
      <w:r w:rsidRPr="005B1183">
        <w:rPr>
          <w:lang w:val="id-ID"/>
        </w:rPr>
        <w:t xml:space="preserve"> yang perlu mereka lakukan hanyalah mengunjungi minimarket terdekat untuk menyetor dan menarik uang tunai. Dengan bantuan program pengabdian masyarakat ini diharapkan warga Desa Sawocangkring dapat memahami dan menggunakan dompet digital untuk transaksi jual beli.</w:t>
      </w:r>
    </w:p>
    <w:p w14:paraId="3009B2BC" w14:textId="2EA21F8E" w:rsidR="00080CB2" w:rsidRDefault="005B1183" w:rsidP="005B1183">
      <w:pPr>
        <w:pStyle w:val="Body"/>
        <w:ind w:firstLine="0"/>
        <w:rPr>
          <w:b/>
          <w:lang w:val="id-ID"/>
        </w:rPr>
      </w:pPr>
      <w:r>
        <w:rPr>
          <w:b/>
          <w:lang w:val="id-ID"/>
        </w:rPr>
        <w:t xml:space="preserve"> </w:t>
      </w:r>
    </w:p>
    <w:p w14:paraId="7F1AA112" w14:textId="51E464DC" w:rsidR="00080CB2" w:rsidRDefault="00080CB2" w:rsidP="00080CB2">
      <w:pPr>
        <w:pStyle w:val="Body"/>
        <w:ind w:firstLine="0"/>
        <w:rPr>
          <w:lang w:val="id-ID"/>
        </w:rPr>
      </w:pPr>
      <w:r w:rsidRPr="00B82A5B">
        <w:rPr>
          <w:b/>
          <w:lang w:val="id-ID"/>
        </w:rPr>
        <w:t>UCAPAN TERIMA KASIH</w:t>
      </w:r>
    </w:p>
    <w:p w14:paraId="3BA23A62" w14:textId="46C677EB" w:rsidR="00080CB2" w:rsidRPr="00B82A5B" w:rsidRDefault="00DB4E56" w:rsidP="00DB4E56">
      <w:pPr>
        <w:pStyle w:val="Body"/>
        <w:ind w:firstLine="0"/>
        <w:rPr>
          <w:lang w:val="id-ID"/>
        </w:rPr>
      </w:pPr>
      <w:r w:rsidRPr="00DB4E56">
        <w:rPr>
          <w:lang w:val="id-ID"/>
        </w:rPr>
        <w:t>Penulis mengucapkan terima kasih kepada UMKM Penjual Pakaian Adat dan Masyarakat Desa Sawocangkring yang sangat antusisan dalam mensukseskan program pengabdian masyarakat ini.</w:t>
      </w:r>
    </w:p>
    <w:p w14:paraId="59A68B68" w14:textId="77777777" w:rsidR="00080CB2" w:rsidRDefault="00080CB2" w:rsidP="00080CB2">
      <w:pPr>
        <w:pStyle w:val="Body"/>
        <w:ind w:firstLine="0"/>
        <w:rPr>
          <w:b/>
          <w:lang w:val="id-ID"/>
        </w:rPr>
      </w:pPr>
    </w:p>
    <w:p w14:paraId="653EEB65" w14:textId="77777777" w:rsidR="00080CB2" w:rsidRDefault="00080CB2" w:rsidP="00080CB2">
      <w:pPr>
        <w:pStyle w:val="Body"/>
        <w:ind w:firstLine="0"/>
        <w:rPr>
          <w:lang w:val="id-ID"/>
        </w:rPr>
      </w:pPr>
      <w:r w:rsidRPr="00B82A5B">
        <w:rPr>
          <w:b/>
          <w:lang w:val="id-ID"/>
        </w:rPr>
        <w:t>DAFTAR PUSTAKA</w:t>
      </w:r>
    </w:p>
    <w:p w14:paraId="2CB1EEF4" w14:textId="278B5208" w:rsidR="004419AB" w:rsidRPr="004419AB" w:rsidRDefault="00370A89" w:rsidP="004419AB">
      <w:pPr>
        <w:widowControl w:val="0"/>
        <w:autoSpaceDE w:val="0"/>
        <w:autoSpaceDN w:val="0"/>
        <w:adjustRightInd w:val="0"/>
        <w:ind w:left="480" w:hanging="480"/>
        <w:rPr>
          <w:noProof/>
          <w:sz w:val="20"/>
        </w:rPr>
      </w:pPr>
      <w:r>
        <w:rPr>
          <w:lang w:val="id-ID"/>
        </w:rPr>
        <w:fldChar w:fldCharType="begin" w:fldLock="1"/>
      </w:r>
      <w:r>
        <w:rPr>
          <w:lang w:val="id-ID"/>
        </w:rPr>
        <w:instrText xml:space="preserve">ADDIN Mendeley Bibliography CSL_BIBLIOGRAPHY </w:instrText>
      </w:r>
      <w:r>
        <w:rPr>
          <w:lang w:val="id-ID"/>
        </w:rPr>
        <w:fldChar w:fldCharType="separate"/>
      </w:r>
      <w:r w:rsidR="004419AB" w:rsidRPr="004419AB">
        <w:rPr>
          <w:noProof/>
          <w:sz w:val="20"/>
        </w:rPr>
        <w:t xml:space="preserve">Asnawi, A. (2022). Indonesia’s Readiness to Build a Digital Economy in the Era Industrial Revolution 4.0. </w:t>
      </w:r>
      <w:r w:rsidR="004419AB" w:rsidRPr="004419AB">
        <w:rPr>
          <w:i/>
          <w:iCs/>
          <w:noProof/>
          <w:sz w:val="20"/>
        </w:rPr>
        <w:t>Jurnal Ilmiah Indonesia</w:t>
      </w:r>
      <w:r w:rsidR="004419AB" w:rsidRPr="004419AB">
        <w:rPr>
          <w:noProof/>
          <w:sz w:val="20"/>
        </w:rPr>
        <w:t xml:space="preserve">, </w:t>
      </w:r>
      <w:r w:rsidR="004419AB" w:rsidRPr="004419AB">
        <w:rPr>
          <w:i/>
          <w:iCs/>
          <w:noProof/>
          <w:sz w:val="20"/>
        </w:rPr>
        <w:t>7</w:t>
      </w:r>
      <w:r w:rsidR="004419AB" w:rsidRPr="004419AB">
        <w:rPr>
          <w:noProof/>
          <w:sz w:val="20"/>
        </w:rPr>
        <w:t>(1), 399–413.</w:t>
      </w:r>
    </w:p>
    <w:p w14:paraId="4128D7A3" w14:textId="77777777" w:rsidR="004419AB" w:rsidRPr="004419AB" w:rsidRDefault="004419AB" w:rsidP="004419AB">
      <w:pPr>
        <w:widowControl w:val="0"/>
        <w:autoSpaceDE w:val="0"/>
        <w:autoSpaceDN w:val="0"/>
        <w:adjustRightInd w:val="0"/>
        <w:ind w:left="480" w:hanging="480"/>
        <w:rPr>
          <w:noProof/>
          <w:sz w:val="20"/>
        </w:rPr>
      </w:pPr>
      <w:r w:rsidRPr="004419AB">
        <w:rPr>
          <w:noProof/>
          <w:sz w:val="20"/>
        </w:rPr>
        <w:t xml:space="preserve">E-wallet, I. N. O. (2023). </w:t>
      </w:r>
      <w:r w:rsidRPr="004419AB">
        <w:rPr>
          <w:i/>
          <w:iCs/>
          <w:noProof/>
          <w:sz w:val="20"/>
        </w:rPr>
        <w:t>Abdimas Galuh</w:t>
      </w:r>
      <w:r w:rsidRPr="004419AB">
        <w:rPr>
          <w:noProof/>
          <w:sz w:val="20"/>
        </w:rPr>
        <w:t xml:space="preserve">. </w:t>
      </w:r>
      <w:r w:rsidRPr="004419AB">
        <w:rPr>
          <w:i/>
          <w:iCs/>
          <w:noProof/>
          <w:sz w:val="20"/>
        </w:rPr>
        <w:t>5</w:t>
      </w:r>
      <w:r w:rsidRPr="004419AB">
        <w:rPr>
          <w:noProof/>
          <w:sz w:val="20"/>
        </w:rPr>
        <w:t>, 578–584.</w:t>
      </w:r>
    </w:p>
    <w:p w14:paraId="56E56F9D" w14:textId="77777777" w:rsidR="004419AB" w:rsidRPr="004419AB" w:rsidRDefault="004419AB" w:rsidP="004419AB">
      <w:pPr>
        <w:widowControl w:val="0"/>
        <w:autoSpaceDE w:val="0"/>
        <w:autoSpaceDN w:val="0"/>
        <w:adjustRightInd w:val="0"/>
        <w:ind w:left="480" w:hanging="480"/>
        <w:rPr>
          <w:noProof/>
          <w:sz w:val="20"/>
        </w:rPr>
      </w:pPr>
      <w:r w:rsidRPr="004419AB">
        <w:rPr>
          <w:i/>
          <w:iCs/>
          <w:noProof/>
          <w:sz w:val="20"/>
        </w:rPr>
        <w:t>Mengenal Sistem Pembayaran yang Ada di Indonesia</w:t>
      </w:r>
      <w:r w:rsidRPr="004419AB">
        <w:rPr>
          <w:noProof/>
          <w:sz w:val="20"/>
        </w:rPr>
        <w:t xml:space="preserve">. </w:t>
      </w:r>
      <w:r w:rsidRPr="004419AB">
        <w:rPr>
          <w:noProof/>
          <w:sz w:val="20"/>
        </w:rPr>
        <w:lastRenderedPageBreak/>
        <w:t>(n.d.). Retrieved July 9, 2023, from https://www.cimbniaga.co.id/id/inspirasi/perencanaan/mengenal-sistem-pembayaran-yang-ada-di-indonesia</w:t>
      </w:r>
    </w:p>
    <w:p w14:paraId="3AF7CD5A" w14:textId="77777777" w:rsidR="004419AB" w:rsidRPr="004419AB" w:rsidRDefault="004419AB" w:rsidP="004419AB">
      <w:pPr>
        <w:widowControl w:val="0"/>
        <w:autoSpaceDE w:val="0"/>
        <w:autoSpaceDN w:val="0"/>
        <w:adjustRightInd w:val="0"/>
        <w:ind w:left="480" w:hanging="480"/>
        <w:rPr>
          <w:noProof/>
          <w:sz w:val="20"/>
        </w:rPr>
      </w:pPr>
      <w:r w:rsidRPr="004419AB">
        <w:rPr>
          <w:noProof/>
          <w:sz w:val="20"/>
        </w:rPr>
        <w:t xml:space="preserve">Munawar, N. (2011). Pemberdayaan Masyarakat. In </w:t>
      </w:r>
      <w:r w:rsidRPr="004419AB">
        <w:rPr>
          <w:i/>
          <w:iCs/>
          <w:noProof/>
          <w:sz w:val="20"/>
        </w:rPr>
        <w:t>Jurnal Ilmiah CIVIS: Vol. I</w:t>
      </w:r>
      <w:r w:rsidRPr="004419AB">
        <w:rPr>
          <w:noProof/>
          <w:sz w:val="20"/>
        </w:rPr>
        <w:t xml:space="preserve"> (Issue 2).</w:t>
      </w:r>
    </w:p>
    <w:p w14:paraId="4F8DBE13" w14:textId="0F6D612C" w:rsidR="004419AB" w:rsidRPr="004419AB" w:rsidRDefault="004419AB" w:rsidP="004419AB">
      <w:pPr>
        <w:widowControl w:val="0"/>
        <w:autoSpaceDE w:val="0"/>
        <w:autoSpaceDN w:val="0"/>
        <w:adjustRightInd w:val="0"/>
        <w:ind w:left="480" w:hanging="480"/>
        <w:rPr>
          <w:noProof/>
          <w:sz w:val="20"/>
        </w:rPr>
      </w:pPr>
      <w:r w:rsidRPr="004419AB">
        <w:rPr>
          <w:noProof/>
          <w:sz w:val="20"/>
        </w:rPr>
        <w:t xml:space="preserve">Student, M. T., Kumar, R. R., Omments, R. E. C., Prajapati, A., Blockchain, T.-A., Ml, A. I., Randive, P. S. N., Chaudhari, S., Barde, S., Devices, E., Mittal, S., Schmidt, M. W. M., Id, S. </w:t>
      </w:r>
      <w:r w:rsidRPr="004419AB">
        <w:rPr>
          <w:noProof/>
          <w:sz w:val="20"/>
        </w:rPr>
        <w:t xml:space="preserve">N. A., PREISER, W. F. E., OSTROFF, E., Choudhary, R., Bit-cell, M., In, S. S., Fullfillment, P., … Fellowship, W. (2021). </w:t>
      </w:r>
      <w:r w:rsidRPr="004419AB">
        <w:rPr>
          <w:i/>
          <w:iCs/>
          <w:noProof/>
          <w:sz w:val="20"/>
        </w:rPr>
        <w:t>Frontiers in Neuroscience</w:t>
      </w:r>
      <w:r w:rsidRPr="004419AB">
        <w:rPr>
          <w:noProof/>
          <w:sz w:val="20"/>
        </w:rPr>
        <w:t xml:space="preserve">, </w:t>
      </w:r>
      <w:r w:rsidRPr="004419AB">
        <w:rPr>
          <w:i/>
          <w:iCs/>
          <w:noProof/>
          <w:sz w:val="20"/>
        </w:rPr>
        <w:t>14</w:t>
      </w:r>
      <w:r w:rsidRPr="004419AB">
        <w:rPr>
          <w:noProof/>
          <w:sz w:val="20"/>
        </w:rPr>
        <w:t>(1), 1–13.</w:t>
      </w:r>
    </w:p>
    <w:p w14:paraId="0BC1CA94" w14:textId="77777777" w:rsidR="004419AB" w:rsidRPr="004419AB" w:rsidRDefault="004419AB" w:rsidP="004419AB">
      <w:pPr>
        <w:widowControl w:val="0"/>
        <w:autoSpaceDE w:val="0"/>
        <w:autoSpaceDN w:val="0"/>
        <w:adjustRightInd w:val="0"/>
        <w:ind w:left="480" w:hanging="480"/>
        <w:rPr>
          <w:noProof/>
          <w:sz w:val="20"/>
        </w:rPr>
      </w:pPr>
      <w:r w:rsidRPr="004419AB">
        <w:rPr>
          <w:i/>
          <w:iCs/>
          <w:noProof/>
          <w:sz w:val="20"/>
        </w:rPr>
        <w:t>UMKM Bangkit, Ekonomi Indonesia Terungkit</w:t>
      </w:r>
      <w:r w:rsidRPr="004419AB">
        <w:rPr>
          <w:noProof/>
          <w:sz w:val="20"/>
        </w:rPr>
        <w:t>. (n.d.). Retrieved July 9, 2023, from https://www.djkn.kemenkeu.go.id/artikel/baca/13317/UMKM-Bangkit-Ekonomi-Indonesia-Terungkit.html</w:t>
      </w:r>
    </w:p>
    <w:p w14:paraId="2E2E7809" w14:textId="6CA25D5B" w:rsidR="00080CB2" w:rsidRPr="00370A89" w:rsidRDefault="00370A89" w:rsidP="00370A89">
      <w:pPr>
        <w:widowControl w:val="0"/>
        <w:autoSpaceDE w:val="0"/>
        <w:autoSpaceDN w:val="0"/>
        <w:adjustRightInd w:val="0"/>
        <w:ind w:left="480" w:hanging="480"/>
        <w:rPr>
          <w:color w:val="000000"/>
          <w:sz w:val="20"/>
          <w:szCs w:val="20"/>
          <w:lang w:val="id-ID"/>
        </w:rPr>
        <w:sectPr w:rsidR="00080CB2" w:rsidRPr="00370A89" w:rsidSect="00B82A5B">
          <w:type w:val="continuous"/>
          <w:pgSz w:w="12240" w:h="15840"/>
          <w:pgMar w:top="1701" w:right="1134" w:bottom="1134" w:left="1418" w:header="720" w:footer="720" w:gutter="0"/>
          <w:cols w:num="2" w:space="567"/>
          <w:docGrid w:linePitch="360"/>
        </w:sectPr>
      </w:pPr>
      <w:r>
        <w:rPr>
          <w:lang w:val="id-ID"/>
        </w:rPr>
        <w:fldChar w:fldCharType="end"/>
      </w:r>
    </w:p>
    <w:p w14:paraId="47BFCD35" w14:textId="77777777" w:rsidR="00080CB2" w:rsidRPr="0018745D" w:rsidRDefault="00080CB2" w:rsidP="00080CB2">
      <w:pPr>
        <w:ind w:left="567" w:hanging="567"/>
        <w:jc w:val="both"/>
      </w:pPr>
    </w:p>
    <w:p w14:paraId="24303F3A" w14:textId="77777777" w:rsidR="00080CB2" w:rsidRPr="0018745D" w:rsidRDefault="00080CB2" w:rsidP="00080CB2">
      <w:pPr>
        <w:ind w:left="567" w:hanging="567"/>
        <w:jc w:val="both"/>
      </w:pPr>
    </w:p>
    <w:p w14:paraId="69F284C4" w14:textId="77777777" w:rsidR="00080CB2" w:rsidRDefault="00080CB2" w:rsidP="00384BE3">
      <w:pPr>
        <w:jc w:val="both"/>
        <w:rPr>
          <w:sz w:val="20"/>
          <w:szCs w:val="20"/>
        </w:rPr>
      </w:pPr>
    </w:p>
    <w:p w14:paraId="17DC488B" w14:textId="77777777" w:rsidR="00080CB2" w:rsidRDefault="00080CB2" w:rsidP="00080CB2">
      <w:pPr>
        <w:ind w:left="567" w:hanging="567"/>
        <w:jc w:val="both"/>
        <w:rPr>
          <w:sz w:val="20"/>
          <w:szCs w:val="20"/>
        </w:rPr>
      </w:pPr>
    </w:p>
    <w:p w14:paraId="78D7C134" w14:textId="77777777" w:rsidR="00080CB2" w:rsidRDefault="00080CB2" w:rsidP="00080CB2">
      <w:pPr>
        <w:ind w:left="567" w:hanging="567"/>
        <w:jc w:val="both"/>
        <w:rPr>
          <w:sz w:val="20"/>
          <w:szCs w:val="20"/>
        </w:rPr>
      </w:pPr>
    </w:p>
    <w:p w14:paraId="2BE46179" w14:textId="77777777" w:rsidR="00370A89" w:rsidRDefault="00370A89" w:rsidP="00080CB2">
      <w:pPr>
        <w:ind w:left="567" w:hanging="567"/>
        <w:jc w:val="both"/>
        <w:rPr>
          <w:sz w:val="20"/>
          <w:szCs w:val="20"/>
        </w:rPr>
      </w:pPr>
    </w:p>
    <w:p w14:paraId="737C2AB5" w14:textId="77777777" w:rsidR="00370A89" w:rsidRDefault="00370A89" w:rsidP="00080CB2">
      <w:pPr>
        <w:ind w:left="567" w:hanging="567"/>
        <w:jc w:val="both"/>
        <w:rPr>
          <w:sz w:val="20"/>
          <w:szCs w:val="20"/>
        </w:rPr>
      </w:pPr>
    </w:p>
    <w:p w14:paraId="7D7F5417" w14:textId="77777777" w:rsidR="00370A89" w:rsidRDefault="00370A89" w:rsidP="00080CB2">
      <w:pPr>
        <w:ind w:left="567" w:hanging="567"/>
        <w:jc w:val="both"/>
        <w:rPr>
          <w:sz w:val="20"/>
          <w:szCs w:val="20"/>
        </w:rPr>
      </w:pPr>
    </w:p>
    <w:p w14:paraId="18C9FDC1" w14:textId="77777777" w:rsidR="00370A89" w:rsidRDefault="00370A89" w:rsidP="00080CB2">
      <w:pPr>
        <w:ind w:left="567" w:hanging="567"/>
        <w:jc w:val="both"/>
        <w:rPr>
          <w:sz w:val="20"/>
          <w:szCs w:val="20"/>
        </w:rPr>
      </w:pPr>
    </w:p>
    <w:p w14:paraId="18189149" w14:textId="77777777" w:rsidR="00370A89" w:rsidRDefault="00370A89" w:rsidP="00080CB2">
      <w:pPr>
        <w:ind w:left="567" w:hanging="567"/>
        <w:jc w:val="both"/>
        <w:rPr>
          <w:sz w:val="20"/>
          <w:szCs w:val="20"/>
        </w:rPr>
      </w:pPr>
    </w:p>
    <w:p w14:paraId="018A4B88" w14:textId="77777777" w:rsidR="00370A89" w:rsidRDefault="00370A89" w:rsidP="00080CB2">
      <w:pPr>
        <w:ind w:left="567" w:hanging="567"/>
        <w:jc w:val="both"/>
        <w:rPr>
          <w:sz w:val="20"/>
          <w:szCs w:val="20"/>
        </w:rPr>
      </w:pPr>
    </w:p>
    <w:p w14:paraId="318041C0" w14:textId="77777777" w:rsidR="00370A89" w:rsidRDefault="00370A89" w:rsidP="00080CB2">
      <w:pPr>
        <w:ind w:left="567" w:hanging="567"/>
        <w:jc w:val="both"/>
        <w:rPr>
          <w:sz w:val="20"/>
          <w:szCs w:val="20"/>
        </w:rPr>
      </w:pPr>
    </w:p>
    <w:p w14:paraId="20673613" w14:textId="77777777" w:rsidR="00370A89" w:rsidRDefault="00370A89" w:rsidP="00080CB2">
      <w:pPr>
        <w:ind w:left="567" w:hanging="567"/>
        <w:jc w:val="both"/>
        <w:rPr>
          <w:sz w:val="20"/>
          <w:szCs w:val="20"/>
        </w:rPr>
      </w:pPr>
    </w:p>
    <w:p w14:paraId="32923548" w14:textId="77777777" w:rsidR="00370A89" w:rsidRDefault="00370A89" w:rsidP="00080CB2">
      <w:pPr>
        <w:ind w:left="567" w:hanging="567"/>
        <w:jc w:val="both"/>
        <w:rPr>
          <w:sz w:val="20"/>
          <w:szCs w:val="20"/>
        </w:rPr>
      </w:pPr>
    </w:p>
    <w:p w14:paraId="2E12DA18" w14:textId="77777777" w:rsidR="00370A89" w:rsidRDefault="00370A89" w:rsidP="00080CB2">
      <w:pPr>
        <w:ind w:left="567" w:hanging="567"/>
        <w:jc w:val="both"/>
        <w:rPr>
          <w:sz w:val="20"/>
          <w:szCs w:val="20"/>
        </w:rPr>
      </w:pPr>
    </w:p>
    <w:p w14:paraId="24459F21" w14:textId="77777777" w:rsidR="00370A89" w:rsidRDefault="00370A89" w:rsidP="00080CB2">
      <w:pPr>
        <w:ind w:left="567" w:hanging="567"/>
        <w:jc w:val="both"/>
        <w:rPr>
          <w:sz w:val="20"/>
          <w:szCs w:val="20"/>
        </w:rPr>
      </w:pPr>
    </w:p>
    <w:p w14:paraId="1DF66D00" w14:textId="77777777" w:rsidR="00370A89" w:rsidRDefault="00370A89" w:rsidP="00080CB2">
      <w:pPr>
        <w:ind w:left="567" w:hanging="567"/>
        <w:jc w:val="both"/>
        <w:rPr>
          <w:sz w:val="20"/>
          <w:szCs w:val="20"/>
        </w:rPr>
      </w:pPr>
    </w:p>
    <w:p w14:paraId="11C05715" w14:textId="77777777" w:rsidR="00370A89" w:rsidRDefault="00370A89" w:rsidP="00080CB2">
      <w:pPr>
        <w:ind w:left="567" w:hanging="567"/>
        <w:jc w:val="both"/>
        <w:rPr>
          <w:sz w:val="20"/>
          <w:szCs w:val="20"/>
        </w:rPr>
      </w:pPr>
    </w:p>
    <w:p w14:paraId="1AD973B2" w14:textId="77777777" w:rsidR="00370A89" w:rsidRDefault="00370A89" w:rsidP="00080CB2">
      <w:pPr>
        <w:ind w:left="567" w:hanging="567"/>
        <w:jc w:val="both"/>
        <w:rPr>
          <w:sz w:val="20"/>
          <w:szCs w:val="20"/>
        </w:rPr>
      </w:pPr>
    </w:p>
    <w:p w14:paraId="23383232" w14:textId="77777777" w:rsidR="00370A89" w:rsidRDefault="00370A89" w:rsidP="00080CB2">
      <w:pPr>
        <w:ind w:left="567" w:hanging="567"/>
        <w:jc w:val="both"/>
        <w:rPr>
          <w:sz w:val="20"/>
          <w:szCs w:val="20"/>
        </w:rPr>
      </w:pPr>
    </w:p>
    <w:p w14:paraId="3DEA5EAD" w14:textId="77777777" w:rsidR="00370A89" w:rsidRDefault="00370A89" w:rsidP="00080CB2">
      <w:pPr>
        <w:ind w:left="567" w:hanging="567"/>
        <w:jc w:val="both"/>
        <w:rPr>
          <w:sz w:val="20"/>
          <w:szCs w:val="20"/>
        </w:rPr>
      </w:pPr>
    </w:p>
    <w:p w14:paraId="633EDF03" w14:textId="77777777" w:rsidR="00370A89" w:rsidRDefault="00370A89" w:rsidP="00080CB2">
      <w:pPr>
        <w:ind w:left="567" w:hanging="567"/>
        <w:jc w:val="both"/>
        <w:rPr>
          <w:sz w:val="20"/>
          <w:szCs w:val="20"/>
        </w:rPr>
      </w:pPr>
    </w:p>
    <w:p w14:paraId="7DFE553F" w14:textId="77777777" w:rsidR="00370A89" w:rsidRDefault="00370A89" w:rsidP="00080CB2">
      <w:pPr>
        <w:ind w:left="567" w:hanging="567"/>
        <w:jc w:val="both"/>
        <w:rPr>
          <w:sz w:val="20"/>
          <w:szCs w:val="20"/>
        </w:rPr>
      </w:pPr>
    </w:p>
    <w:p w14:paraId="211945F4" w14:textId="77777777" w:rsidR="00370A89" w:rsidRDefault="00370A89" w:rsidP="00080CB2">
      <w:pPr>
        <w:ind w:left="567" w:hanging="567"/>
        <w:jc w:val="both"/>
        <w:rPr>
          <w:sz w:val="20"/>
          <w:szCs w:val="20"/>
        </w:rPr>
      </w:pPr>
    </w:p>
    <w:p w14:paraId="619D630D" w14:textId="77777777" w:rsidR="00370A89" w:rsidRDefault="00370A89" w:rsidP="00080CB2">
      <w:pPr>
        <w:ind w:left="567" w:hanging="567"/>
        <w:jc w:val="both"/>
        <w:rPr>
          <w:sz w:val="20"/>
          <w:szCs w:val="20"/>
        </w:rPr>
      </w:pPr>
    </w:p>
    <w:p w14:paraId="6DEDD983" w14:textId="77777777" w:rsidR="00370A89" w:rsidRDefault="00370A89" w:rsidP="00080CB2">
      <w:pPr>
        <w:ind w:left="567" w:hanging="567"/>
        <w:jc w:val="both"/>
        <w:rPr>
          <w:sz w:val="20"/>
          <w:szCs w:val="20"/>
        </w:rPr>
      </w:pPr>
    </w:p>
    <w:p w14:paraId="58BE7717" w14:textId="77777777" w:rsidR="00370A89" w:rsidRDefault="00370A89" w:rsidP="00080CB2">
      <w:pPr>
        <w:ind w:left="567" w:hanging="567"/>
        <w:jc w:val="both"/>
        <w:rPr>
          <w:sz w:val="20"/>
          <w:szCs w:val="20"/>
        </w:rPr>
      </w:pPr>
    </w:p>
    <w:p w14:paraId="1DEB9AFA" w14:textId="77777777" w:rsidR="00370A89" w:rsidRDefault="00370A89" w:rsidP="00080CB2">
      <w:pPr>
        <w:ind w:left="567" w:hanging="567"/>
        <w:jc w:val="both"/>
        <w:rPr>
          <w:sz w:val="20"/>
          <w:szCs w:val="20"/>
        </w:rPr>
      </w:pPr>
    </w:p>
    <w:p w14:paraId="72A538B1" w14:textId="77777777" w:rsidR="00370A89" w:rsidRDefault="00370A89" w:rsidP="00080CB2">
      <w:pPr>
        <w:ind w:left="567" w:hanging="567"/>
        <w:jc w:val="both"/>
        <w:rPr>
          <w:sz w:val="20"/>
          <w:szCs w:val="20"/>
        </w:rPr>
      </w:pPr>
    </w:p>
    <w:p w14:paraId="081BD763" w14:textId="77777777" w:rsidR="00080CB2" w:rsidRDefault="00080CB2" w:rsidP="00080CB2">
      <w:pPr>
        <w:ind w:left="567" w:hanging="567"/>
        <w:jc w:val="both"/>
        <w:rPr>
          <w:sz w:val="20"/>
          <w:szCs w:val="20"/>
        </w:rPr>
      </w:pPr>
    </w:p>
    <w:p w14:paraId="2F22AF3B" w14:textId="77777777" w:rsidR="00080CB2" w:rsidRDefault="00080CB2" w:rsidP="00080CB2">
      <w:pPr>
        <w:ind w:left="567" w:hanging="567"/>
        <w:jc w:val="both"/>
        <w:rPr>
          <w:sz w:val="20"/>
          <w:szCs w:val="20"/>
        </w:rPr>
      </w:pPr>
    </w:p>
    <w:p w14:paraId="60A94219" w14:textId="77777777" w:rsidR="00080CB2" w:rsidRDefault="00080CB2" w:rsidP="00080CB2">
      <w:pPr>
        <w:ind w:left="567" w:hanging="567"/>
        <w:jc w:val="both"/>
        <w:rPr>
          <w:sz w:val="20"/>
          <w:szCs w:val="20"/>
        </w:rPr>
      </w:pPr>
    </w:p>
    <w:p w14:paraId="5859A6DA" w14:textId="77777777" w:rsidR="00080CB2" w:rsidRDefault="00080CB2" w:rsidP="00080CB2">
      <w:pPr>
        <w:ind w:left="567" w:hanging="567"/>
        <w:jc w:val="both"/>
        <w:rPr>
          <w:sz w:val="20"/>
          <w:szCs w:val="20"/>
        </w:rPr>
      </w:pPr>
    </w:p>
    <w:p w14:paraId="0262D702" w14:textId="77777777" w:rsidR="00080CB2" w:rsidRDefault="00080CB2" w:rsidP="00080CB2">
      <w:pPr>
        <w:ind w:left="567" w:hanging="567"/>
        <w:jc w:val="both"/>
        <w:rPr>
          <w:sz w:val="20"/>
          <w:szCs w:val="20"/>
        </w:rPr>
      </w:pPr>
    </w:p>
    <w:p w14:paraId="24DF2B17" w14:textId="77777777" w:rsidR="00080CB2" w:rsidRDefault="00080CB2" w:rsidP="00080CB2">
      <w:pPr>
        <w:ind w:left="567" w:hanging="567"/>
        <w:jc w:val="both"/>
        <w:rPr>
          <w:sz w:val="20"/>
          <w:szCs w:val="20"/>
        </w:rPr>
        <w:sectPr w:rsidR="00080CB2" w:rsidSect="0018745D">
          <w:type w:val="continuous"/>
          <w:pgSz w:w="12240" w:h="15840"/>
          <w:pgMar w:top="1701" w:right="1134" w:bottom="1134" w:left="1418" w:header="720" w:footer="720" w:gutter="0"/>
          <w:cols w:space="567"/>
          <w:docGrid w:linePitch="360"/>
        </w:sectPr>
      </w:pPr>
    </w:p>
    <w:p w14:paraId="2084D026" w14:textId="77777777" w:rsidR="00080CB2" w:rsidRDefault="00080CB2" w:rsidP="00080CB2">
      <w:pPr>
        <w:ind w:left="567" w:hanging="567"/>
        <w:jc w:val="both"/>
        <w:rPr>
          <w:sz w:val="20"/>
          <w:szCs w:val="20"/>
        </w:rPr>
      </w:pPr>
    </w:p>
    <w:p w14:paraId="764A46E5" w14:textId="77777777" w:rsidR="00080CB2" w:rsidRDefault="00080CB2" w:rsidP="00384BE3">
      <w:pPr>
        <w:jc w:val="both"/>
        <w:rPr>
          <w:sz w:val="20"/>
          <w:szCs w:val="20"/>
        </w:rPr>
      </w:pPr>
    </w:p>
    <w:p w14:paraId="7DD21717" w14:textId="3FB5D51D" w:rsidR="00080CB2" w:rsidRDefault="00080CB2" w:rsidP="00080CB2">
      <w:pPr>
        <w:spacing w:line="360" w:lineRule="auto"/>
        <w:rPr>
          <w:lang w:val="id-ID"/>
        </w:rPr>
      </w:pPr>
    </w:p>
    <w:p w14:paraId="6BD1DCE8" w14:textId="3DBD97A5" w:rsidR="00080CB2" w:rsidRDefault="00080CB2" w:rsidP="00080CB2">
      <w:pPr>
        <w:spacing w:line="360" w:lineRule="auto"/>
      </w:pPr>
    </w:p>
    <w:p w14:paraId="6D1493B5" w14:textId="77777777" w:rsidR="00080CB2" w:rsidRDefault="00080CB2" w:rsidP="00080CB2">
      <w:pPr>
        <w:spacing w:line="360" w:lineRule="auto"/>
        <w:rPr>
          <w:color w:val="000000"/>
          <w:sz w:val="20"/>
          <w:szCs w:val="20"/>
          <w:lang w:val="id-ID"/>
        </w:rPr>
      </w:pPr>
    </w:p>
    <w:p w14:paraId="49738874" w14:textId="77777777" w:rsidR="00080CB2" w:rsidRDefault="00080CB2" w:rsidP="00080CB2">
      <w:pPr>
        <w:spacing w:line="360" w:lineRule="auto"/>
        <w:rPr>
          <w:color w:val="000000"/>
          <w:sz w:val="20"/>
          <w:szCs w:val="20"/>
          <w:lang w:val="id-ID"/>
        </w:rPr>
      </w:pPr>
    </w:p>
    <w:p w14:paraId="7046B429" w14:textId="77777777" w:rsidR="00080CB2" w:rsidRDefault="00080CB2" w:rsidP="00080CB2">
      <w:pPr>
        <w:spacing w:line="360" w:lineRule="auto"/>
        <w:rPr>
          <w:color w:val="000000"/>
          <w:sz w:val="20"/>
          <w:szCs w:val="20"/>
          <w:lang w:val="id-ID"/>
        </w:rPr>
      </w:pPr>
    </w:p>
    <w:p w14:paraId="637A89EB" w14:textId="77777777" w:rsidR="00080CB2" w:rsidRDefault="00080CB2" w:rsidP="00080CB2">
      <w:pPr>
        <w:spacing w:line="360" w:lineRule="auto"/>
        <w:rPr>
          <w:color w:val="000000"/>
          <w:sz w:val="20"/>
          <w:szCs w:val="20"/>
          <w:lang w:val="id-ID"/>
        </w:rPr>
      </w:pPr>
    </w:p>
    <w:p w14:paraId="6F09F47B" w14:textId="77777777" w:rsidR="00080CB2" w:rsidRDefault="00080CB2" w:rsidP="00080CB2">
      <w:pPr>
        <w:spacing w:line="360" w:lineRule="auto"/>
        <w:rPr>
          <w:color w:val="000000"/>
          <w:sz w:val="20"/>
          <w:szCs w:val="20"/>
          <w:lang w:val="id-ID"/>
        </w:rPr>
      </w:pPr>
    </w:p>
    <w:p w14:paraId="6BF4F30A" w14:textId="77777777" w:rsidR="00080CB2" w:rsidRDefault="00080CB2" w:rsidP="00080CB2">
      <w:pPr>
        <w:spacing w:line="360" w:lineRule="auto"/>
        <w:rPr>
          <w:color w:val="000000"/>
          <w:sz w:val="20"/>
          <w:szCs w:val="20"/>
          <w:lang w:val="id-ID"/>
        </w:rPr>
      </w:pPr>
    </w:p>
    <w:p w14:paraId="2F1CB740" w14:textId="77777777" w:rsidR="00080CB2" w:rsidRDefault="00080CB2" w:rsidP="00080CB2">
      <w:pPr>
        <w:spacing w:line="360" w:lineRule="auto"/>
        <w:rPr>
          <w:color w:val="000000"/>
          <w:sz w:val="20"/>
          <w:szCs w:val="20"/>
          <w:lang w:val="id-ID"/>
        </w:rPr>
      </w:pPr>
    </w:p>
    <w:p w14:paraId="7BAEEC63" w14:textId="77777777" w:rsidR="00080CB2" w:rsidRDefault="00080CB2" w:rsidP="00080CB2">
      <w:pPr>
        <w:spacing w:line="360" w:lineRule="auto"/>
        <w:rPr>
          <w:color w:val="000000"/>
          <w:sz w:val="20"/>
          <w:szCs w:val="20"/>
          <w:lang w:val="id-ID"/>
        </w:rPr>
      </w:pPr>
    </w:p>
    <w:p w14:paraId="00AF7F84" w14:textId="77777777" w:rsidR="00080CB2" w:rsidRDefault="00080CB2" w:rsidP="00080CB2">
      <w:pPr>
        <w:spacing w:line="360" w:lineRule="auto"/>
        <w:rPr>
          <w:color w:val="000000"/>
          <w:sz w:val="20"/>
          <w:szCs w:val="20"/>
          <w:lang w:val="id-ID"/>
        </w:rPr>
      </w:pPr>
    </w:p>
    <w:p w14:paraId="67BB8DA5" w14:textId="77777777" w:rsidR="00080CB2" w:rsidRDefault="00080CB2" w:rsidP="00080CB2">
      <w:pPr>
        <w:spacing w:line="360" w:lineRule="auto"/>
        <w:rPr>
          <w:color w:val="000000"/>
          <w:sz w:val="20"/>
          <w:szCs w:val="20"/>
          <w:lang w:val="id-ID"/>
        </w:rPr>
      </w:pPr>
    </w:p>
    <w:p w14:paraId="460D019F" w14:textId="77777777" w:rsidR="00263D32" w:rsidRDefault="00263D32"/>
    <w:sectPr w:rsidR="00263D32" w:rsidSect="004F64FE">
      <w:type w:val="continuous"/>
      <w:pgSz w:w="12240" w:h="15840"/>
      <w:pgMar w:top="1701" w:right="1134" w:bottom="1134" w:left="1418" w:header="720" w:footer="720"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E0550" w14:textId="77777777" w:rsidR="00857DFE" w:rsidRDefault="00857DFE" w:rsidP="00370A89">
      <w:r>
        <w:separator/>
      </w:r>
    </w:p>
  </w:endnote>
  <w:endnote w:type="continuationSeparator" w:id="0">
    <w:p w14:paraId="7D919E6A" w14:textId="77777777" w:rsidR="00857DFE" w:rsidRDefault="00857DFE" w:rsidP="00370A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91E3B" w14:textId="77777777" w:rsidR="00857DFE" w:rsidRDefault="00857DFE" w:rsidP="00370A89">
      <w:r>
        <w:separator/>
      </w:r>
    </w:p>
  </w:footnote>
  <w:footnote w:type="continuationSeparator" w:id="0">
    <w:p w14:paraId="7747E6BC" w14:textId="77777777" w:rsidR="00857DFE" w:rsidRDefault="00857DFE" w:rsidP="00370A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Judul1"/>
      <w:suff w:val="nothing"/>
      <w:lvlText w:val=""/>
      <w:lvlJc w:val="left"/>
      <w:pPr>
        <w:tabs>
          <w:tab w:val="num" w:pos="0"/>
        </w:tabs>
        <w:ind w:left="0" w:firstLine="0"/>
      </w:pPr>
    </w:lvl>
    <w:lvl w:ilvl="1">
      <w:start w:val="1"/>
      <w:numFmt w:val="none"/>
      <w:pStyle w:val="Judul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C7B463F"/>
    <w:multiLevelType w:val="hybridMultilevel"/>
    <w:tmpl w:val="916EBEC8"/>
    <w:lvl w:ilvl="0" w:tplc="BD10BF7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6C820106"/>
    <w:multiLevelType w:val="hybridMultilevel"/>
    <w:tmpl w:val="D57A311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74E4567"/>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0CB2"/>
    <w:rsid w:val="00080CB2"/>
    <w:rsid w:val="001B3392"/>
    <w:rsid w:val="00263D32"/>
    <w:rsid w:val="002A35B8"/>
    <w:rsid w:val="002F08E3"/>
    <w:rsid w:val="00370A89"/>
    <w:rsid w:val="00384BE3"/>
    <w:rsid w:val="003A4634"/>
    <w:rsid w:val="003D70A2"/>
    <w:rsid w:val="004419AB"/>
    <w:rsid w:val="00471AEF"/>
    <w:rsid w:val="00477FEF"/>
    <w:rsid w:val="004D4637"/>
    <w:rsid w:val="00500301"/>
    <w:rsid w:val="00555DF1"/>
    <w:rsid w:val="005B1183"/>
    <w:rsid w:val="005D09EE"/>
    <w:rsid w:val="00606172"/>
    <w:rsid w:val="00611FA2"/>
    <w:rsid w:val="00646924"/>
    <w:rsid w:val="006C20A8"/>
    <w:rsid w:val="007101C7"/>
    <w:rsid w:val="00770C7F"/>
    <w:rsid w:val="00776E69"/>
    <w:rsid w:val="00793A70"/>
    <w:rsid w:val="007C273B"/>
    <w:rsid w:val="007E4103"/>
    <w:rsid w:val="00802553"/>
    <w:rsid w:val="00825C47"/>
    <w:rsid w:val="00857DFE"/>
    <w:rsid w:val="00895DF4"/>
    <w:rsid w:val="00916D7B"/>
    <w:rsid w:val="00956966"/>
    <w:rsid w:val="00985629"/>
    <w:rsid w:val="009C7D8E"/>
    <w:rsid w:val="00A63034"/>
    <w:rsid w:val="00AC6835"/>
    <w:rsid w:val="00B023CD"/>
    <w:rsid w:val="00B056DD"/>
    <w:rsid w:val="00B37578"/>
    <w:rsid w:val="00B77CB3"/>
    <w:rsid w:val="00B92C95"/>
    <w:rsid w:val="00C31287"/>
    <w:rsid w:val="00C5471F"/>
    <w:rsid w:val="00C55B3A"/>
    <w:rsid w:val="00C60F0D"/>
    <w:rsid w:val="00CB7D8D"/>
    <w:rsid w:val="00CF714B"/>
    <w:rsid w:val="00D07FAE"/>
    <w:rsid w:val="00D31119"/>
    <w:rsid w:val="00D313CF"/>
    <w:rsid w:val="00DB4E56"/>
    <w:rsid w:val="00DC66EF"/>
    <w:rsid w:val="00DD2582"/>
    <w:rsid w:val="00E00A87"/>
    <w:rsid w:val="00ED335B"/>
    <w:rsid w:val="00F20E20"/>
    <w:rsid w:val="00FA47E6"/>
    <w:rsid w:val="00FF14F6"/>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760C54"/>
  <w15:chartTrackingRefBased/>
  <w15:docId w15:val="{61EE3887-AD4E-2E4C-A9A3-62139EC41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0CB2"/>
    <w:rPr>
      <w:rFonts w:ascii="Times New Roman" w:eastAsia="Times New Roman" w:hAnsi="Times New Roman" w:cs="Times New Roman"/>
      <w:lang w:val="en-US"/>
    </w:rPr>
  </w:style>
  <w:style w:type="paragraph" w:styleId="Judul1">
    <w:name w:val="heading 1"/>
    <w:basedOn w:val="Normal"/>
    <w:next w:val="Normal"/>
    <w:link w:val="Judul1KAR"/>
    <w:qFormat/>
    <w:rsid w:val="00080CB2"/>
    <w:pPr>
      <w:keepNext/>
      <w:numPr>
        <w:numId w:val="1"/>
      </w:numPr>
      <w:suppressAutoHyphens/>
      <w:jc w:val="both"/>
      <w:outlineLvl w:val="0"/>
    </w:pPr>
    <w:rPr>
      <w:b/>
      <w:sz w:val="20"/>
      <w:szCs w:val="20"/>
      <w:lang w:eastAsia="ar-SA"/>
    </w:rPr>
  </w:style>
  <w:style w:type="paragraph" w:styleId="Judul2">
    <w:name w:val="heading 2"/>
    <w:basedOn w:val="Normal"/>
    <w:next w:val="Normal"/>
    <w:link w:val="Judul2KAR"/>
    <w:qFormat/>
    <w:rsid w:val="00080CB2"/>
    <w:pPr>
      <w:keepNext/>
      <w:numPr>
        <w:ilvl w:val="1"/>
        <w:numId w:val="1"/>
      </w:numPr>
      <w:suppressAutoHyphens/>
      <w:jc w:val="both"/>
      <w:outlineLvl w:val="1"/>
    </w:pPr>
    <w:rPr>
      <w:szCs w:val="20"/>
      <w:lang w:eastAsia="ar-SA"/>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080CB2"/>
    <w:rPr>
      <w:rFonts w:ascii="Times New Roman" w:eastAsia="Times New Roman" w:hAnsi="Times New Roman" w:cs="Times New Roman"/>
      <w:b/>
      <w:sz w:val="20"/>
      <w:szCs w:val="20"/>
      <w:lang w:val="en-US" w:eastAsia="ar-SA"/>
    </w:rPr>
  </w:style>
  <w:style w:type="character" w:customStyle="1" w:styleId="Judul2KAR">
    <w:name w:val="Judul 2 KAR"/>
    <w:basedOn w:val="FontParagrafDefault"/>
    <w:link w:val="Judul2"/>
    <w:rsid w:val="00080CB2"/>
    <w:rPr>
      <w:rFonts w:ascii="Times New Roman" w:eastAsia="Times New Roman" w:hAnsi="Times New Roman" w:cs="Times New Roman"/>
      <w:szCs w:val="20"/>
      <w:lang w:val="en-US" w:eastAsia="ar-SA"/>
    </w:rPr>
  </w:style>
  <w:style w:type="paragraph" w:styleId="IndenTeksIsi">
    <w:name w:val="Body Text Indent"/>
    <w:basedOn w:val="Normal"/>
    <w:link w:val="IndenTeksIsiKAR"/>
    <w:rsid w:val="00080CB2"/>
    <w:pPr>
      <w:suppressAutoHyphens/>
      <w:ind w:firstLine="567"/>
      <w:jc w:val="both"/>
    </w:pPr>
    <w:rPr>
      <w:sz w:val="20"/>
      <w:szCs w:val="20"/>
      <w:lang w:eastAsia="ar-SA"/>
    </w:rPr>
  </w:style>
  <w:style w:type="character" w:customStyle="1" w:styleId="IndenTeksIsiKAR">
    <w:name w:val="Inden Teks Isi KAR"/>
    <w:basedOn w:val="FontParagrafDefault"/>
    <w:link w:val="IndenTeksIsi"/>
    <w:rsid w:val="00080CB2"/>
    <w:rPr>
      <w:rFonts w:ascii="Times New Roman" w:eastAsia="Times New Roman" w:hAnsi="Times New Roman" w:cs="Times New Roman"/>
      <w:sz w:val="20"/>
      <w:szCs w:val="20"/>
      <w:lang w:val="en-US" w:eastAsia="ar-SA"/>
    </w:rPr>
  </w:style>
  <w:style w:type="paragraph" w:customStyle="1" w:styleId="Body">
    <w:name w:val="Body"/>
    <w:basedOn w:val="IndenTeksIsi"/>
    <w:rsid w:val="00080CB2"/>
  </w:style>
  <w:style w:type="paragraph" w:customStyle="1" w:styleId="BodyAbstract">
    <w:name w:val="Body Abstract"/>
    <w:basedOn w:val="Judul1"/>
    <w:rsid w:val="00080CB2"/>
    <w:pPr>
      <w:numPr>
        <w:numId w:val="0"/>
      </w:numPr>
      <w:ind w:left="567" w:right="567"/>
      <w:outlineLvl w:val="9"/>
    </w:pPr>
    <w:rPr>
      <w:b w:val="0"/>
      <w:i/>
    </w:rPr>
  </w:style>
  <w:style w:type="paragraph" w:customStyle="1" w:styleId="StyleTitle">
    <w:name w:val="Style Title"/>
    <w:basedOn w:val="Judul"/>
    <w:rsid w:val="00080CB2"/>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FontParagrafDefault"/>
    <w:rsid w:val="00080CB2"/>
    <w:rPr>
      <w:color w:val="0000FF"/>
      <w:u w:val="single"/>
    </w:rPr>
  </w:style>
  <w:style w:type="paragraph" w:styleId="NormalWeb">
    <w:name w:val="Normal (Web)"/>
    <w:basedOn w:val="Normal"/>
    <w:rsid w:val="00080CB2"/>
    <w:pPr>
      <w:spacing w:before="100" w:beforeAutospacing="1" w:after="119"/>
    </w:pPr>
  </w:style>
  <w:style w:type="paragraph" w:customStyle="1" w:styleId="Author">
    <w:name w:val="Author"/>
    <w:basedOn w:val="Normal"/>
    <w:rsid w:val="00080CB2"/>
    <w:pPr>
      <w:jc w:val="center"/>
    </w:pPr>
    <w:rPr>
      <w:b/>
    </w:rPr>
  </w:style>
  <w:style w:type="paragraph" w:customStyle="1" w:styleId="AbstractTitle">
    <w:name w:val="Abstract Title"/>
    <w:basedOn w:val="Normal"/>
    <w:rsid w:val="00080CB2"/>
    <w:pPr>
      <w:jc w:val="center"/>
    </w:pPr>
    <w:rPr>
      <w:b/>
      <w:sz w:val="20"/>
      <w:szCs w:val="20"/>
    </w:rPr>
  </w:style>
  <w:style w:type="paragraph" w:styleId="Judul">
    <w:name w:val="Title"/>
    <w:basedOn w:val="Normal"/>
    <w:next w:val="Normal"/>
    <w:link w:val="JudulKAR"/>
    <w:uiPriority w:val="10"/>
    <w:qFormat/>
    <w:rsid w:val="00080CB2"/>
    <w:pPr>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080CB2"/>
    <w:rPr>
      <w:rFonts w:asciiTheme="majorHAnsi" w:eastAsiaTheme="majorEastAsia" w:hAnsiTheme="majorHAnsi" w:cstheme="majorBidi"/>
      <w:spacing w:val="-10"/>
      <w:kern w:val="28"/>
      <w:sz w:val="56"/>
      <w:szCs w:val="56"/>
      <w:lang w:val="en-US"/>
    </w:rPr>
  </w:style>
  <w:style w:type="paragraph" w:styleId="Keterangan">
    <w:name w:val="caption"/>
    <w:basedOn w:val="Normal"/>
    <w:next w:val="Normal"/>
    <w:uiPriority w:val="35"/>
    <w:unhideWhenUsed/>
    <w:qFormat/>
    <w:rsid w:val="005B1183"/>
    <w:pPr>
      <w:spacing w:after="200"/>
    </w:pPr>
    <w:rPr>
      <w:i/>
      <w:iCs/>
      <w:color w:val="44546A" w:themeColor="text2"/>
      <w:sz w:val="18"/>
      <w:szCs w:val="18"/>
    </w:rPr>
  </w:style>
  <w:style w:type="paragraph" w:styleId="Header">
    <w:name w:val="header"/>
    <w:basedOn w:val="Normal"/>
    <w:link w:val="HeaderKAR"/>
    <w:uiPriority w:val="99"/>
    <w:unhideWhenUsed/>
    <w:rsid w:val="00370A89"/>
    <w:pPr>
      <w:tabs>
        <w:tab w:val="center" w:pos="4513"/>
        <w:tab w:val="right" w:pos="9026"/>
      </w:tabs>
    </w:pPr>
  </w:style>
  <w:style w:type="character" w:customStyle="1" w:styleId="HeaderKAR">
    <w:name w:val="Header KAR"/>
    <w:basedOn w:val="FontParagrafDefault"/>
    <w:link w:val="Header"/>
    <w:uiPriority w:val="99"/>
    <w:rsid w:val="00370A89"/>
    <w:rPr>
      <w:rFonts w:ascii="Times New Roman" w:eastAsia="Times New Roman" w:hAnsi="Times New Roman" w:cs="Times New Roman"/>
      <w:lang w:val="en-US"/>
    </w:rPr>
  </w:style>
  <w:style w:type="paragraph" w:styleId="Footer">
    <w:name w:val="footer"/>
    <w:basedOn w:val="Normal"/>
    <w:link w:val="FooterKAR"/>
    <w:uiPriority w:val="99"/>
    <w:unhideWhenUsed/>
    <w:rsid w:val="00370A89"/>
    <w:pPr>
      <w:tabs>
        <w:tab w:val="center" w:pos="4513"/>
        <w:tab w:val="right" w:pos="9026"/>
      </w:tabs>
    </w:pPr>
  </w:style>
  <w:style w:type="character" w:customStyle="1" w:styleId="FooterKAR">
    <w:name w:val="Footer KAR"/>
    <w:basedOn w:val="FontParagrafDefault"/>
    <w:link w:val="Footer"/>
    <w:uiPriority w:val="99"/>
    <w:rsid w:val="00370A89"/>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image" Target="media/image3.jpeg" /><Relationship Id="rId4" Type="http://schemas.openxmlformats.org/officeDocument/2006/relationships/settings" Target="settings.xml" /><Relationship Id="rId9" Type="http://schemas.openxmlformats.org/officeDocument/2006/relationships/image" Target="media/image2.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B641C8-D44A-4BB3-8121-058B8C75430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67015</Words>
  <Characters>951991</Characters>
  <Application>Microsoft Office Word</Application>
  <DocSecurity>0</DocSecurity>
  <Lines>7933</Lines>
  <Paragraphs>2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hurniania002@gmail.com</cp:lastModifiedBy>
  <cp:revision>2</cp:revision>
  <cp:lastPrinted>2022-02-03T07:20:00Z</cp:lastPrinted>
  <dcterms:created xsi:type="dcterms:W3CDTF">2023-07-10T05:45:00Z</dcterms:created>
  <dcterms:modified xsi:type="dcterms:W3CDTF">2023-07-10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896201-32ee-34ab-883c-e12f0a6cfed7</vt:lpwstr>
  </property>
  <property fmtid="{D5CDD505-2E9C-101B-9397-08002B2CF9AE}" pid="24" name="Mendeley Citation Style_1">
    <vt:lpwstr>http://www.zotero.org/styles/apa</vt:lpwstr>
  </property>
</Properties>
</file>